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1DBF1F48"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044C0D">
        <w:rPr>
          <w:b/>
          <w:bCs/>
        </w:rPr>
        <w:t>element</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11EE12F3" w:rsidR="00702429" w:rsidRPr="00702429" w:rsidRDefault="00702429" w:rsidP="00D56B2C">
      <w:pPr>
        <w:jc w:val="both"/>
      </w:pPr>
      <w:r w:rsidRPr="00702429">
        <w:t xml:space="preserve">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xml:space="preserve">, </w:t>
      </w:r>
      <w:r w:rsidR="00911E5B">
        <w:rPr>
          <w:rFonts w:hint="eastAsia"/>
        </w:rPr>
        <w:t>based</w:t>
      </w:r>
      <w:r w:rsidRPr="00702429">
        <w:t xml:space="preserve"> on multi-</w:t>
      </w:r>
      <w:r w:rsidR="00044C0D">
        <w:t>element</w:t>
      </w:r>
      <w:r w:rsidRPr="00702429">
        <w:t xml:space="preserve"> profiling </w:t>
      </w:r>
      <w:r w:rsidR="009E6B2C">
        <w:t xml:space="preserve">using </w:t>
      </w:r>
      <w:r w:rsidRPr="00702429">
        <w:t>inductively coupled plasma mass spectrometry (ICP-MS)</w:t>
      </w:r>
      <w:r w:rsidR="00876646">
        <w:rPr>
          <w:rFonts w:hint="eastAsia"/>
        </w:rPr>
        <w:t>.</w:t>
      </w:r>
      <w:r w:rsidR="0046075F">
        <w:t xml:space="preserve">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3A47EA">
        <w:t xml:space="preserve">with </w:t>
      </w:r>
      <w:r w:rsidR="009C4C06">
        <w:t>80</w:t>
      </w:r>
      <w:r w:rsidR="00222CE2">
        <w:t xml:space="preserve">% </w:t>
      </w:r>
      <w:r w:rsidR="007662F2">
        <w:t xml:space="preserve">of the data assigned as training set and the rest 20% as testing set.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along with feature s</w:t>
      </w:r>
      <w:r w:rsidR="00C5152B">
        <w:t>e</w:t>
      </w:r>
      <w:r w:rsidR="00CB111F">
        <w:t>lection (</w:t>
      </w:r>
      <w:del w:id="0" w:author="Peng, Hong" w:date="2020-03-30T11:20:00Z">
        <w:r w:rsidR="00CB111F" w:rsidDel="00D47607">
          <w:delText>relief</w:delText>
        </w:r>
        <w:r w:rsidR="00D42B15" w:rsidDel="00D47607">
          <w:delText>F</w:delText>
        </w:r>
        <w:r w:rsidR="00CB111F" w:rsidDel="00D47607">
          <w:delText xml:space="preserve"> </w:delText>
        </w:r>
      </w:del>
      <w:ins w:id="1" w:author="Peng, Hong" w:date="2020-03-30T11:20:00Z">
        <w:r w:rsidR="00D47607">
          <w:t xml:space="preserve">ReliefF </w:t>
        </w:r>
      </w:ins>
      <w:r w:rsidR="00CB111F">
        <w:t xml:space="preserve">algorithm) </w:t>
      </w:r>
      <w:r w:rsidRPr="002E42D4">
        <w:t xml:space="preserve">were </w:t>
      </w:r>
      <w:r w:rsidR="0073727A" w:rsidRPr="002E42D4">
        <w:t xml:space="preserve">implemented to </w:t>
      </w:r>
      <w:r w:rsidR="00CB111F">
        <w:t>build classification models</w:t>
      </w:r>
      <w:r w:rsidRPr="002E42D4">
        <w:t>.</w:t>
      </w:r>
      <w:r w:rsidRPr="002F5305">
        <w:t xml:space="preserve"> </w:t>
      </w:r>
      <w:r w:rsidR="00911E5B">
        <w:t xml:space="preserve">Independent </w:t>
      </w:r>
      <w:r w:rsidR="008C5994">
        <w:t xml:space="preserve">validation by testing set showed </w:t>
      </w:r>
      <w:r w:rsidR="00B621AA">
        <w:t xml:space="preserve">that </w:t>
      </w:r>
      <w:r w:rsidR="00F05508">
        <w:t xml:space="preserve">with the information from </w:t>
      </w:r>
      <w:r w:rsidR="008D2ECE">
        <w:t xml:space="preserve">only </w:t>
      </w:r>
      <w:r w:rsidR="00B621AA">
        <w:t xml:space="preserve">four </w:t>
      </w:r>
      <w:r w:rsidR="00B53270">
        <w:t>elements (</w:t>
      </w:r>
      <w:r w:rsidR="00B53270" w:rsidRPr="00E82E0D">
        <w:rPr>
          <w:vertAlign w:val="superscript"/>
        </w:rPr>
        <w:t>27</w:t>
      </w:r>
      <w:r w:rsidR="00B53270">
        <w:t xml:space="preserve">Al, </w:t>
      </w:r>
      <w:r w:rsidR="00B53270" w:rsidRPr="00E82E0D">
        <w:rPr>
          <w:vertAlign w:val="superscript"/>
        </w:rPr>
        <w:t>85</w:t>
      </w:r>
      <w:r w:rsidR="00B53270">
        <w:t xml:space="preserve">Rb, </w:t>
      </w:r>
      <w:r w:rsidR="00B53270" w:rsidRPr="00E82E0D">
        <w:rPr>
          <w:vertAlign w:val="superscript"/>
        </w:rPr>
        <w:t>10</w:t>
      </w:r>
      <w:r w:rsidR="00B53270">
        <w:t xml:space="preserve">B and </w:t>
      </w:r>
      <w:r w:rsidR="00B53270" w:rsidRPr="00E82E0D">
        <w:rPr>
          <w:vertAlign w:val="superscript"/>
        </w:rPr>
        <w:t>23</w:t>
      </w:r>
      <w:r w:rsidR="00B53270">
        <w:t>Na),</w:t>
      </w:r>
      <w:r w:rsidR="008C5994">
        <w:t xml:space="preserve"> </w:t>
      </w:r>
      <w:r w:rsidRPr="002F5305">
        <w:t>both SVM and RF</w:t>
      </w:r>
      <w:r w:rsidR="002E7A33">
        <w:t xml:space="preserve"> </w:t>
      </w:r>
      <w:r w:rsidR="00911E5B">
        <w:t xml:space="preserve">could lead </w:t>
      </w:r>
      <w:r w:rsidR="00560B43">
        <w:t xml:space="preserve">to </w:t>
      </w:r>
      <w:r w:rsidR="00911E5B">
        <w:t xml:space="preserve">a </w:t>
      </w:r>
      <w:r w:rsidR="00911E5B" w:rsidRPr="00702429">
        <w:t>prediction</w:t>
      </w:r>
      <w:r w:rsidR="00911E5B">
        <w:t xml:space="preserve"> accuracy</w:t>
      </w:r>
      <w:r w:rsidR="00D1692C">
        <w:t xml:space="preserve"> </w:t>
      </w:r>
      <w:r w:rsidR="00911E5B">
        <w:t xml:space="preserve">of </w:t>
      </w:r>
      <w:r w:rsidR="00D1692C">
        <w:t>100%.</w:t>
      </w:r>
      <w:r w:rsidR="00A239D8">
        <w:t xml:space="preserve"> </w:t>
      </w:r>
      <w:r w:rsidR="008D2ECE">
        <w:t>The results</w:t>
      </w:r>
      <w:r w:rsidR="00DD23EB">
        <w:t xml:space="preserve"> </w:t>
      </w:r>
      <w:r w:rsidR="008D2ECE">
        <w:t xml:space="preserve">demonstrate that </w:t>
      </w:r>
      <w:r w:rsidR="00EF4DBE">
        <w:t xml:space="preserve">multi-element profiling combined with </w:t>
      </w:r>
      <w:r w:rsidR="005F4762">
        <w:t xml:space="preserve">machine learning techniques </w:t>
      </w:r>
      <w:r w:rsidR="008D2ECE">
        <w:t xml:space="preserve">is an effective </w:t>
      </w:r>
      <w:r w:rsidR="001B5D99">
        <w:t>strategy</w:t>
      </w:r>
      <w:r w:rsidR="00B1371B">
        <w:t xml:space="preserve"> to determine the geological </w:t>
      </w:r>
      <w:commentRangeStart w:id="2"/>
      <w:r w:rsidR="009F328C">
        <w:t>authenticity</w:t>
      </w:r>
      <w:commentRangeEnd w:id="2"/>
      <w:r w:rsidR="00105D3F">
        <w:rPr>
          <w:rStyle w:val="CommentReference"/>
        </w:rPr>
        <w:commentReference w:id="2"/>
      </w:r>
      <w:r w:rsidR="009F328C">
        <w:t xml:space="preserve"> of</w:t>
      </w:r>
      <w:r w:rsidR="00B1371B">
        <w:t xml:space="preserve"> </w:t>
      </w:r>
      <w:r w:rsidR="001E4416">
        <w:t xml:space="preserve">rice. </w:t>
      </w:r>
    </w:p>
    <w:p w14:paraId="01005211" w14:textId="01D8796B" w:rsidR="00702429" w:rsidRPr="005258F8" w:rsidRDefault="00A045D9">
      <w:pPr>
        <w:rPr>
          <w:b/>
          <w:bCs/>
        </w:rPr>
      </w:pPr>
      <w:r w:rsidRPr="005258F8">
        <w:rPr>
          <w:rFonts w:hint="eastAsia"/>
          <w:b/>
          <w:bCs/>
        </w:rPr>
        <w:t>K</w:t>
      </w:r>
      <w:r w:rsidRPr="005258F8">
        <w:rPr>
          <w:b/>
          <w:bCs/>
        </w:rP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5A519D67"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del w:id="3" w:author="Peng, Hong" w:date="2020-03-29T16:24:00Z">
        <w:r w:rsidR="00274E62" w:rsidDel="00841968">
          <w:delText>’</w:delText>
        </w:r>
      </w:del>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MoA)</w:t>
      </w:r>
      <w:r w:rsidR="00FD6AF8">
        <w:t xml:space="preserve">. </w:t>
      </w:r>
    </w:p>
    <w:p w14:paraId="3BF64723" w14:textId="4DD20368" w:rsidR="004B4BFE" w:rsidRDefault="00A3755C" w:rsidP="00212AD0">
      <w:pPr>
        <w:jc w:val="both"/>
      </w:pPr>
      <w:r>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lastRenderedPageBreak/>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w:t>
      </w:r>
      <w:r w:rsidR="00CE7CA9">
        <w:t xml:space="preserve">domestic </w:t>
      </w:r>
      <w:r w:rsidR="00F0197B">
        <w:t>demand 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w:t>
      </w:r>
      <w:r w:rsidR="008C7171">
        <w:t xml:space="preserve"> </w:t>
      </w:r>
      <w:r w:rsidR="00B805B2">
        <w:t>However, d</w:t>
      </w:r>
      <w:r w:rsidR="0004330B">
        <w:t xml:space="preserve">ue to the gap between the limited production and high market demand, </w:t>
      </w:r>
      <w:r w:rsidR="00B805B2">
        <w:t xml:space="preserve">GI rice </w:t>
      </w:r>
      <w:r w:rsidR="00EB33B5">
        <w:t xml:space="preserve">has </w:t>
      </w:r>
      <w:r w:rsidR="00B805B2">
        <w:t xml:space="preserve">become </w:t>
      </w:r>
      <w:r w:rsidR="00EB33B5">
        <w:t xml:space="preserve">more and more </w:t>
      </w:r>
      <w:r w:rsidR="00B65016">
        <w:t xml:space="preserve">vulnerable </w:t>
      </w:r>
      <w:r w:rsidR="00B805B2">
        <w:t>to adulteration such as partial substitution and fraudulent labeling</w:t>
      </w:r>
      <w:r w:rsidR="00025C21">
        <w:fldChar w:fldCharType="begin" w:fldLock="1"/>
      </w:r>
      <w:r w:rsidR="00755367">
        <w:instrText>ADDIN CSL_CITATION {"citationItems":[{"id":"ITEM-1","itemData":{"author":[{"dropping-particle":"","family":"Rodriguez","given":"Lulu","non-dropping-particle":"","parse-names":false,"suffix":""},{"dropping-particle":"","family":"Hall","given":"Bevier","non-dropping-particle":"","parse-names":false,"suffix":""},{"dropping-particle":"","family":"Avenue","given":"S Goodwin","non-dropping-particle":"","parse-names":false,"suffix":""},{"dropping-particle":"","family":"Hall","given":"Gregory","non-dropping-particle":"","parse-names":false,"suffix":""},{"dropping-particle":"","family":"Street","given":"S Wright","non-dropping-particle":"","parse-names":false,"suffix":""}],"id":"ITEM-1","issue":"1","issued":{"date-parts":[["2014"]]},"page":"80-96","title":"Social trust and risk knowledge , perception and behaviours resulting from a rice tampering scandal Sela Sar","type":"article-journal","volume":"5"},"uris":["http://www.mendeley.com/documents/?uuid=9335b157-305b-4787-8b2c-7c6df2e4bcd6"]},{"id":"ITEM-2","itemData":{"author":[{"dropping-particle":"","family":"Veeck","given":"Gregory","non-dropping-particle":"","parse-names":false,"suffix":""}],"id":"ITEM-2","issue":"June","issued":{"date-parts":[["2017"]]},"title":"Food Safety Concerns and Rice Imports in China : 1998 - 2016","type":"article-journal"},"uris":["http://www.mendeley.com/documents/?uuid=c76adab2-f954-497b-8bd7-e4c2d207bf1a"]}],"mendeley":{"formattedCitation":"&lt;sup&gt;9,10&lt;/sup&gt;","plainTextFormattedCitation":"9,10","previouslyFormattedCitation":"&lt;sup&gt;9,10&lt;/sup&gt;"},"properties":{"noteIndex":0},"schema":"https://github.com/citation-style-language/schema/raw/master/csl-citation.json"}</w:instrText>
      </w:r>
      <w:r w:rsidR="00025C21">
        <w:fldChar w:fldCharType="separate"/>
      </w:r>
      <w:r w:rsidR="00025C21" w:rsidRPr="00025C21">
        <w:rPr>
          <w:noProof/>
          <w:vertAlign w:val="superscript"/>
        </w:rPr>
        <w:t>9,10</w:t>
      </w:r>
      <w:r w:rsidR="00025C21">
        <w:fldChar w:fldCharType="end"/>
      </w:r>
      <w:r w:rsidR="00B805B2">
        <w:t>.</w:t>
      </w:r>
      <w:r w:rsidR="00D6576D">
        <w:t xml:space="preserve"> </w:t>
      </w:r>
      <w:r w:rsidR="0097330A">
        <w:t>Therefore</w:t>
      </w:r>
      <w:r w:rsidR="00945680">
        <w:t xml:space="preserve">, </w:t>
      </w:r>
      <w:r w:rsidR="000E7C51">
        <w:t>determination of</w:t>
      </w:r>
      <w:r w:rsidR="00900370">
        <w:t xml:space="preserve"> </w:t>
      </w:r>
      <w:r w:rsidR="00945680">
        <w:t xml:space="preserve">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9D3E3A">
        <w:t xml:space="preserve"> </w:t>
      </w:r>
    </w:p>
    <w:p w14:paraId="5853157F" w14:textId="34ED5A3C" w:rsidR="00B318B9" w:rsidRPr="00781FEF" w:rsidRDefault="002E0566" w:rsidP="00212AD0">
      <w:pPr>
        <w:jc w:val="both"/>
      </w:pPr>
      <w:r>
        <w:t>R</w:t>
      </w:r>
      <w:r w:rsidR="00FC64A3">
        <w:t>ecent years,</w:t>
      </w:r>
      <w:r w:rsidR="00405B47" w:rsidRPr="00405B47">
        <w:t xml:space="preserve"> </w:t>
      </w:r>
      <w:r w:rsidR="00405B47">
        <w:t xml:space="preserve">inductively coupled plasma </w:t>
      </w:r>
      <w:r w:rsidR="00405B47" w:rsidRPr="00332FD1">
        <w:t>mass spectrometry</w:t>
      </w:r>
      <w:r w:rsidR="00405B47">
        <w:t xml:space="preserve"> (ICP-MS) analysis</w:t>
      </w:r>
      <w:r w:rsidR="00A752A6">
        <w:t xml:space="preserve"> </w:t>
      </w:r>
      <w:r w:rsidR="009254ED">
        <w:t>i</w:t>
      </w:r>
      <w:r w:rsidR="009254ED">
        <w:rPr>
          <w:rFonts w:hint="eastAsia"/>
        </w:rPr>
        <w:t>n</w:t>
      </w:r>
      <w:r w:rsidR="009254ED">
        <w:t xml:space="preserve"> combination with</w:t>
      </w:r>
      <w:r w:rsidR="004E192E">
        <w:t xml:space="preserve"> multivariate analysis (MVA) and </w:t>
      </w:r>
      <w:r w:rsidR="0064739E">
        <w:t>machine learning</w:t>
      </w:r>
      <w:r w:rsidR="00BB7243">
        <w:t xml:space="preserve"> (ML)</w:t>
      </w:r>
      <w:r w:rsidR="004E192E">
        <w:t xml:space="preserve"> techniques</w:t>
      </w:r>
      <w:r w:rsidR="009254ED">
        <w:t>,</w:t>
      </w:r>
      <w:r w:rsidR="00585BE7">
        <w:t xml:space="preserve"> </w:t>
      </w:r>
      <w:r w:rsidR="005C20E5">
        <w:t xml:space="preserve">have been </w:t>
      </w:r>
      <w:r w:rsidR="002E4F69">
        <w:t xml:space="preserve">vigorously </w:t>
      </w:r>
      <w:r w:rsidR="005C20E5">
        <w:t>developed</w:t>
      </w:r>
      <w:r w:rsidR="0003481E">
        <w:t xml:space="preserve"> to </w:t>
      </w:r>
      <w:r w:rsidR="002E59A0">
        <w:t xml:space="preserve">address the issue of </w:t>
      </w:r>
      <w:r w:rsidR="00C973BD" w:rsidRPr="00025C21">
        <w:t>geo</w:t>
      </w:r>
      <w:r w:rsidR="00F40DB4" w:rsidRPr="00025C21">
        <w:t>graphical authentication</w:t>
      </w:r>
      <w:r w:rsidR="00755367">
        <w:t xml:space="preserve"> of rice</w:t>
      </w:r>
      <w:r w:rsidR="00755367" w:rsidRPr="00332FD1">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1–13&lt;/sup&gt;","plainTextFormattedCitation":"11–13","previouslyFormattedCitation":"&lt;sup&gt;11–13&lt;/sup&gt;"},"properties":{"noteIndex":0},"schema":"https://github.com/citation-style-language/schema/raw/master/csl-citation.json"}</w:instrText>
      </w:r>
      <w:r w:rsidR="00755367" w:rsidRPr="00332FD1">
        <w:fldChar w:fldCharType="separate"/>
      </w:r>
      <w:r w:rsidR="00755367" w:rsidRPr="00755367">
        <w:rPr>
          <w:noProof/>
          <w:vertAlign w:val="superscript"/>
        </w:rPr>
        <w:t>11–13</w:t>
      </w:r>
      <w:r w:rsidR="00755367" w:rsidRPr="00332FD1">
        <w:fldChar w:fldCharType="end"/>
      </w:r>
      <w:r w:rsidR="00025C21">
        <w:t xml:space="preserve">. </w:t>
      </w:r>
      <w:r w:rsidR="002E4F69">
        <w:t>ICP-MS is capable</w:t>
      </w:r>
      <w:r w:rsidR="00C700B0">
        <w:t xml:space="preserve"> of </w:t>
      </w:r>
      <w:r w:rsidR="00025C21">
        <w:t>simultaneously</w:t>
      </w:r>
      <w:r w:rsidR="005C20E5">
        <w:t xml:space="preserve"> </w:t>
      </w:r>
      <w:r w:rsidR="000A5605">
        <w:t>detect</w:t>
      </w:r>
      <w:r w:rsidR="00C700B0">
        <w:t>ing</w:t>
      </w:r>
      <w:r w:rsidR="000A5605">
        <w:t xml:space="preserve"> </w:t>
      </w:r>
      <w:r w:rsidR="00EF5A92">
        <w:t xml:space="preserve">both metal and non-metal elements, </w:t>
      </w:r>
      <w:r w:rsidR="002E4F69">
        <w:t xml:space="preserve">and is </w:t>
      </w:r>
      <w:r w:rsidR="0007306D">
        <w:t>characterized</w:t>
      </w:r>
      <w:r w:rsidR="002E4F69">
        <w:t xml:space="preserve"> by</w:t>
      </w:r>
      <w:r w:rsidR="008B0EED">
        <w:t xml:space="preserve"> </w:t>
      </w:r>
      <w:r w:rsidR="00EF5A92">
        <w:t xml:space="preserve">high throughput </w:t>
      </w:r>
      <w:r w:rsidR="008B0EED">
        <w:t xml:space="preserve">measurement with wide dynamic range </w:t>
      </w:r>
      <w:r w:rsidR="00EF5A92">
        <w:t xml:space="preserve">and </w:t>
      </w:r>
      <w:r w:rsidR="0007306D">
        <w:t xml:space="preserve">relatively </w:t>
      </w:r>
      <w:r w:rsidR="004D60AC">
        <w:t xml:space="preserve">simple </w:t>
      </w:r>
      <w:r w:rsidR="00EF5A92">
        <w:t>sample preparation</w:t>
      </w:r>
      <w:r w:rsidR="00EF5A92">
        <w:fldChar w:fldCharType="begin" w:fldLock="1"/>
      </w:r>
      <w:r w:rsidR="005960CC">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4&lt;/sup&gt;","plainTextFormattedCitation":"14","previouslyFormattedCitation":"&lt;sup&gt;14&lt;/sup&gt;"},"properties":{"noteIndex":0},"schema":"https://github.com/citation-style-language/schema/raw/master/csl-citation.json"}</w:instrText>
      </w:r>
      <w:r w:rsidR="00EF5A92">
        <w:fldChar w:fldCharType="separate"/>
      </w:r>
      <w:r w:rsidR="00755367" w:rsidRPr="00755367">
        <w:rPr>
          <w:noProof/>
          <w:vertAlign w:val="superscript"/>
        </w:rPr>
        <w:t>14</w:t>
      </w:r>
      <w:r w:rsidR="00EF5A92">
        <w:fldChar w:fldCharType="end"/>
      </w:r>
      <w:r w:rsidR="00DE6F79">
        <w:t>.</w:t>
      </w:r>
      <w:r w:rsidR="004B4BFE">
        <w:t xml:space="preserve"> </w:t>
      </w:r>
      <w:r w:rsidR="008044A0">
        <w:t xml:space="preserve">MVA has been generally used to process and integrate data with large volume, in which principal component analysis (PCA) and linear discriminate analysis (LDA) </w:t>
      </w:r>
      <w:r w:rsidR="00CA01A3">
        <w:t>are</w:t>
      </w:r>
      <w:r w:rsidR="008044A0">
        <w:t xml:space="preserve"> the </w:t>
      </w:r>
      <w:r w:rsidR="00CA01A3">
        <w:t xml:space="preserve">two </w:t>
      </w:r>
      <w:r w:rsidR="008044A0">
        <w:t xml:space="preserve">dominant methods </w:t>
      </w:r>
      <w:r w:rsidR="00DD5D12">
        <w:t xml:space="preserve">due to their simplicity </w:t>
      </w:r>
      <w:r w:rsidR="005E0F1B">
        <w:t xml:space="preserve">in spotting </w:t>
      </w:r>
      <w:r w:rsidR="003D3A85">
        <w:t xml:space="preserve">hidden </w:t>
      </w:r>
      <w:r w:rsidR="005E0F1B">
        <w:t xml:space="preserve">trend </w:t>
      </w:r>
      <w:r w:rsidR="003D3A85">
        <w:t>embedded in the dataset</w:t>
      </w:r>
      <w:r w:rsidR="00545E49">
        <w:fldChar w:fldCharType="begin" w:fldLock="1"/>
      </w:r>
      <w:r w:rsidR="00545E49">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545E49">
        <w:fldChar w:fldCharType="separate"/>
      </w:r>
      <w:r w:rsidR="00545E49" w:rsidRPr="00755367">
        <w:rPr>
          <w:noProof/>
          <w:vertAlign w:val="superscript"/>
        </w:rPr>
        <w:t>16</w:t>
      </w:r>
      <w:r w:rsidR="00545E49">
        <w:fldChar w:fldCharType="end"/>
      </w:r>
      <w:r w:rsidR="003D3A85">
        <w:t xml:space="preserve">. </w:t>
      </w:r>
      <w:r w:rsidR="009E2E76" w:rsidRPr="001B40F0">
        <w:t>However,</w:t>
      </w:r>
      <w:r w:rsidR="009E2E76">
        <w:t xml:space="preserve"> </w:t>
      </w:r>
      <w:r w:rsidR="0024313A">
        <w:t>with</w:t>
      </w:r>
      <w:r w:rsidR="009E2E76" w:rsidRPr="00CD2EE0">
        <w:t xml:space="preserve"> the </w:t>
      </w:r>
      <w:r w:rsidR="004131DE">
        <w:t xml:space="preserve">increase of data </w:t>
      </w:r>
      <w:r w:rsidR="00F838CF">
        <w:t>complexity</w:t>
      </w:r>
      <w:r w:rsidR="009E2E76">
        <w:t>,</w:t>
      </w:r>
      <w:r w:rsidR="009E2E76" w:rsidRPr="00CD2EE0">
        <w:t xml:space="preserve"> more advanced models </w:t>
      </w:r>
      <w:r w:rsidR="00B87961">
        <w:t xml:space="preserve">based on </w:t>
      </w:r>
      <w:r w:rsidR="00B87961" w:rsidRPr="00CD2EE0">
        <w:t xml:space="preserve">pattern recognition </w:t>
      </w:r>
      <w:r w:rsidR="009E2E76" w:rsidRPr="00CD2EE0">
        <w:t xml:space="preserve">are </w:t>
      </w:r>
      <w:r w:rsidR="00BA0A61">
        <w:t>very much desired</w:t>
      </w:r>
      <w:r w:rsidR="00FB1AF0">
        <w:fldChar w:fldCharType="begin" w:fldLock="1"/>
      </w:r>
      <w:r w:rsidR="005960CC">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7&lt;/sup&gt;","plainTextFormattedCitation":"17","previouslyFormattedCitation":"&lt;sup&gt;17&lt;/sup&gt;"},"properties":{"noteIndex":0},"schema":"https://github.com/citation-style-language/schema/raw/master/csl-citation.json"}</w:instrText>
      </w:r>
      <w:r w:rsidR="00FB1AF0">
        <w:fldChar w:fldCharType="separate"/>
      </w:r>
      <w:r w:rsidR="00755367" w:rsidRPr="00755367">
        <w:rPr>
          <w:noProof/>
          <w:vertAlign w:val="superscript"/>
        </w:rPr>
        <w:t>17</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5960CC">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18&lt;/sup&gt;","plainTextFormattedCitation":"18","previouslyFormattedCitation":"&lt;sup&gt;18&lt;/sup&gt;"},"properties":{"noteIndex":0},"schema":"https://github.com/citation-style-language/schema/raw/master/csl-citation.json"}</w:instrText>
      </w:r>
      <w:r w:rsidR="00990D19">
        <w:fldChar w:fldCharType="separate"/>
      </w:r>
      <w:r w:rsidR="00755367" w:rsidRPr="00755367">
        <w:rPr>
          <w:noProof/>
          <w:vertAlign w:val="superscript"/>
        </w:rPr>
        <w:t>18</w:t>
      </w:r>
      <w:r w:rsidR="00990D19">
        <w:fldChar w:fldCharType="end"/>
      </w:r>
      <w:r w:rsidR="00DE0C97" w:rsidRPr="009A1A8C">
        <w:t>,</w:t>
      </w:r>
      <w:r w:rsidR="00DE0C97">
        <w:t xml:space="preserve"> </w:t>
      </w:r>
      <w:r w:rsidR="00C55A56">
        <w:t>biomedical</w:t>
      </w:r>
      <w:r w:rsidR="00C55A56">
        <w:fldChar w:fldCharType="begin" w:fldLock="1"/>
      </w:r>
      <w:r w:rsidR="005960CC">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19&lt;/sup&gt;","plainTextFormattedCitation":"19","previouslyFormattedCitation":"&lt;sup&gt;19&lt;/sup&gt;"},"properties":{"noteIndex":0},"schema":"https://github.com/citation-style-language/schema/raw/master/csl-citation.json"}</w:instrText>
      </w:r>
      <w:r w:rsidR="00C55A56">
        <w:fldChar w:fldCharType="separate"/>
      </w:r>
      <w:r w:rsidR="00755367" w:rsidRPr="00755367">
        <w:rPr>
          <w:noProof/>
          <w:vertAlign w:val="superscript"/>
        </w:rPr>
        <w:t>19</w:t>
      </w:r>
      <w:r w:rsidR="00C55A56">
        <w:fldChar w:fldCharType="end"/>
      </w:r>
      <w:r w:rsidR="00C55A56" w:rsidRPr="00767F9A">
        <w:rPr>
          <w:vertAlign w:val="superscript"/>
        </w:rPr>
        <w:t>,</w:t>
      </w:r>
      <w:r w:rsidR="00C55A56">
        <w:fldChar w:fldCharType="begin" w:fldLock="1"/>
      </w:r>
      <w:r w:rsidR="005960CC">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20&lt;/sup&gt;","plainTextFormattedCitation":"20","previouslyFormattedCitation":"&lt;sup&gt;20&lt;/sup&gt;"},"properties":{"noteIndex":0},"schema":"https://github.com/citation-style-language/schema/raw/master/csl-citation.json"}</w:instrText>
      </w:r>
      <w:r w:rsidR="00C55A56">
        <w:fldChar w:fldCharType="separate"/>
      </w:r>
      <w:r w:rsidR="00755367" w:rsidRPr="00755367">
        <w:rPr>
          <w:noProof/>
          <w:vertAlign w:val="superscript"/>
        </w:rPr>
        <w:t>20</w:t>
      </w:r>
      <w:r w:rsidR="00C55A56">
        <w:fldChar w:fldCharType="end"/>
      </w:r>
      <w:r w:rsidR="00767F9A">
        <w:t xml:space="preserve">, </w:t>
      </w:r>
      <w:r w:rsidR="00DE0C97">
        <w:t>astronomy</w:t>
      </w:r>
      <w:r w:rsidR="00990D19">
        <w:fldChar w:fldCharType="begin" w:fldLock="1"/>
      </w:r>
      <w:r w:rsidR="005960CC">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1&lt;/sup&gt;","plainTextFormattedCitation":"21","previouslyFormattedCitation":"&lt;sup&gt;21&lt;/sup&gt;"},"properties":{"noteIndex":0},"schema":"https://github.com/citation-style-language/schema/raw/master/csl-citation.json"}</w:instrText>
      </w:r>
      <w:r w:rsidR="00990D19">
        <w:fldChar w:fldCharType="separate"/>
      </w:r>
      <w:r w:rsidR="00755367" w:rsidRPr="00755367">
        <w:rPr>
          <w:noProof/>
          <w:vertAlign w:val="superscript"/>
        </w:rPr>
        <w:t>21</w:t>
      </w:r>
      <w:r w:rsidR="00990D19">
        <w:fldChar w:fldCharType="end"/>
      </w:r>
      <w:r w:rsidR="00DE0C97">
        <w:t xml:space="preserve"> and bioinformatics</w:t>
      </w:r>
      <w:r w:rsidR="00990D19">
        <w:fldChar w:fldCharType="begin" w:fldLock="1"/>
      </w:r>
      <w:r w:rsidR="005960CC">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2&lt;/sup&gt;","plainTextFormattedCitation":"22","previouslyFormattedCitation":"&lt;sup&gt;22&lt;/sup&gt;"},"properties":{"noteIndex":0},"schema":"https://github.com/citation-style-language/schema/raw/master/csl-citation.json"}</w:instrText>
      </w:r>
      <w:r w:rsidR="00990D19">
        <w:fldChar w:fldCharType="separate"/>
      </w:r>
      <w:r w:rsidR="00755367" w:rsidRPr="00755367">
        <w:rPr>
          <w:noProof/>
          <w:vertAlign w:val="superscript"/>
        </w:rPr>
        <w:t>22</w:t>
      </w:r>
      <w:r w:rsidR="00990D19">
        <w:fldChar w:fldCharType="end"/>
      </w:r>
      <w:r w:rsidR="008C7B44">
        <w:t>.</w:t>
      </w:r>
      <w:r w:rsidR="0054485B">
        <w:t xml:space="preserve"> </w:t>
      </w:r>
      <w:r w:rsidR="00CB1F76">
        <w:t xml:space="preserve">Yet </w:t>
      </w:r>
      <w:r w:rsidR="00CD662B">
        <w:t xml:space="preserve">so </w:t>
      </w:r>
      <w:r w:rsidR="004B4BFE">
        <w:t>far</w:t>
      </w:r>
      <w:r w:rsidR="0054485B">
        <w:t>, o</w:t>
      </w:r>
      <w:r w:rsidR="008C7B44">
        <w:t xml:space="preserve">nly </w:t>
      </w:r>
      <w:r w:rsidR="00DC19F7">
        <w:t>a few</w:t>
      </w:r>
      <w:r w:rsidR="00DE0C97">
        <w:t xml:space="preserve"> </w:t>
      </w:r>
      <w:r w:rsidR="008C7B44">
        <w:t xml:space="preserve">studies </w:t>
      </w:r>
      <w:r w:rsidR="00DC19F7">
        <w:t xml:space="preserve">have </w:t>
      </w:r>
      <w:r w:rsidR="008C7B44">
        <w:t>explored the application of ML</w:t>
      </w:r>
      <w:r w:rsidR="00DE0C97">
        <w:t xml:space="preserve"> in </w:t>
      </w:r>
      <w:r w:rsidR="00AE0B39" w:rsidRPr="00025C21">
        <w:t>geographical</w:t>
      </w:r>
      <w:r w:rsidR="0054485B">
        <w:t xml:space="preserve"> </w:t>
      </w:r>
      <w:r w:rsidR="00DE0C97">
        <w:t>authentication</w:t>
      </w:r>
      <w:r w:rsidR="005960CC">
        <w:fldChar w:fldCharType="begin" w:fldLock="1"/>
      </w:r>
      <w:r w:rsidR="00CA2BA4">
        <w:instrText>ADDIN CSL_CITATION {"citationItems":[{"id":"ITEM-1","itemData":{"DOI":"10.1016/j.foodcont.2019.04.032","ISSN":"09567135","abstract":"The aim of this study was to experimentally monitor the geographical origin of white asparagus based on near-infrared spectroscopy (NIR). 275 asparagus samples from six countries of origin and three years of harvest were analyzed. Support vector machine (SVM) classifiers were trained to predict the geographical origin and validated using nested cross-validation. When coupled with feature selection, a linear SVM was able to predict the country of origin with an accuracy of 89%. Confidence estimation based on posterior class probabilities can be used to exclude unreliable classifications leading to an accuracy up to 97%. These results demonstrate the potential of NIR spectroscopy combined with machine learning methods as a screening technique for provenance distinction of asparagus.","author":[{"dropping-particle":"","family":"Richter","given":"Bernadette","non-dropping-particle":"","parse-names":false,"suffix":""},{"dropping-particle":"","family":"Rurik","given":"Marc","non-dropping-particle":"","parse-names":false,"suffix":""},{"dropping-particle":"","family":"Gurk","given":"Stephanie","non-dropping-particle":"","parse-names":false,"suffix":""},{"dropping-particle":"","family":"Kohlbacher","given":"Oliver","non-dropping-particle":"","parse-names":false,"suffix":""},{"dropping-particle":"","family":"Fischer","given":"Markus","non-dropping-particle":"","parse-names":false,"suffix":""}],"container-title":"Food Control","id":"ITEM-1","issue":"March","issued":{"date-parts":[["2019"]]},"page":"318-325","publisher":"Elsevier","title":"Food monitoring: Screening of the geographical origin of white asparagus using FT-NIR and machine learning","type":"article-journal","volume":"104"},"uris":["http://www.mendeley.com/documents/?uuid=0808b322-a72b-4330-a035-b981ba5f1fe9"]},{"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3&lt;/sup&gt;","plainTextFormattedCitation":"12,23","previouslyFormattedCitation":"&lt;sup&gt;12,23&lt;/sup&gt;"},"properties":{"noteIndex":0},"schema":"https://github.com/citation-style-language/schema/raw/master/csl-citation.json"}</w:instrText>
      </w:r>
      <w:r w:rsidR="005960CC">
        <w:fldChar w:fldCharType="separate"/>
      </w:r>
      <w:r w:rsidR="00C37C26" w:rsidRPr="00C37C26">
        <w:rPr>
          <w:noProof/>
          <w:vertAlign w:val="superscript"/>
        </w:rPr>
        <w:t>12,23</w:t>
      </w:r>
      <w:r w:rsidR="005960CC">
        <w:fldChar w:fldCharType="end"/>
      </w:r>
      <w:r w:rsidR="00AE0B39">
        <w:t>.</w:t>
      </w:r>
      <w:r w:rsidR="004819FD">
        <w:t xml:space="preserve"> </w:t>
      </w:r>
    </w:p>
    <w:p w14:paraId="71574BB1" w14:textId="0BDB31AD" w:rsidR="00907D80" w:rsidRDefault="00B518E6" w:rsidP="000D05CC">
      <w:pPr>
        <w:jc w:val="both"/>
      </w:pPr>
      <w:r>
        <w:t xml:space="preserve">The </w:t>
      </w:r>
      <w:r w:rsidR="00901ED3">
        <w:t xml:space="preserve">aim of </w:t>
      </w:r>
      <w:r w:rsidR="009D4B6C">
        <w:t>this</w:t>
      </w:r>
      <w:r w:rsidR="00CA0CB5">
        <w:t xml:space="preserve"> </w:t>
      </w:r>
      <w:r w:rsidR="00901ED3">
        <w:t xml:space="preserve">study was </w:t>
      </w:r>
      <w:r w:rsidR="007066DD">
        <w:t xml:space="preserve">to </w:t>
      </w:r>
      <w:r w:rsidR="00BB7243">
        <w:t>develop a novel ML</w:t>
      </w:r>
      <w:r w:rsidR="000216CC">
        <w:t xml:space="preserve">-based </w:t>
      </w:r>
      <w:r w:rsidR="006C2289" w:rsidRPr="00DE33BD">
        <w:t>work</w:t>
      </w:r>
      <w:r w:rsidR="00852800" w:rsidRPr="00DE33BD">
        <w:t>flow</w:t>
      </w:r>
      <w:r w:rsidR="00852800">
        <w:t xml:space="preserve"> </w:t>
      </w:r>
      <w:r w:rsidR="00FA5344">
        <w:t xml:space="preserve">for the determination of geographical origins of six types of Chinese GI rice. </w:t>
      </w:r>
      <w:r w:rsidR="00A9146A">
        <w:t>S</w:t>
      </w:r>
      <w:r w:rsidR="00A9146A" w:rsidRPr="002E42D4">
        <w:t>upport vector machines</w:t>
      </w:r>
      <w:r w:rsidR="00A9146A">
        <w:t xml:space="preserve"> (</w:t>
      </w:r>
      <w:r w:rsidR="00A47F9D">
        <w:t>SVM</w:t>
      </w:r>
      <w:r w:rsidR="00A9146A">
        <w:t>)</w:t>
      </w:r>
      <w:r w:rsidR="00A47F9D">
        <w:t xml:space="preserve"> and </w:t>
      </w:r>
      <w:r w:rsidR="00A9146A">
        <w:t>random foresee (</w:t>
      </w:r>
      <w:r w:rsidR="00A47F9D">
        <w:t>RF</w:t>
      </w:r>
      <w:r w:rsidR="00A9146A">
        <w:t>)</w:t>
      </w:r>
      <w:r w:rsidR="00A47F9D">
        <w:t xml:space="preserve"> w</w:t>
      </w:r>
      <w:r w:rsidR="009E2E76">
        <w:t>ere</w:t>
      </w:r>
      <w:r w:rsidR="00A47F9D">
        <w:t xml:space="preserve"> utilized </w:t>
      </w:r>
      <w:r w:rsidR="008C2180">
        <w:t xml:space="preserve">to uncover the hidden information </w:t>
      </w:r>
      <w:r w:rsidR="009D4B6C">
        <w:t xml:space="preserve">in </w:t>
      </w:r>
      <w:r w:rsidR="008C2180">
        <w:t xml:space="preserve">the </w:t>
      </w:r>
      <w:r w:rsidR="00044C0D">
        <w:t>element</w:t>
      </w:r>
      <w:r w:rsidR="008C2EA3">
        <w:t xml:space="preserve"> profiling obtained by ICP-MS, and there</w:t>
      </w:r>
      <w:r w:rsidR="00A67727">
        <w:t>by</w:t>
      </w:r>
      <w:r w:rsidR="00A47F9D">
        <w:t xml:space="preserve"> </w:t>
      </w:r>
      <w:r w:rsidR="008B3A2C">
        <w:t xml:space="preserve">to </w:t>
      </w:r>
      <w:r w:rsidR="00A47F9D">
        <w:t xml:space="preserve">construct </w:t>
      </w:r>
      <w:r w:rsidR="00D526BD">
        <w:t xml:space="preserve">reliable </w:t>
      </w:r>
      <w:r w:rsidR="006B49A4">
        <w:t>predi</w:t>
      </w:r>
      <w:r w:rsidR="00A9146A">
        <w:t>c</w:t>
      </w:r>
      <w:r w:rsidR="006B49A4">
        <w:t>tion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575FC1">
        <w:t xml:space="preserve"> </w:t>
      </w:r>
      <w:r w:rsidR="009D4B6C">
        <w:t>to identify</w:t>
      </w:r>
      <w:r w:rsidR="00E41101">
        <w:t xml:space="preserve"> </w:t>
      </w:r>
      <w:r w:rsidR="008C2180">
        <w:t>biomarke</w:t>
      </w:r>
      <w:r w:rsidR="00D526BD">
        <w:t>rs that contribute</w:t>
      </w:r>
      <w:r w:rsidR="009D4B6C">
        <w:t>d</w:t>
      </w:r>
      <w:r w:rsidR="00D526BD">
        <w:t xml:space="preserve"> the most to </w:t>
      </w:r>
      <w:r w:rsidR="00E430B0">
        <w:t>the</w:t>
      </w:r>
      <w:r w:rsidR="00D36E86">
        <w:t xml:space="preserve"> </w:t>
      </w:r>
      <w:r w:rsidR="009D4B6C">
        <w:t xml:space="preserve">differentiation </w:t>
      </w:r>
      <w:r w:rsidR="00D36E86">
        <w:t xml:space="preserve">between GI rices. </w:t>
      </w:r>
    </w:p>
    <w:p w14:paraId="4DA802AF" w14:textId="31D93D68"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86EEB1D" w:rsidR="00CF5D00"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credible rice processing factories</w:t>
      </w:r>
      <w:r w:rsidR="00575FC1">
        <w:t xml:space="preserve"> </w:t>
      </w:r>
      <w:r w:rsidR="00CD0D60">
        <w:t>in</w:t>
      </w:r>
      <w:r w:rsidR="004F53B7">
        <w:t xml:space="preserve"> five provinces in </w:t>
      </w:r>
      <w:bookmarkStart w:id="4" w:name="_Hlk33081678"/>
      <w:r w:rsidR="004F53B7">
        <w:t>China</w:t>
      </w:r>
      <w:bookmarkEnd w:id="4"/>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D436A9">
        <w:t xml:space="preserve">these </w:t>
      </w:r>
      <w:r w:rsidR="00AE7FA1">
        <w:t>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r w:rsidR="001F52DD">
        <w:t xml:space="preserve"> </w:t>
      </w:r>
      <w:r w:rsidR="00615DA8">
        <w:t>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w:t>
      </w:r>
      <w:r w:rsidR="00D436A9">
        <w:t xml:space="preserve">the </w:t>
      </w:r>
      <w:r w:rsidR="00AE7FA1">
        <w:t>samples</w:t>
      </w:r>
      <w:r w:rsidR="00B11BAB">
        <w:t xml:space="preserve"> </w:t>
      </w:r>
      <w:r w:rsidR="00204D4E">
        <w:t xml:space="preserve">i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p>
    <w:p w14:paraId="507ADA41" w14:textId="77777777" w:rsidR="00D436A9" w:rsidRDefault="00D436A9" w:rsidP="00DC0C6F">
      <w:pPr>
        <w:jc w:val="center"/>
      </w:pPr>
      <w:r>
        <w:rPr>
          <w:noProof/>
        </w:rPr>
        <w:lastRenderedPageBreak/>
        <w:drawing>
          <wp:inline distT="0" distB="0" distL="0" distR="0" wp14:anchorId="55F07B24" wp14:editId="3364DA63">
            <wp:extent cx="3243561"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43561" cy="2520000"/>
                    </a:xfrm>
                    <a:prstGeom prst="rect">
                      <a:avLst/>
                    </a:prstGeom>
                    <a:noFill/>
                    <a:ln>
                      <a:noFill/>
                    </a:ln>
                  </pic:spPr>
                </pic:pic>
              </a:graphicData>
            </a:graphic>
          </wp:inline>
        </w:drawing>
      </w:r>
    </w:p>
    <w:p w14:paraId="49F2AA46" w14:textId="791DD11B" w:rsidR="00D436A9" w:rsidRPr="00D436A9" w:rsidRDefault="00D436A9" w:rsidP="00D436A9">
      <w:r w:rsidRPr="00510289">
        <w:t>Fig.1.</w:t>
      </w:r>
      <w:r>
        <w:t xml:space="preserve"> G</w:t>
      </w:r>
      <w:r w:rsidRPr="00510289">
        <w:t>eographical</w:t>
      </w:r>
      <w:r>
        <w:t xml:space="preserve"> </w:t>
      </w:r>
      <w:r w:rsidRPr="00510289">
        <w:t>information</w:t>
      </w:r>
      <w:r>
        <w:t xml:space="preserve"> </w:t>
      </w:r>
      <w:r w:rsidRPr="00510289">
        <w:t>of</w:t>
      </w:r>
      <w:r>
        <w:t xml:space="preserve"> GI </w:t>
      </w:r>
      <w:r w:rsidRPr="00510289">
        <w:t>rice</w:t>
      </w:r>
      <w:r>
        <w:t xml:space="preserve"> </w:t>
      </w:r>
      <w:r w:rsidRPr="00510289">
        <w:t>samples</w:t>
      </w:r>
      <w:r>
        <w:t xml:space="preserve"> collected </w:t>
      </w:r>
      <w:r w:rsidRPr="00510289">
        <w:t>from</w:t>
      </w:r>
      <w:r>
        <w:t xml:space="preserve"> </w:t>
      </w:r>
      <w:r w:rsidRPr="00510289">
        <w:t>different</w:t>
      </w:r>
      <w:r>
        <w:t xml:space="preserve"> </w:t>
      </w:r>
      <w:r w:rsidRPr="00510289">
        <w:t>regions</w:t>
      </w:r>
      <w:r>
        <w:t xml:space="preserve"> </w:t>
      </w:r>
      <w:r w:rsidR="00204D4E">
        <w:t xml:space="preserve">in </w:t>
      </w:r>
      <w:r w:rsidRPr="00510289">
        <w:t>China</w:t>
      </w:r>
      <w:r>
        <w:t xml:space="preserve"> with </w:t>
      </w:r>
      <w:r>
        <w:rPr>
          <w:rFonts w:hint="eastAsia"/>
        </w:rPr>
        <w:t>corresponding</w:t>
      </w:r>
      <w:r>
        <w:t xml:space="preserve"> sample size.</w:t>
      </w:r>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21130A67" w:rsidR="009C285E" w:rsidRPr="003A54CF" w:rsidRDefault="00D36D21" w:rsidP="00980408">
      <w:pPr>
        <w:jc w:val="both"/>
      </w:pPr>
      <w:r w:rsidRPr="006E0B82">
        <w:rPr>
          <w:rFonts w:hint="eastAsia"/>
        </w:rPr>
        <w:t>N</w:t>
      </w:r>
      <w:r w:rsidRPr="006E0B82">
        <w:t>itric acid (</w:t>
      </w:r>
      <w:r w:rsidRPr="00DC562A">
        <w:t>69%</w:t>
      </w:r>
      <w:r w:rsidR="00572B60" w:rsidRPr="00DC562A">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 xml:space="preserve">8500-6940) </w:t>
      </w:r>
      <w:r w:rsidR="00CD0D60">
        <w:t xml:space="preserve">and </w:t>
      </w:r>
      <w:r w:rsidR="00633DA6" w:rsidRPr="004B5336">
        <w:t>4</w:t>
      </w:r>
      <w:r w:rsidR="0009236A">
        <w:t xml:space="preserve"> </w:t>
      </w:r>
      <w:r w:rsidR="00633DA6" w:rsidRPr="004B5336">
        <w:t xml:space="preserve">(part# 8500-6942), </w:t>
      </w:r>
      <w:r w:rsidR="00CD0D60">
        <w:t>e</w:t>
      </w:r>
      <w:r w:rsidR="00CD0D60" w:rsidRPr="004B5336">
        <w:t xml:space="preserve">nvironmental </w:t>
      </w:r>
      <w:r w:rsidR="00633DA6" w:rsidRPr="004B5336">
        <w:t>calibration standard (part# 5183-4688)</w:t>
      </w:r>
      <w:r w:rsidR="001E102F">
        <w:t xml:space="preserve"> </w:t>
      </w:r>
      <w:r w:rsidR="0015204D">
        <w:t xml:space="preserve">and standard solutions of </w:t>
      </w:r>
      <w:r w:rsidR="002067BE" w:rsidRPr="009C502C">
        <w:rPr>
          <w:vertAlign w:val="superscript"/>
        </w:rPr>
        <w:t>45</w:t>
      </w:r>
      <w:r w:rsidR="00633DA6" w:rsidRPr="004B5336">
        <w:t xml:space="preserve">Sc </w:t>
      </w:r>
      <w:del w:id="5" w:author="Peng, Hong" w:date="2020-03-29T16:37:00Z">
        <w:r w:rsidR="00633DA6" w:rsidRPr="004B5336" w:rsidDel="00677AF4">
          <w:delText xml:space="preserve">standard </w:delText>
        </w:r>
      </w:del>
      <w:r w:rsidR="00633DA6" w:rsidRPr="004B5336">
        <w:t>(part# 5190-8578)</w:t>
      </w:r>
      <w:r w:rsidR="003A2E69">
        <w:t xml:space="preserve"> and </w:t>
      </w:r>
      <w:r w:rsidR="003A2E69" w:rsidRPr="00C474D8">
        <w:rPr>
          <w:vertAlign w:val="superscript"/>
        </w:rPr>
        <w:t>103</w:t>
      </w:r>
      <w:r w:rsidR="003A2E69" w:rsidRPr="004B5336">
        <w:t>Rh (part# 8500-6945)</w:t>
      </w:r>
      <w:r w:rsidR="00CD0D60">
        <w:t xml:space="preserve"> </w:t>
      </w:r>
      <w:r w:rsidR="00633DA6" w:rsidRPr="004B5336">
        <w:t>were purchased from Agilent Technologies (Santa Clara, CA, USA).</w:t>
      </w:r>
      <w:r w:rsidR="00C9685E" w:rsidRPr="00C9685E">
        <w:t xml:space="preserve"> </w:t>
      </w:r>
      <w:r w:rsidR="00CD0D60">
        <w:t>The</w:t>
      </w:r>
      <w:r w:rsidR="00CD0D60" w:rsidRPr="006E0B82">
        <w:t xml:space="preserve"> </w:t>
      </w:r>
      <w:r w:rsidR="00C9685E" w:rsidRPr="006E0B82">
        <w:t>certified reference material 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5D11781C" w:rsidR="00442F43" w:rsidRPr="00B82F68" w:rsidRDefault="00233C4C" w:rsidP="00233C4C">
      <w:pPr>
        <w:ind w:rightChars="100" w:right="220"/>
        <w:jc w:val="both"/>
      </w:pPr>
      <w:r>
        <w:t xml:space="preserve">Firstly, </w:t>
      </w:r>
      <w:r w:rsidR="00F164EA">
        <w:t>0.5 g</w:t>
      </w:r>
      <w:r w:rsidR="008173C7">
        <w:t xml:space="preserve"> of rice </w:t>
      </w:r>
      <w:r w:rsidR="006B3CCF">
        <w:rPr>
          <w:rFonts w:hint="eastAsia"/>
        </w:rPr>
        <w:t>grains</w:t>
      </w:r>
      <w:r w:rsidR="00BD2ED7">
        <w:t xml:space="preserve"> was </w:t>
      </w:r>
      <w:r w:rsidR="00167FB7">
        <w:t xml:space="preserve">weighed in a Teflon digestion vessel </w:t>
      </w:r>
      <w:r>
        <w:t>and mixed with</w:t>
      </w:r>
      <w:r w:rsidR="00424B00">
        <w:t xml:space="preserve"> 6</w:t>
      </w:r>
      <w:r w:rsidR="00424B00">
        <w:rPr>
          <w:rFonts w:hint="eastAsia"/>
        </w:rPr>
        <w:t>m</w:t>
      </w:r>
      <w:r w:rsidR="00424B00">
        <w:t>L of nitric acid</w:t>
      </w:r>
      <w:r w:rsidR="00460E51">
        <w:t>.</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w:t>
      </w:r>
      <w:r>
        <w:t xml:space="preserve">for pre-digestion </w:t>
      </w:r>
      <w:r w:rsidR="007A4A45">
        <w:t xml:space="preserve">and then transferred to the microwave oven </w:t>
      </w:r>
      <w:r w:rsidR="00D40089">
        <w:t>(</w:t>
      </w:r>
      <w:r w:rsidR="00D40089" w:rsidRPr="00172A08">
        <w:t xml:space="preserve">Anton Paar, </w:t>
      </w:r>
      <w:r w:rsidR="00172A08" w:rsidRPr="00172A08">
        <w:t>Austria</w:t>
      </w:r>
      <w:r w:rsidR="00D40089">
        <w:t>)</w:t>
      </w:r>
      <w:r>
        <w:t xml:space="preserve"> for acid digestion</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15204D">
        <w:t>After</w:t>
      </w:r>
      <w:r w:rsidR="008676C3">
        <w:t xml:space="preserve"> digestion, </w:t>
      </w:r>
      <w:r w:rsidR="00CD0D60">
        <w:t>the solution was</w:t>
      </w:r>
      <w:r w:rsidR="001B7F6A">
        <w:t xml:space="preserve"> cooled </w:t>
      </w:r>
      <w:r w:rsidR="00167FB7">
        <w:t xml:space="preserve">down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r w:rsidR="0015204D">
        <w:t xml:space="preserve">deionized </w:t>
      </w:r>
      <w:r w:rsidR="00E1407B">
        <w:t>water</w:t>
      </w:r>
      <w:r w:rsidR="004D470A">
        <w:t xml:space="preserve">. </w:t>
      </w:r>
      <w:r w:rsidR="001F52DD" w:rsidRPr="0015204D">
        <w:t xml:space="preserve">To avoid cross contamination, all materials including </w:t>
      </w:r>
      <w:r>
        <w:t>the digestion vessels</w:t>
      </w:r>
      <w:r w:rsidR="001F52DD">
        <w:t xml:space="preserve"> </w:t>
      </w:r>
      <w:r>
        <w:t xml:space="preserve">were soaked in a nitric acid solution (30% in water, </w:t>
      </w:r>
      <w:r w:rsidRPr="0015204D">
        <w:rPr>
          <w:i/>
        </w:rPr>
        <w:t>v</w:t>
      </w:r>
      <w:r>
        <w:t>/</w:t>
      </w:r>
      <w:r w:rsidRPr="0015204D">
        <w:rPr>
          <w:i/>
        </w:rPr>
        <w:t>v</w:t>
      </w:r>
      <w:r>
        <w:t>) for 24h and rinsed with deionized water for three times</w:t>
      </w:r>
      <w:r w:rsidR="001F52DD">
        <w:t>.</w:t>
      </w:r>
    </w:p>
    <w:p w14:paraId="37C23649" w14:textId="1D52B91A" w:rsidR="003D2DFE" w:rsidRPr="003D2DFE" w:rsidRDefault="00303BEA" w:rsidP="00F90E2A">
      <w:pPr>
        <w:jc w:val="both"/>
      </w:pPr>
      <w:r>
        <w:t>T</w:t>
      </w:r>
      <w:r w:rsidRPr="004B5336">
        <w:t>he concentration</w:t>
      </w:r>
      <w:r>
        <w:t>s</w:t>
      </w:r>
      <w:r w:rsidRPr="004B5336">
        <w:t xml:space="preserve"> of 30 elements (</w:t>
      </w:r>
      <w:r w:rsidRPr="00C474D8">
        <w:rPr>
          <w:vertAlign w:val="superscript"/>
        </w:rPr>
        <w:t>10</w:t>
      </w:r>
      <w:r w:rsidRPr="004B5336">
        <w:t xml:space="preserve">B, </w:t>
      </w:r>
      <w:r w:rsidRPr="00C474D8">
        <w:rPr>
          <w:vertAlign w:val="superscript"/>
        </w:rPr>
        <w:t>23</w:t>
      </w:r>
      <w:r w:rsidRPr="004B5336">
        <w:t xml:space="preserve">Na, </w:t>
      </w:r>
      <w:r w:rsidRPr="00C474D8">
        <w:rPr>
          <w:vertAlign w:val="superscript"/>
        </w:rPr>
        <w:t>24</w:t>
      </w:r>
      <w:r w:rsidRPr="004B5336">
        <w:t xml:space="preserve">Mg, </w:t>
      </w:r>
      <w:r w:rsidRPr="00C474D8">
        <w:rPr>
          <w:vertAlign w:val="superscript"/>
        </w:rPr>
        <w:t>27</w:t>
      </w:r>
      <w:r w:rsidRPr="004B5336">
        <w:t xml:space="preserve">Al, </w:t>
      </w:r>
      <w:r w:rsidRPr="00C474D8">
        <w:rPr>
          <w:vertAlign w:val="superscript"/>
        </w:rPr>
        <w:t>39</w:t>
      </w:r>
      <w:r w:rsidRPr="004B5336">
        <w:t xml:space="preserve">K, </w:t>
      </w:r>
      <w:r w:rsidRPr="00C474D8">
        <w:rPr>
          <w:vertAlign w:val="superscript"/>
        </w:rPr>
        <w:t>43</w:t>
      </w:r>
      <w:r w:rsidRPr="004B5336">
        <w:t xml:space="preserve">Ca, </w:t>
      </w:r>
      <w:r w:rsidRPr="00C474D8">
        <w:rPr>
          <w:vertAlign w:val="superscript"/>
        </w:rPr>
        <w:t>45</w:t>
      </w:r>
      <w:r w:rsidRPr="004B5336">
        <w:t xml:space="preserve">Sc, </w:t>
      </w:r>
      <w:r w:rsidRPr="00C474D8">
        <w:rPr>
          <w:vertAlign w:val="superscript"/>
        </w:rPr>
        <w:t>48</w:t>
      </w:r>
      <w:r w:rsidRPr="004B5336">
        <w:t xml:space="preserve">Ti, </w:t>
      </w:r>
      <w:r w:rsidRPr="00C474D8">
        <w:rPr>
          <w:vertAlign w:val="superscript"/>
        </w:rPr>
        <w:t>51</w:t>
      </w:r>
      <w:r w:rsidRPr="004B5336">
        <w:t xml:space="preserve">V, </w:t>
      </w:r>
      <w:r w:rsidRPr="00C474D8">
        <w:rPr>
          <w:vertAlign w:val="superscript"/>
        </w:rPr>
        <w:t>52</w:t>
      </w:r>
      <w:r w:rsidRPr="004B5336">
        <w:t xml:space="preserve">Cr, </w:t>
      </w:r>
      <w:r w:rsidRPr="00C474D8">
        <w:rPr>
          <w:vertAlign w:val="superscript"/>
        </w:rPr>
        <w:t>55</w:t>
      </w:r>
      <w:r w:rsidRPr="004B5336">
        <w:t xml:space="preserve">Mn, </w:t>
      </w:r>
      <w:r w:rsidRPr="00C474D8">
        <w:rPr>
          <w:vertAlign w:val="superscript"/>
        </w:rPr>
        <w:t>56</w:t>
      </w:r>
      <w:r w:rsidRPr="004B5336">
        <w:t xml:space="preserve">Fe, </w:t>
      </w:r>
      <w:r w:rsidRPr="00C474D8">
        <w:rPr>
          <w:vertAlign w:val="superscript"/>
        </w:rPr>
        <w:t>59</w:t>
      </w:r>
      <w:r w:rsidRPr="004B5336">
        <w:t xml:space="preserve">Co, </w:t>
      </w:r>
      <w:r w:rsidRPr="00C474D8">
        <w:rPr>
          <w:vertAlign w:val="superscript"/>
        </w:rPr>
        <w:t>60</w:t>
      </w:r>
      <w:r w:rsidRPr="004B5336">
        <w:t xml:space="preserve">Ni, </w:t>
      </w:r>
      <w:r w:rsidRPr="00C474D8">
        <w:rPr>
          <w:vertAlign w:val="superscript"/>
        </w:rPr>
        <w:t>65</w:t>
      </w:r>
      <w:r w:rsidRPr="004B5336">
        <w:t xml:space="preserve">Cu, </w:t>
      </w:r>
      <w:r w:rsidRPr="00C474D8">
        <w:rPr>
          <w:vertAlign w:val="superscript"/>
        </w:rPr>
        <w:t>66</w:t>
      </w:r>
      <w:r w:rsidRPr="004B5336">
        <w:t xml:space="preserve">Zn, </w:t>
      </w:r>
      <w:r w:rsidRPr="00C474D8">
        <w:rPr>
          <w:vertAlign w:val="superscript"/>
        </w:rPr>
        <w:t>70</w:t>
      </w:r>
      <w:r w:rsidRPr="004B5336">
        <w:t xml:space="preserve">Ga, </w:t>
      </w:r>
      <w:r w:rsidRPr="00C474D8">
        <w:rPr>
          <w:vertAlign w:val="superscript"/>
        </w:rPr>
        <w:t>73</w:t>
      </w:r>
      <w:r w:rsidRPr="004B5336">
        <w:t xml:space="preserve">Ge, </w:t>
      </w:r>
      <w:r w:rsidRPr="00C474D8">
        <w:rPr>
          <w:vertAlign w:val="superscript"/>
        </w:rPr>
        <w:t>75</w:t>
      </w:r>
      <w:r w:rsidRPr="004B5336">
        <w:t xml:space="preserve">As, </w:t>
      </w:r>
      <w:r w:rsidRPr="00C474D8">
        <w:rPr>
          <w:vertAlign w:val="superscript"/>
        </w:rPr>
        <w:t>78</w:t>
      </w:r>
      <w:r w:rsidRPr="004B5336">
        <w:t xml:space="preserve">Se, </w:t>
      </w:r>
      <w:r w:rsidRPr="00C474D8">
        <w:rPr>
          <w:vertAlign w:val="superscript"/>
        </w:rPr>
        <w:t>85</w:t>
      </w:r>
      <w:r w:rsidRPr="004B5336">
        <w:t xml:space="preserve">Rb, </w:t>
      </w:r>
      <w:r w:rsidRPr="00C474D8">
        <w:rPr>
          <w:vertAlign w:val="superscript"/>
        </w:rPr>
        <w:t>86</w:t>
      </w:r>
      <w:r w:rsidRPr="004B5336">
        <w:t xml:space="preserve">Sr, </w:t>
      </w:r>
      <w:r w:rsidRPr="00C474D8">
        <w:rPr>
          <w:vertAlign w:val="superscript"/>
        </w:rPr>
        <w:t>93</w:t>
      </w:r>
      <w:r w:rsidRPr="004B5336">
        <w:t xml:space="preserve">Nb, </w:t>
      </w:r>
      <w:r w:rsidRPr="00C474D8">
        <w:rPr>
          <w:vertAlign w:val="superscript"/>
        </w:rPr>
        <w:t>98</w:t>
      </w:r>
      <w:r w:rsidRPr="004B5336">
        <w:t xml:space="preserve">Mo, </w:t>
      </w:r>
      <w:r w:rsidRPr="00C474D8">
        <w:rPr>
          <w:vertAlign w:val="superscript"/>
        </w:rPr>
        <w:t>107</w:t>
      </w:r>
      <w:r w:rsidRPr="004B5336">
        <w:t xml:space="preserve">Ag, </w:t>
      </w:r>
      <w:r w:rsidRPr="00C474D8">
        <w:rPr>
          <w:vertAlign w:val="superscript"/>
        </w:rPr>
        <w:t>114</w:t>
      </w:r>
      <w:r w:rsidRPr="004B5336">
        <w:t xml:space="preserve">Cd, </w:t>
      </w:r>
      <w:r w:rsidRPr="00C474D8">
        <w:rPr>
          <w:vertAlign w:val="superscript"/>
        </w:rPr>
        <w:t>133</w:t>
      </w:r>
      <w:r w:rsidRPr="004B5336">
        <w:t xml:space="preserve">Cs, </w:t>
      </w:r>
      <w:r w:rsidRPr="00C474D8">
        <w:rPr>
          <w:vertAlign w:val="superscript"/>
        </w:rPr>
        <w:t>138</w:t>
      </w:r>
      <w:r w:rsidRPr="004B5336">
        <w:t xml:space="preserve">Ba, </w:t>
      </w:r>
      <w:r w:rsidRPr="00C474D8">
        <w:rPr>
          <w:vertAlign w:val="superscript"/>
        </w:rPr>
        <w:t>201</w:t>
      </w:r>
      <w:r w:rsidRPr="004B5336">
        <w:t xml:space="preserve">Hg, </w:t>
      </w:r>
      <w:r w:rsidRPr="00C474D8">
        <w:rPr>
          <w:vertAlign w:val="superscript"/>
        </w:rPr>
        <w:t>208</w:t>
      </w:r>
      <w:r w:rsidRPr="004B5336">
        <w:t>Pb)</w:t>
      </w:r>
      <w:r>
        <w:t xml:space="preserve"> were measured with </w:t>
      </w:r>
      <w:r w:rsidR="0015375A">
        <w:t xml:space="preserve">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0E7119">
        <w:t xml:space="preserve">. </w:t>
      </w:r>
      <w:r w:rsidR="00395F29">
        <w:t xml:space="preserve">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CA2BA4">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4&lt;/sup&gt;","plainTextFormattedCitation":"24","previouslyFormattedCitation":"&lt;sup&gt;24&lt;/sup&gt;"},"properties":{"noteIndex":0},"schema":"https://github.com/citation-style-language/schema/raw/master/csl-citation.json"}</w:instrText>
      </w:r>
      <w:r w:rsidR="00F46157" w:rsidRPr="004B5336">
        <w:fldChar w:fldCharType="separate"/>
      </w:r>
      <w:r w:rsidR="00C37C26" w:rsidRPr="00C37C26">
        <w:rPr>
          <w:noProof/>
          <w:vertAlign w:val="superscript"/>
        </w:rPr>
        <w:t>24</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ins w:id="6" w:author="Xu, Jason" w:date="2020-03-26T14:17:00Z">
        <w:r w:rsidR="0008133B">
          <w:t xml:space="preserve">. Briefly, </w:t>
        </w:r>
        <w:r w:rsidR="00BF0812">
          <w:t>under the helium tune mode, the plasma parameters were 1550 W</w:t>
        </w:r>
        <w:r w:rsidR="00E43A23">
          <w:t xml:space="preserve"> </w:t>
        </w:r>
        <w:del w:id="7" w:author="Peng, Hong" w:date="2020-03-29T16:46:00Z">
          <w:r w:rsidR="00E43A23" w:rsidDel="00677AF4">
            <w:delText>RF</w:delText>
          </w:r>
        </w:del>
      </w:ins>
      <w:ins w:id="8" w:author="Peng, Hong" w:date="2020-03-29T16:46:00Z">
        <w:r w:rsidR="00677AF4">
          <w:t>radio fre</w:t>
        </w:r>
      </w:ins>
      <w:ins w:id="9" w:author="Peng, Hong" w:date="2020-03-29T16:47:00Z">
        <w:r w:rsidR="00677AF4">
          <w:t>quency</w:t>
        </w:r>
      </w:ins>
      <w:ins w:id="10" w:author="Xu, Jason" w:date="2020-03-26T14:17:00Z">
        <w:r w:rsidR="00E43A23">
          <w:t xml:space="preserve"> power, 8 mm</w:t>
        </w:r>
      </w:ins>
      <w:ins w:id="11" w:author="Xu, Jason" w:date="2020-03-26T14:18:00Z">
        <w:r w:rsidR="00E43A23">
          <w:t xml:space="preserve"> sampling depth and 1.16 </w:t>
        </w:r>
        <w:r w:rsidR="00A93F96">
          <w:t>L</w:t>
        </w:r>
        <w:r w:rsidR="00A93F96">
          <w:rPr>
            <w:rFonts w:cstheme="minorHAnsi"/>
          </w:rPr>
          <w:t>·</w:t>
        </w:r>
        <w:r w:rsidR="00A93F96">
          <w:t>min</w:t>
        </w:r>
        <w:r w:rsidR="00A93F96" w:rsidRPr="00D324EE">
          <w:rPr>
            <w:vertAlign w:val="superscript"/>
          </w:rPr>
          <w:t>-1</w:t>
        </w:r>
        <w:r w:rsidR="00A93F96">
          <w:t xml:space="preserve"> carrier gas flow (Argon). Cell gas (</w:t>
        </w:r>
        <w:del w:id="12" w:author="Peng, Hong" w:date="2020-03-29T16:42:00Z">
          <w:r w:rsidR="00A93F96" w:rsidDel="00677AF4">
            <w:rPr>
              <w:rFonts w:hint="eastAsia"/>
            </w:rPr>
            <w:delText>H</w:delText>
          </w:r>
        </w:del>
      </w:ins>
      <w:ins w:id="13" w:author="Peng, Hong" w:date="2020-03-29T16:42:00Z">
        <w:r w:rsidR="00677AF4">
          <w:rPr>
            <w:rFonts w:hint="eastAsia"/>
          </w:rPr>
          <w:t>h</w:t>
        </w:r>
      </w:ins>
      <w:ins w:id="14" w:author="Xu, Jason" w:date="2020-03-26T14:18:00Z">
        <w:r w:rsidR="00A93F96">
          <w:t>elium) flow of 5.0</w:t>
        </w:r>
        <w:r w:rsidR="00A93F96" w:rsidRPr="006855E5">
          <w:t xml:space="preserve"> </w:t>
        </w:r>
        <w:r w:rsidR="00A93F96">
          <w:t>mL</w:t>
        </w:r>
        <w:r w:rsidR="00A93F96">
          <w:rPr>
            <w:rFonts w:cstheme="minorHAnsi"/>
          </w:rPr>
          <w:t>·</w:t>
        </w:r>
        <w:r w:rsidR="00A93F96">
          <w:t>min</w:t>
        </w:r>
        <w:r w:rsidR="00A93F96" w:rsidRPr="006E66FC">
          <w:rPr>
            <w:vertAlign w:val="superscript"/>
          </w:rPr>
          <w:t>-1</w:t>
        </w:r>
        <w:r w:rsidR="00A93F96">
          <w:rPr>
            <w:vertAlign w:val="superscript"/>
          </w:rPr>
          <w:t xml:space="preserve"> </w:t>
        </w:r>
        <w:r w:rsidR="00A93F96">
          <w:t>was also applied.</w:t>
        </w:r>
      </w:ins>
      <w:r w:rsidR="00030D97" w:rsidRPr="004B5336">
        <w:t xml:space="preserve"> </w:t>
      </w:r>
      <w:ins w:id="15" w:author="Xu, Jason" w:date="2020-03-26T14:19:00Z">
        <w:r w:rsidR="0073005B">
          <w:t xml:space="preserve">The calibration </w:t>
        </w:r>
        <w:del w:id="16" w:author="Peng, Hong" w:date="2020-03-29T16:52:00Z">
          <w:r w:rsidR="0073005B" w:rsidDel="00700C36">
            <w:delText>curve</w:delText>
          </w:r>
        </w:del>
      </w:ins>
      <w:ins w:id="17" w:author="Peng, Hong" w:date="2020-03-29T16:52:00Z">
        <w:r w:rsidR="00700C36">
          <w:t>solution</w:t>
        </w:r>
      </w:ins>
      <w:ins w:id="18" w:author="Xu, Jason" w:date="2020-03-26T14:19:00Z">
        <w:r w:rsidR="0073005B">
          <w:t xml:space="preserve"> was prepared by mixing </w:t>
        </w:r>
        <w:r w:rsidR="00117248">
          <w:t xml:space="preserve">and </w:t>
        </w:r>
        <w:commentRangeStart w:id="19"/>
        <w:r w:rsidR="00117248">
          <w:t>diluting</w:t>
        </w:r>
      </w:ins>
      <w:commentRangeEnd w:id="19"/>
      <w:r w:rsidR="00700C36">
        <w:rPr>
          <w:rStyle w:val="CommentReference"/>
        </w:rPr>
        <w:commentReference w:id="19"/>
      </w:r>
      <w:ins w:id="20" w:author="Xu, Jason" w:date="2020-03-26T14:19:00Z">
        <w:r w:rsidR="00117248">
          <w:t xml:space="preserve"> </w:t>
        </w:r>
      </w:ins>
      <w:ins w:id="21" w:author="Xu, Jason" w:date="2020-03-26T14:21:00Z">
        <w:r w:rsidR="00E46609">
          <w:t xml:space="preserve">the standards </w:t>
        </w:r>
        <w:del w:id="22" w:author="Peng, Hong" w:date="2020-03-29T16:54:00Z">
          <w:r w:rsidR="00350CCB" w:rsidDel="00700C36">
            <w:delText>mentione</w:delText>
          </w:r>
        </w:del>
      </w:ins>
      <w:ins w:id="23" w:author="Peng, Hong" w:date="2020-03-29T16:54:00Z">
        <w:r w:rsidR="00700C36">
          <w:t>mentioned</w:t>
        </w:r>
      </w:ins>
      <w:ins w:id="24" w:author="Xu, Jason" w:date="2020-03-26T14:21:00Z">
        <w:r w:rsidR="00350CCB">
          <w:t xml:space="preserve"> in previous </w:t>
        </w:r>
      </w:ins>
      <w:ins w:id="25" w:author="Xu, Jason" w:date="2020-03-26T14:22:00Z">
        <w:r w:rsidR="00350CCB">
          <w:t xml:space="preserve">section (except for </w:t>
        </w:r>
        <w:r w:rsidR="00350CCB" w:rsidRPr="00C474D8">
          <w:rPr>
            <w:vertAlign w:val="superscript"/>
          </w:rPr>
          <w:t>103</w:t>
        </w:r>
        <w:r w:rsidR="00350CCB" w:rsidRPr="004B5336">
          <w:t>Rh</w:t>
        </w:r>
        <w:r w:rsidR="00350CCB">
          <w:t>). A d</w:t>
        </w:r>
      </w:ins>
      <w:ins w:id="26" w:author="Xu, Jason" w:date="2020-03-26T14:23:00Z">
        <w:r w:rsidR="00350CCB">
          <w:t>iluted</w:t>
        </w:r>
      </w:ins>
      <w:ins w:id="27" w:author="Peng, Hong" w:date="2020-03-25T15:18:00Z">
        <w:r w:rsidR="007268BE">
          <w:t xml:space="preserve"> </w:t>
        </w:r>
      </w:ins>
      <w:r w:rsidR="00BE22C8" w:rsidRPr="00C474D8">
        <w:rPr>
          <w:vertAlign w:val="superscript"/>
        </w:rPr>
        <w:t>103</w:t>
      </w:r>
      <w:r w:rsidR="00BE22C8" w:rsidRPr="004B5336">
        <w:t>Rh</w:t>
      </w:r>
      <w:r w:rsidR="00BE22C8" w:rsidRPr="00BE22C8">
        <w:t xml:space="preserve"> </w:t>
      </w:r>
      <w:r w:rsidR="007268BE">
        <w:t xml:space="preserve">standard </w:t>
      </w:r>
      <w:ins w:id="28" w:author="Xu, Jason" w:date="2020-03-26T14:46:00Z">
        <w:r w:rsidR="0077244B">
          <w:t xml:space="preserve">solution </w:t>
        </w:r>
      </w:ins>
      <w:ins w:id="29" w:author="Xu, Jason" w:date="2020-03-26T14:23:00Z">
        <w:r w:rsidR="00350CCB">
          <w:t xml:space="preserve">(1 </w:t>
        </w:r>
        <w:r w:rsidR="00B258D2">
          <w:t>mg</w:t>
        </w:r>
        <w:r w:rsidR="00B258D2">
          <w:rPr>
            <w:rFonts w:cstheme="minorHAnsi"/>
          </w:rPr>
          <w:t>·</w:t>
        </w:r>
        <w:r w:rsidR="00B258D2">
          <w:t>L</w:t>
        </w:r>
        <w:r w:rsidR="00B258D2" w:rsidRPr="006E66FC">
          <w:rPr>
            <w:vertAlign w:val="superscript"/>
          </w:rPr>
          <w:t>-1</w:t>
        </w:r>
        <w:r w:rsidR="00350CCB">
          <w:t>)</w:t>
        </w:r>
      </w:ins>
      <w:ins w:id="30" w:author="Peng, Hong" w:date="2020-03-25T15:18:00Z">
        <w:r w:rsidR="007268BE">
          <w:t xml:space="preserve"> </w:t>
        </w:r>
      </w:ins>
      <w:r w:rsidR="00BE22C8" w:rsidRPr="00BE22C8">
        <w:t xml:space="preserve">was </w:t>
      </w:r>
      <w:ins w:id="31" w:author="Xu, Jason" w:date="2020-03-26T14:42:00Z">
        <w:r w:rsidR="00A45783">
          <w:t xml:space="preserve">mixed with </w:t>
        </w:r>
      </w:ins>
      <w:ins w:id="32" w:author="Peng, Hong" w:date="2020-03-29T16:49:00Z">
        <w:r w:rsidR="00700C36">
          <w:t xml:space="preserve">the </w:t>
        </w:r>
      </w:ins>
      <w:ins w:id="33" w:author="Xu, Jason" w:date="2020-03-26T14:42:00Z">
        <w:r w:rsidR="00A45783">
          <w:t>sample stream</w:t>
        </w:r>
      </w:ins>
      <w:r w:rsidR="007268BE">
        <w:t>,</w:t>
      </w:r>
      <w:r w:rsidR="00BE22C8" w:rsidRPr="00BE22C8">
        <w:t xml:space="preserve"> to correct matrix </w:t>
      </w:r>
      <w:r w:rsidR="00BE22C8" w:rsidRPr="00BE22C8">
        <w:lastRenderedPageBreak/>
        <w:t>effects and</w:t>
      </w:r>
      <w:r w:rsidR="007268BE">
        <w:t xml:space="preserve"> </w:t>
      </w:r>
      <w:r w:rsidR="00BE22C8" w:rsidRPr="00BE22C8">
        <w:t xml:space="preserve">compensate for </w:t>
      </w:r>
      <w:r w:rsidR="007268BE">
        <w:t xml:space="preserve">the </w:t>
      </w:r>
      <w:r w:rsidR="00BE22C8" w:rsidRPr="00BE22C8">
        <w:t xml:space="preserve">possible </w:t>
      </w:r>
      <w:r w:rsidR="00B629D4">
        <w:t xml:space="preserve">instrumental </w:t>
      </w:r>
      <w:r w:rsidR="00BE22C8" w:rsidRPr="00BE22C8">
        <w:t>deviations.</w:t>
      </w:r>
      <w:r w:rsidR="003B03AA">
        <w:t xml:space="preserve"> </w:t>
      </w:r>
      <w:r w:rsidR="00450A89">
        <w:t xml:space="preserve">The accuracy of analysis was verified by analyzing the </w:t>
      </w:r>
      <w:r w:rsidR="003B19E6">
        <w:t xml:space="preserve">rice flour </w:t>
      </w:r>
      <w:ins w:id="34" w:author="Xu, Jason" w:date="2020-03-26T14:48:00Z">
        <w:r w:rsidR="00C30212" w:rsidRPr="006E0B82">
          <w:t>certified reference material</w:t>
        </w:r>
        <w:r w:rsidR="00C30212">
          <w:t xml:space="preserve"> </w:t>
        </w:r>
      </w:ins>
      <w:ins w:id="35" w:author="Peng, Hong" w:date="2020-03-29T16:57:00Z">
        <w:r w:rsidR="00884F9C">
          <w:t xml:space="preserve">xx times </w:t>
        </w:r>
      </w:ins>
      <w:ins w:id="36" w:author="Xu, Jason" w:date="2020-03-26T14:46:00Z">
        <w:r w:rsidR="0077244B">
          <w:t>every</w:t>
        </w:r>
      </w:ins>
      <w:ins w:id="37" w:author="Xu, Jason" w:date="2020-03-26T14:47:00Z">
        <w:r w:rsidR="0077244B">
          <w:t xml:space="preserve"> </w:t>
        </w:r>
      </w:ins>
      <w:ins w:id="38" w:author="Peng, Hong" w:date="2020-03-29T16:57:00Z">
        <w:r w:rsidR="00884F9C">
          <w:t>ten</w:t>
        </w:r>
      </w:ins>
      <w:ins w:id="39" w:author="Xu, Jason" w:date="2020-03-26T14:47:00Z">
        <w:del w:id="40" w:author="Peng, Hong" w:date="2020-03-29T16:57:00Z">
          <w:r w:rsidR="0077244B" w:rsidDel="00884F9C">
            <w:delText>10</w:delText>
          </w:r>
        </w:del>
        <w:r w:rsidR="0077244B">
          <w:t xml:space="preserve"> samples</w:t>
        </w:r>
        <w:r w:rsidR="00327F90">
          <w:t>.</w:t>
        </w:r>
      </w:ins>
      <w:r>
        <w:t xml:space="preserve"> </w:t>
      </w:r>
      <w:r w:rsidR="002A7EDB">
        <w:t>Each</w:t>
      </w:r>
      <w:r w:rsidR="00062DF1">
        <w:t xml:space="preserve"> sample </w:t>
      </w:r>
      <w:r w:rsidR="003B19E6">
        <w:t xml:space="preserve">was analyzed </w:t>
      </w:r>
      <w:r w:rsidR="00062DF1">
        <w:t xml:space="preserve">in duplicate. </w:t>
      </w:r>
    </w:p>
    <w:p w14:paraId="6D9538B8" w14:textId="50B0E0D2" w:rsidR="005F2FCB" w:rsidRPr="00F90E2A" w:rsidRDefault="0015677D" w:rsidP="00F90E2A">
      <w:pPr>
        <w:jc w:val="both"/>
        <w:rPr>
          <w:i/>
          <w:iCs/>
        </w:rPr>
      </w:pPr>
      <w:r w:rsidRPr="00F90E2A">
        <w:rPr>
          <w:i/>
          <w:iCs/>
        </w:rPr>
        <w:t xml:space="preserve">Statistical analysis </w:t>
      </w:r>
    </w:p>
    <w:p w14:paraId="43BA628E" w14:textId="3201D816" w:rsidR="00B60385" w:rsidRDefault="00257573" w:rsidP="00381A0F">
      <w:pPr>
        <w:jc w:val="both"/>
      </w:pPr>
      <w:r>
        <w:t xml:space="preserve">To </w:t>
      </w:r>
      <w:r w:rsidR="00A23ABE">
        <w:t xml:space="preserve">preliminarily evaluate the concentrations </w:t>
      </w:r>
      <w:r>
        <w:t xml:space="preserve">of </w:t>
      </w:r>
      <w:r w:rsidR="00A23ABE">
        <w:t xml:space="preserve">the </w:t>
      </w:r>
      <w:r w:rsidR="006D2B1D">
        <w:t xml:space="preserve">30 </w:t>
      </w:r>
      <w:r>
        <w:t>elements</w:t>
      </w:r>
      <w:r w:rsidR="00A23ABE">
        <w:t xml:space="preserve"> in each </w:t>
      </w:r>
      <w:r>
        <w:t xml:space="preserve">GI rice sample, </w:t>
      </w:r>
      <w:r w:rsidR="00F70A8C">
        <w:t>t</w:t>
      </w:r>
      <w:r w:rsidR="003D2DFE">
        <w:t>he original dataset was analyzed by o</w:t>
      </w:r>
      <w:r w:rsidR="003D2DFE" w:rsidRPr="000F79B9">
        <w:t>ne</w:t>
      </w:r>
      <w:r w:rsidR="001A00EC" w:rsidRPr="000F79B9">
        <w:t xml:space="preserve">-way analysis of variance </w:t>
      </w:r>
      <w:r w:rsidR="00B10585" w:rsidRPr="000F79B9">
        <w:t>(</w:t>
      </w:r>
      <w:r w:rsidR="001A00EC"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2C65C8">
        <w:rPr>
          <w:rFonts w:cstheme="minorHAnsi"/>
        </w:rPr>
        <w:t>&lt;</w:t>
      </w:r>
      <w:r w:rsidR="00F70FDB" w:rsidRPr="000F79B9">
        <w:t xml:space="preserve"> 0.05)</w:t>
      </w:r>
      <w:r w:rsidR="00AC0A5B">
        <w:t>.</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w:t>
      </w:r>
      <w:r w:rsidR="009C6F92">
        <w:t>through</w:t>
      </w:r>
      <w:r w:rsidR="004F6125" w:rsidRPr="00F15929">
        <w:t xml:space="preserve">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 xml:space="preserve">Two machine learning algorithms, RF and SVM were implemented </w:t>
      </w:r>
      <w:r w:rsidR="00DB0D7A">
        <w:t>to construct</w:t>
      </w:r>
      <w:r w:rsidR="00DB0D7A" w:rsidRPr="00F15929">
        <w:t xml:space="preserve"> classifiers</w:t>
      </w:r>
      <w:r w:rsidR="00156A7A">
        <w:t xml:space="preserve"> respectively</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CA2BA4">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5&lt;/sup&gt;","plainTextFormattedCitation":"25","previouslyFormattedCitation":"&lt;sup&gt;25&lt;/sup&gt;"},"properties":{"noteIndex":0},"schema":"https://github.com/citation-style-language/schema/raw/master/csl-citation.json"}</w:instrText>
      </w:r>
      <w:r w:rsidR="00FB5602" w:rsidRPr="00F15929">
        <w:fldChar w:fldCharType="separate"/>
      </w:r>
      <w:r w:rsidR="00C37C26" w:rsidRPr="00C37C26">
        <w:rPr>
          <w:noProof/>
          <w:vertAlign w:val="superscript"/>
        </w:rPr>
        <w:t>25</w:t>
      </w:r>
      <w:r w:rsidR="00FB5602" w:rsidRPr="00F15929">
        <w:fldChar w:fldCharType="end"/>
      </w:r>
      <w:r w:rsidR="009C6F92">
        <w:t>,</w:t>
      </w:r>
      <w:r w:rsidR="00FB5602" w:rsidRPr="00F15929">
        <w:t xml:space="preserve"> and it is made of a</w:t>
      </w:r>
      <w:r w:rsidR="00FB5602">
        <w:t xml:space="preserve">n ensemble of </w:t>
      </w:r>
      <w:r w:rsidR="00FB5602" w:rsidRPr="00F15929">
        <w:t>decision trees which are generated from original dataset using bootstrap partition</w:t>
      </w:r>
      <w:r w:rsidR="00B92CFD">
        <w:t>.</w:t>
      </w:r>
      <w:r w:rsidR="00FB5602">
        <w:t xml:space="preserve"> </w:t>
      </w:r>
      <w:r w:rsidR="00FB5602" w:rsidRPr="00F15929">
        <w:t xml:space="preserve">SVM </w:t>
      </w:r>
      <w:r w:rsidR="00156A7A">
        <w:t>implements</w:t>
      </w:r>
      <w:r w:rsidR="00156A7A" w:rsidRPr="00F15929">
        <w:t xml:space="preserve"> </w:t>
      </w:r>
      <w:r w:rsidR="00FB5602" w:rsidRPr="00F15929">
        <w:t>classifications by projecting</w:t>
      </w:r>
      <w:r w:rsidR="00FB5602" w:rsidRPr="001B40DC">
        <w:t xml:space="preserve"> input vectors into a high dimensional space</w:t>
      </w:r>
      <w:r w:rsidR="00FB5602" w:rsidRPr="00572C70">
        <w:t xml:space="preserve"> </w:t>
      </w:r>
      <w:r w:rsidR="00156A7A">
        <w:t xml:space="preserve">thus to find </w:t>
      </w:r>
      <w:r w:rsidR="00FB5602" w:rsidRPr="00572C70">
        <w:t xml:space="preserve">a hyperplane that could separate different </w:t>
      </w:r>
      <w:r w:rsidR="00FB5602" w:rsidRPr="00733E0F">
        <w:t>classes</w:t>
      </w:r>
      <w:r w:rsidR="00FB5602" w:rsidRPr="003254E9">
        <w:fldChar w:fldCharType="begin" w:fldLock="1"/>
      </w:r>
      <w:r w:rsidR="00CA2BA4">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6&lt;/sup&gt;","plainTextFormattedCitation":"26","previouslyFormattedCitation":"&lt;sup&gt;26&lt;/sup&gt;"},"properties":{"noteIndex":0},"schema":"https://github.com/citation-style-language/schema/raw/master/csl-citation.json"}</w:instrText>
      </w:r>
      <w:r w:rsidR="00FB5602" w:rsidRPr="003254E9">
        <w:fldChar w:fldCharType="separate"/>
      </w:r>
      <w:r w:rsidR="00C37C26" w:rsidRPr="00C37C26">
        <w:rPr>
          <w:noProof/>
          <w:vertAlign w:val="superscript"/>
        </w:rPr>
        <w:t>26</w:t>
      </w:r>
      <w:r w:rsidR="00FB5602" w:rsidRPr="003254E9">
        <w:fldChar w:fldCharType="end"/>
      </w:r>
      <w:r w:rsidR="00FB5602">
        <w:t>.</w:t>
      </w:r>
      <w:r w:rsidR="00DB0D7A" w:rsidRPr="00AE2182">
        <w:t xml:space="preserve"> </w:t>
      </w:r>
      <w:r w:rsidR="0050617A">
        <w:t>Feature selection is a data processing technique</w:t>
      </w:r>
      <w:r w:rsidR="009276B3">
        <w:t xml:space="preserve"> </w:t>
      </w:r>
      <w:r w:rsidR="0078150E">
        <w:t>for</w:t>
      </w:r>
      <w:r w:rsidR="0050617A">
        <w:t xml:space="preserve"> data mining, </w:t>
      </w:r>
      <w:r w:rsidR="006D2B1D">
        <w:t xml:space="preserve">which aims </w:t>
      </w:r>
      <w:r w:rsidR="0050617A">
        <w:t xml:space="preserve">to </w:t>
      </w:r>
      <w:r w:rsidR="00BC1A70">
        <w:t xml:space="preserve">identify pertinent features while </w:t>
      </w:r>
      <w:r w:rsidR="009C1A19">
        <w:t xml:space="preserve">discard </w:t>
      </w:r>
      <w:r w:rsidR="00BC1A70">
        <w:t xml:space="preserve">irrelevant ones </w:t>
      </w:r>
      <w:r w:rsidR="0092565E">
        <w:t xml:space="preserve">that </w:t>
      </w:r>
      <w:r w:rsidR="00BC1A70">
        <w:t xml:space="preserve">are not informative </w:t>
      </w:r>
      <w:r w:rsidR="00430306">
        <w:t>but contribute to the overall dimensionality of the problem space</w:t>
      </w:r>
      <w:r w:rsidR="0064762E">
        <w:fldChar w:fldCharType="begin" w:fldLock="1"/>
      </w:r>
      <w:r w:rsidR="00CA2BA4">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27&lt;/sup&gt;","plainTextFormattedCitation":"27","previouslyFormattedCitation":"&lt;sup&gt;27&lt;/sup&gt;"},"properties":{"noteIndex":0},"schema":"https://github.com/citation-style-language/schema/raw/master/csl-citation.json"}</w:instrText>
      </w:r>
      <w:r w:rsidR="0064762E">
        <w:fldChar w:fldCharType="separate"/>
      </w:r>
      <w:r w:rsidR="00C37C26" w:rsidRPr="00C37C26">
        <w:rPr>
          <w:noProof/>
          <w:vertAlign w:val="superscript"/>
        </w:rPr>
        <w:t>27</w:t>
      </w:r>
      <w:r w:rsidR="0064762E">
        <w:fldChar w:fldCharType="end"/>
      </w:r>
      <w:r w:rsidR="0064762E">
        <w:t xml:space="preserve">. </w:t>
      </w:r>
      <w:r w:rsidR="009276B3">
        <w:t xml:space="preserve">In our study, </w:t>
      </w:r>
      <w:r w:rsidR="00DB0D7A" w:rsidRPr="00BA0445">
        <w:t>Relief</w:t>
      </w:r>
      <w:r w:rsidR="00DB0D7A">
        <w:t>F</w:t>
      </w:r>
      <w:r w:rsidR="00DB0D7A">
        <w:fldChar w:fldCharType="begin" w:fldLock="1"/>
      </w:r>
      <w:r w:rsidR="00CA2BA4">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8,29&lt;/sup&gt;","plainTextFormattedCitation":"28,29","previouslyFormattedCitation":"&lt;sup&gt;28,29&lt;/sup&gt;"},"properties":{"noteIndex":0},"schema":"https://github.com/citation-style-language/schema/raw/master/csl-citation.json"}</w:instrText>
      </w:r>
      <w:r w:rsidR="00DB0D7A">
        <w:fldChar w:fldCharType="separate"/>
      </w:r>
      <w:r w:rsidR="00C37C26" w:rsidRPr="00C37C26">
        <w:rPr>
          <w:noProof/>
          <w:vertAlign w:val="superscript"/>
        </w:rPr>
        <w:t>28,29</w:t>
      </w:r>
      <w:r w:rsidR="00DB0D7A">
        <w:fldChar w:fldCharType="end"/>
      </w:r>
      <w:r w:rsidR="00DB0D7A">
        <w:t xml:space="preserve"> was</w:t>
      </w:r>
      <w:r w:rsidR="00DB0D7A" w:rsidRPr="00027B6C">
        <w:t xml:space="preserve"> ut</w:t>
      </w:r>
      <w:r w:rsidR="00DB0D7A" w:rsidRPr="000E296B">
        <w:t>ilized</w:t>
      </w:r>
      <w:r w:rsidR="00C14F95">
        <w:t xml:space="preserve"> </w:t>
      </w:r>
      <w:r w:rsidR="005775FF">
        <w:t xml:space="preserve">to </w:t>
      </w:r>
      <w:r w:rsidR="0092565E">
        <w:t xml:space="preserve">select </w:t>
      </w:r>
      <w:r w:rsidR="005775FF">
        <w:t xml:space="preserve">features </w:t>
      </w:r>
      <w:r w:rsidR="0092565E">
        <w:t>through investi</w:t>
      </w:r>
      <w:r w:rsidR="006D2B1D">
        <w:t>ga</w:t>
      </w:r>
      <w:r w:rsidR="0092565E">
        <w:t xml:space="preserve">ting </w:t>
      </w:r>
      <w:r w:rsidR="00A41F55">
        <w:t xml:space="preserve">the </w:t>
      </w:r>
      <w:r w:rsidR="006D2B1D">
        <w:t xml:space="preserve">relative importance </w:t>
      </w:r>
      <w:r w:rsidR="0092565E">
        <w:t xml:space="preserve">based </w:t>
      </w:r>
      <w:r w:rsidR="005775FF">
        <w:t xml:space="preserve">on </w:t>
      </w:r>
      <w:r w:rsidR="00AF2707">
        <w:t xml:space="preserve">a calculated </w:t>
      </w:r>
      <w:r w:rsidR="009416B6">
        <w:t>proxy statistic</w:t>
      </w:r>
      <w:r w:rsidR="009416B6">
        <w:fldChar w:fldCharType="begin" w:fldLock="1"/>
      </w:r>
      <w:r w:rsidR="00CA2BA4">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29&lt;/sup&gt;","plainTextFormattedCitation":"29","previouslyFormattedCitation":"&lt;sup&gt;29&lt;/sup&gt;"},"properties":{"noteIndex":0},"schema":"https://github.com/citation-style-language/schema/raw/master/csl-citation.json"}</w:instrText>
      </w:r>
      <w:r w:rsidR="009416B6">
        <w:fldChar w:fldCharType="separate"/>
      </w:r>
      <w:r w:rsidR="00C37C26" w:rsidRPr="00C37C26">
        <w:rPr>
          <w:noProof/>
          <w:vertAlign w:val="superscript"/>
        </w:rPr>
        <w:t>29</w:t>
      </w:r>
      <w:r w:rsidR="009416B6">
        <w:fldChar w:fldCharType="end"/>
      </w:r>
      <w:r w:rsidR="009416B6" w:rsidRPr="00733E0F">
        <w:t>.</w:t>
      </w:r>
      <w:r w:rsidR="00FE227B" w:rsidRPr="00D164C7">
        <w:t>Fig. 2</w:t>
      </w:r>
      <w:r w:rsidR="00DF4FDF">
        <w:t xml:space="preserve"> </w:t>
      </w:r>
      <w:del w:id="41" w:author="Peng, Hong" w:date="2020-03-29T17:17:00Z">
        <w:r w:rsidR="008C1D50" w:rsidDel="00C337B3">
          <w:delText xml:space="preserve">showed </w:delText>
        </w:r>
      </w:del>
      <w:ins w:id="42" w:author="Peng, Hong" w:date="2020-03-29T17:17:00Z">
        <w:r w:rsidR="00C337B3">
          <w:t xml:space="preserve">shows </w:t>
        </w:r>
      </w:ins>
      <w:r w:rsidR="00FE227B" w:rsidRPr="00763AE6">
        <w:t xml:space="preserve">the </w:t>
      </w:r>
      <w:r w:rsidR="00576DD1">
        <w:rPr>
          <w:rFonts w:hint="eastAsia"/>
        </w:rPr>
        <w:t>workflow</w:t>
      </w:r>
      <w:r w:rsidR="000B2AFD">
        <w:t xml:space="preserve"> </w:t>
      </w:r>
      <w:r w:rsidR="00FE227B" w:rsidRPr="00763AE6">
        <w:t xml:space="preserve">for </w:t>
      </w:r>
      <w:r w:rsidR="00FE227B">
        <w:t>the training of classifiers and the validation of classification models</w:t>
      </w:r>
      <w:r w:rsidR="00B43599">
        <w:t xml:space="preserve">: </w:t>
      </w:r>
    </w:p>
    <w:p w14:paraId="50BFA3EF" w14:textId="756F5046" w:rsidR="00B60385" w:rsidRDefault="00451F25" w:rsidP="00FF49F3">
      <w:pPr>
        <w:pStyle w:val="ListParagraph"/>
        <w:numPr>
          <w:ilvl w:val="3"/>
          <w:numId w:val="22"/>
        </w:numPr>
        <w:ind w:firstLineChars="0"/>
        <w:jc w:val="both"/>
      </w:pPr>
      <w:r>
        <w:t>T</w:t>
      </w:r>
      <w:r w:rsidR="003F0340">
        <w:t xml:space="preserve">he </w:t>
      </w:r>
      <w:r w:rsidR="00B43599">
        <w:t xml:space="preserve">scaled </w:t>
      </w:r>
      <w:r w:rsidR="003F0340">
        <w:t>dataset was</w:t>
      </w:r>
      <w:r w:rsidR="00244B7F">
        <w:t xml:space="preserve"> randomly</w:t>
      </w:r>
      <w:r w:rsidR="003F0340">
        <w:t xml:space="preserve"> split</w:t>
      </w:r>
      <w:del w:id="43" w:author="Peng, Hong" w:date="2020-03-29T17:24:00Z">
        <w:r w:rsidR="003F0340" w:rsidDel="008067E5">
          <w:delText>ted</w:delText>
        </w:r>
      </w:del>
      <w:r w:rsidR="003F0340" w:rsidRPr="00CB275C">
        <w:t xml:space="preserve"> into </w:t>
      </w:r>
      <w:r w:rsidR="003F0340">
        <w:t xml:space="preserve">a </w:t>
      </w:r>
      <w:r w:rsidR="003F0340" w:rsidRPr="00CB275C">
        <w:t xml:space="preserve">training </w:t>
      </w:r>
      <w:r w:rsidR="003F0340" w:rsidRPr="007027A0">
        <w:t>set</w:t>
      </w:r>
      <w:r w:rsidR="003F0340">
        <w:t xml:space="preserve"> (</w:t>
      </w:r>
      <w:r w:rsidR="00E1545F">
        <w:t xml:space="preserve">sample number: </w:t>
      </w:r>
      <w:r w:rsidR="003F0340">
        <w:t>104)</w:t>
      </w:r>
      <w:r w:rsidR="003F0340" w:rsidRPr="00CB275C">
        <w:t xml:space="preserve"> and</w:t>
      </w:r>
      <w:r w:rsidR="003F0340">
        <w:t xml:space="preserve"> a</w:t>
      </w:r>
      <w:r w:rsidR="003F0340" w:rsidRPr="00CB275C">
        <w:t xml:space="preserve"> testing set </w:t>
      </w:r>
      <w:r w:rsidR="003F0340">
        <w:t>(</w:t>
      </w:r>
      <w:r w:rsidR="00E1545F">
        <w:t xml:space="preserve">sample number: </w:t>
      </w:r>
      <w:r w:rsidR="003F0340">
        <w:t>27)</w:t>
      </w:r>
      <w:r w:rsidR="003F0340" w:rsidRPr="00B95CEE">
        <w:t xml:space="preserve"> </w:t>
      </w:r>
      <w:r w:rsidR="003F0340" w:rsidRPr="007C7D51">
        <w:t>in a stratified fashion</w:t>
      </w:r>
      <w:r w:rsidR="003F0340">
        <w:t xml:space="preserve"> (80:20). </w:t>
      </w:r>
    </w:p>
    <w:p w14:paraId="02798C4D" w14:textId="6545E27D" w:rsidR="00255BD0" w:rsidRDefault="003F0340" w:rsidP="007825AF">
      <w:pPr>
        <w:pStyle w:val="ListParagraph"/>
        <w:numPr>
          <w:ilvl w:val="3"/>
          <w:numId w:val="22"/>
        </w:numPr>
        <w:ind w:firstLineChars="0"/>
        <w:jc w:val="both"/>
      </w:pPr>
      <w:r w:rsidRPr="00763AE6">
        <w:t xml:space="preserve">The </w:t>
      </w:r>
      <w:r w:rsidR="0006244D" w:rsidRPr="00BA0445">
        <w:t>Relief</w:t>
      </w:r>
      <w:r w:rsidR="0006244D">
        <w:t>F</w:t>
      </w:r>
      <w:r w:rsidR="00DB0D7A">
        <w:t xml:space="preserve"> </w:t>
      </w:r>
      <w:r w:rsidRPr="00763AE6">
        <w:t xml:space="preserve">algorithm was applied </w:t>
      </w:r>
      <w:r w:rsidR="00D1184B">
        <w:t>to</w:t>
      </w:r>
      <w:r w:rsidR="00D1184B" w:rsidRPr="00763AE6">
        <w:t xml:space="preserve"> </w:t>
      </w:r>
      <w:r w:rsidR="00381A0F" w:rsidRPr="00763AE6">
        <w:t xml:space="preserve">the training </w:t>
      </w:r>
      <w:r w:rsidR="00381A0F" w:rsidRPr="00B045F2">
        <w:t>set</w:t>
      </w:r>
      <w:r w:rsidR="00672B91">
        <w:t xml:space="preserve"> </w:t>
      </w:r>
      <w:r w:rsidR="00A41F55">
        <w:t>and</w:t>
      </w:r>
      <w:r w:rsidR="00FF46D6">
        <w:t xml:space="preserve"> </w:t>
      </w:r>
      <w:r w:rsidR="004F6B76">
        <w:t xml:space="preserve">all </w:t>
      </w:r>
      <w:r w:rsidR="00A41F55">
        <w:t xml:space="preserve">the </w:t>
      </w:r>
      <w:r w:rsidR="004F6B76">
        <w:t xml:space="preserve">30 features were ranked based on their </w:t>
      </w:r>
      <w:del w:id="44" w:author="Peng, Hong" w:date="2020-03-29T17:24:00Z">
        <w:r w:rsidR="00A41F55" w:rsidDel="008067E5">
          <w:delText xml:space="preserve">differentation </w:delText>
        </w:r>
      </w:del>
      <w:ins w:id="45" w:author="Peng, Hong" w:date="2020-03-29T17:24:00Z">
        <w:r w:rsidR="008067E5">
          <w:t xml:space="preserve">differentiation </w:t>
        </w:r>
      </w:ins>
      <w:r w:rsidR="004F6B76">
        <w:t xml:space="preserve">power. </w:t>
      </w:r>
      <w:r w:rsidR="00A41F55">
        <w:t>Subsequently</w:t>
      </w:r>
      <w:r w:rsidR="00154A7E">
        <w:t xml:space="preserve">, </w:t>
      </w:r>
      <w:r w:rsidR="000C2797" w:rsidRPr="000A5F5A">
        <w:t>step</w:t>
      </w:r>
      <w:r w:rsidR="000A5F5A" w:rsidRPr="000A5F5A">
        <w:t>-</w:t>
      </w:r>
      <w:r w:rsidR="000C2797" w:rsidRPr="000A5F5A">
        <w:t xml:space="preserve">wise </w:t>
      </w:r>
      <w:r w:rsidR="000C2797">
        <w:t>f</w:t>
      </w:r>
      <w:r w:rsidR="00AB761A">
        <w:t>orward selection</w:t>
      </w:r>
      <w:r w:rsidR="000C7C88">
        <w:fldChar w:fldCharType="begin" w:fldLock="1"/>
      </w:r>
      <w:r w:rsidR="00CA2BA4">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30&lt;/sup&gt;","plainTextFormattedCitation":"30","previouslyFormattedCitation":"&lt;sup&gt;30&lt;/sup&gt;"},"properties":{"noteIndex":0},"schema":"https://github.com/citation-style-language/schema/raw/master/csl-citation.json"}</w:instrText>
      </w:r>
      <w:r w:rsidR="000C7C88">
        <w:fldChar w:fldCharType="separate"/>
      </w:r>
      <w:r w:rsidR="00C37C26" w:rsidRPr="00C37C26">
        <w:rPr>
          <w:noProof/>
          <w:vertAlign w:val="superscript"/>
        </w:rPr>
        <w:t>30</w:t>
      </w:r>
      <w:r w:rsidR="000C7C88">
        <w:fldChar w:fldCharType="end"/>
      </w:r>
      <w:r w:rsidR="00A41F55">
        <w:t xml:space="preserve"> was </w:t>
      </w:r>
      <w:r w:rsidR="00AB761A">
        <w:t>conducted</w:t>
      </w:r>
      <w:r w:rsidR="0047294F">
        <w:t xml:space="preserve"> </w:t>
      </w:r>
      <w:ins w:id="46" w:author="fanzhou kong" w:date="2020-03-26T15:07:00Z">
        <w:r w:rsidR="0067621E">
          <w:rPr>
            <w:rFonts w:hint="eastAsia"/>
          </w:rPr>
          <w:t>along</w:t>
        </w:r>
        <w:r w:rsidR="0067621E">
          <w:t xml:space="preserve"> with </w:t>
        </w:r>
        <w:del w:id="47" w:author="Peng, Hong" w:date="2020-03-29T17:24:00Z">
          <w:r w:rsidR="0067621E" w:rsidDel="007571CD">
            <w:delText xml:space="preserve">grid-search for </w:delText>
          </w:r>
        </w:del>
        <w:r w:rsidR="0067621E">
          <w:t xml:space="preserve">hyperparameter </w:t>
        </w:r>
        <w:commentRangeStart w:id="48"/>
        <w:r w:rsidR="0067621E">
          <w:t>tuning</w:t>
        </w:r>
      </w:ins>
      <w:commentRangeEnd w:id="48"/>
      <w:ins w:id="49" w:author="fanzhou kong" w:date="2020-03-26T16:27:00Z">
        <w:r w:rsidR="008C4B9C">
          <w:rPr>
            <w:rStyle w:val="CommentReference"/>
          </w:rPr>
          <w:commentReference w:id="48"/>
        </w:r>
      </w:ins>
      <w:ins w:id="50" w:author="Peng, Hong" w:date="2020-03-29T17:24:00Z">
        <w:r w:rsidR="007571CD">
          <w:t xml:space="preserve"> (gri</w:t>
        </w:r>
        <w:r w:rsidR="0011365A">
          <w:t>d-search</w:t>
        </w:r>
        <w:r w:rsidR="007571CD">
          <w:t>)</w:t>
        </w:r>
      </w:ins>
      <w:ins w:id="51" w:author="fanzhou kong" w:date="2020-03-26T15:07:00Z">
        <w:r w:rsidR="0067621E">
          <w:t xml:space="preserve">. </w:t>
        </w:r>
      </w:ins>
      <w:ins w:id="52" w:author="fanzhou kong" w:date="2020-03-26T16:25:00Z">
        <w:r w:rsidR="008C4B9C">
          <w:t xml:space="preserve">After </w:t>
        </w:r>
      </w:ins>
      <w:ins w:id="53" w:author="fanzhou kong" w:date="2020-03-26T16:30:00Z">
        <w:r w:rsidR="008C4B9C">
          <w:t xml:space="preserve">a </w:t>
        </w:r>
      </w:ins>
      <w:ins w:id="54" w:author="fanzhou kong" w:date="2020-03-26T16:26:00Z">
        <w:r w:rsidR="008C4B9C">
          <w:t>10-fold cross-validation</w:t>
        </w:r>
      </w:ins>
      <w:ins w:id="55" w:author="fanzhou kong" w:date="2020-03-26T15:08:00Z">
        <w:r w:rsidR="0067621E">
          <w:t>, the</w:t>
        </w:r>
      </w:ins>
      <w:ins w:id="56" w:author="Peng, Hong" w:date="2020-03-25T17:33:00Z">
        <w:r w:rsidR="00FB0D10">
          <w:t xml:space="preserve"> </w:t>
        </w:r>
      </w:ins>
      <w:r w:rsidR="00C95FB8">
        <w:t xml:space="preserve">best </w:t>
      </w:r>
      <w:r w:rsidR="00684B99">
        <w:t>combination</w:t>
      </w:r>
      <w:ins w:id="57" w:author="fanzhou kong" w:date="2020-03-26T16:34:00Z">
        <w:r w:rsidR="008C4B9C">
          <w:t>s</w:t>
        </w:r>
      </w:ins>
      <w:r w:rsidR="00684B99">
        <w:t xml:space="preserve"> of </w:t>
      </w:r>
      <w:r w:rsidR="00C95FB8">
        <w:t xml:space="preserve">feature subsets </w:t>
      </w:r>
      <w:r w:rsidR="000302C9">
        <w:t xml:space="preserve">and </w:t>
      </w:r>
      <w:r w:rsidR="00C95FB8">
        <w:t>hyperpara</w:t>
      </w:r>
      <w:r w:rsidR="009D271D">
        <w:t>meters</w:t>
      </w:r>
      <w:r w:rsidR="00950177">
        <w:t xml:space="preserve"> </w:t>
      </w:r>
      <w:r w:rsidR="00A14F9C">
        <w:t>were used to</w:t>
      </w:r>
      <w:r w:rsidR="00545CC4">
        <w:t xml:space="preserve"> construct optimal </w:t>
      </w:r>
      <w:r w:rsidR="00442F9D">
        <w:t>classifiers</w:t>
      </w:r>
      <w:r w:rsidR="00545CC4">
        <w:t>.</w:t>
      </w:r>
      <w:r w:rsidR="00315719">
        <w:t xml:space="preserve"> </w:t>
      </w:r>
      <w:ins w:id="58" w:author="Peng, Hong" w:date="2020-03-29T17:27:00Z">
        <w:r w:rsidR="001F1138">
          <w:t xml:space="preserve">The tested </w:t>
        </w:r>
      </w:ins>
      <w:del w:id="59" w:author="Peng, Hong" w:date="2020-03-29T17:27:00Z">
        <w:r w:rsidR="00442F9D" w:rsidDel="001F1138">
          <w:delText>H</w:delText>
        </w:r>
        <w:r w:rsidR="00315719" w:rsidDel="001F1138">
          <w:delText>y</w:delText>
        </w:r>
        <w:r w:rsidR="00683A38" w:rsidDel="001F1138">
          <w:delText>perparameters</w:delText>
        </w:r>
        <w:r w:rsidR="00442F9D" w:rsidDel="001F1138">
          <w:delText xml:space="preserve"> </w:delText>
        </w:r>
      </w:del>
      <w:ins w:id="60" w:author="Peng, Hong" w:date="2020-03-29T17:27:00Z">
        <w:r w:rsidR="001F1138">
          <w:t xml:space="preserve">hyperparameters </w:t>
        </w:r>
      </w:ins>
      <w:del w:id="61" w:author="Peng, Hong" w:date="2020-03-29T17:27:00Z">
        <w:r w:rsidR="00442F9D" w:rsidDel="001F1138">
          <w:delText>been tested</w:delText>
        </w:r>
        <w:r w:rsidR="00683A38" w:rsidDel="001F1138">
          <w:delText xml:space="preserve"> were</w:delText>
        </w:r>
      </w:del>
      <w:ins w:id="62" w:author="Peng, Hong" w:date="2020-03-29T17:27:00Z">
        <w:r w:rsidR="001F1138">
          <w:t>are</w:t>
        </w:r>
      </w:ins>
      <w:r w:rsidR="00683A38">
        <w:t xml:space="preserve"> shown in</w:t>
      </w:r>
      <w:r w:rsidR="00545CC4">
        <w:t xml:space="preserve"> </w:t>
      </w:r>
      <w:commentRangeStart w:id="63"/>
      <w:commentRangeStart w:id="64"/>
      <w:r w:rsidR="0047294F">
        <w:t>Table</w:t>
      </w:r>
      <w:commentRangeEnd w:id="63"/>
      <w:r w:rsidR="00B63186">
        <w:rPr>
          <w:rStyle w:val="CommentReference"/>
        </w:rPr>
        <w:commentReference w:id="63"/>
      </w:r>
      <w:commentRangeEnd w:id="64"/>
      <w:r w:rsidR="00B831A7">
        <w:rPr>
          <w:rStyle w:val="CommentReference"/>
        </w:rPr>
        <w:commentReference w:id="64"/>
      </w:r>
      <w:r w:rsidR="0047294F">
        <w:t xml:space="preserve"> S1</w:t>
      </w:r>
      <w:r w:rsidR="00683A38">
        <w:t>.</w:t>
      </w:r>
    </w:p>
    <w:p w14:paraId="622F9B07" w14:textId="304C5FCB" w:rsidR="0006244D" w:rsidRPr="00DC0C6F" w:rsidRDefault="00921DEE" w:rsidP="007825AF">
      <w:pPr>
        <w:pStyle w:val="ListParagraph"/>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rsidRPr="00A7250E">
        <w:t>were</w:t>
      </w:r>
      <w:r w:rsidR="003F0340">
        <w:t xml:space="preserve"> </w:t>
      </w:r>
      <w:r w:rsidR="00A41F55">
        <w:t xml:space="preserve">then </w:t>
      </w:r>
      <w:r w:rsidR="003F0340">
        <w:t xml:space="preserve">independently validated </w:t>
      </w:r>
      <w:r w:rsidR="00DB0D7A">
        <w:t>on the testing set</w:t>
      </w:r>
      <w:r w:rsidR="00A131EE">
        <w:t>,</w:t>
      </w:r>
      <w:r w:rsidR="0054420E">
        <w:t xml:space="preserve"> and</w:t>
      </w:r>
      <w:r w:rsidR="00A131EE">
        <w:t xml:space="preserve"> </w:t>
      </w:r>
      <w:r w:rsidR="00427419">
        <w:t>the prediction accuracy</w:t>
      </w:r>
      <w:r w:rsidR="0054420E">
        <w:t xml:space="preserve"> was </w:t>
      </w:r>
      <w:r w:rsidR="00BC14AB">
        <w:t>determined</w:t>
      </w:r>
      <w:r w:rsidR="00B54C74">
        <w:t>.</w:t>
      </w:r>
    </w:p>
    <w:p w14:paraId="7DDF25ED" w14:textId="77777777" w:rsidR="00DC0C6F" w:rsidRPr="00EC3131" w:rsidRDefault="00DC0C6F" w:rsidP="00DC0C6F">
      <w:pPr>
        <w:pStyle w:val="ListParagraph"/>
        <w:ind w:left="778" w:firstLineChars="0" w:firstLine="0"/>
        <w:jc w:val="both"/>
        <w:rPr>
          <w:color w:val="FF0000"/>
        </w:rPr>
      </w:pPr>
    </w:p>
    <w:p w14:paraId="688AE5F9" w14:textId="77777777" w:rsidR="0092565E" w:rsidRDefault="0092565E" w:rsidP="00DC0C6F">
      <w:pPr>
        <w:jc w:val="center"/>
      </w:pPr>
      <w:r w:rsidRPr="002D2474">
        <w:rPr>
          <w:noProof/>
        </w:rPr>
        <w:lastRenderedPageBreak/>
        <w:drawing>
          <wp:inline distT="0" distB="0" distL="0" distR="0" wp14:anchorId="6F46A3BF" wp14:editId="45A37D8E">
            <wp:extent cx="3324612" cy="252000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647" t="7841" r="9879" b="3755"/>
                    <a:stretch/>
                  </pic:blipFill>
                  <pic:spPr bwMode="auto">
                    <a:xfrm>
                      <a:off x="0" y="0"/>
                      <a:ext cx="3324612" cy="2520000"/>
                    </a:xfrm>
                    <a:prstGeom prst="rect">
                      <a:avLst/>
                    </a:prstGeom>
                    <a:ln>
                      <a:noFill/>
                    </a:ln>
                    <a:extLst>
                      <a:ext uri="{53640926-AAD7-44D8-BBD7-CCE9431645EC}">
                        <a14:shadowObscured xmlns:a14="http://schemas.microsoft.com/office/drawing/2010/main"/>
                      </a:ext>
                    </a:extLst>
                  </pic:spPr>
                </pic:pic>
              </a:graphicData>
            </a:graphic>
          </wp:inline>
        </w:drawing>
      </w:r>
    </w:p>
    <w:p w14:paraId="33A580B0" w14:textId="77777777" w:rsidR="0092565E" w:rsidRDefault="0092565E" w:rsidP="0092565E">
      <w:r>
        <w:t xml:space="preserve">Fig.2. Diagram of the machine learning based workflow for model training and validation. </w:t>
      </w:r>
    </w:p>
    <w:p w14:paraId="70AB2755" w14:textId="77777777" w:rsidR="0092565E" w:rsidRPr="005157A4" w:rsidRDefault="0092565E" w:rsidP="00BD2411">
      <w:pPr>
        <w:jc w:val="both"/>
      </w:pPr>
    </w:p>
    <w:p w14:paraId="1330DCCC" w14:textId="481E5393" w:rsidR="009F3DC7" w:rsidRDefault="008548A7" w:rsidP="00BD2411">
      <w:pPr>
        <w:jc w:val="both"/>
      </w:pPr>
      <w:r>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r w:rsidR="0035521E" w:rsidRPr="001810AB">
        <w:t>dplyr</w:t>
      </w:r>
      <w:r w:rsidR="006F5366">
        <w:t xml:space="preserve"> (R)</w:t>
      </w:r>
      <w:r w:rsidR="000E6B47">
        <w:fldChar w:fldCharType="begin" w:fldLock="1"/>
      </w:r>
      <w:r w:rsidR="00CA2BA4">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1&lt;/sup&gt;","plainTextFormattedCitation":"31","previouslyFormattedCitation":"&lt;sup&gt;31&lt;/sup&gt;"},"properties":{"noteIndex":0},"schema":"https://github.com/citation-style-language/schema/raw/master/csl-citation.json"}</w:instrText>
      </w:r>
      <w:r w:rsidR="000E6B47">
        <w:fldChar w:fldCharType="separate"/>
      </w:r>
      <w:r w:rsidR="00C37C26" w:rsidRPr="00C37C26">
        <w:rPr>
          <w:noProof/>
          <w:vertAlign w:val="superscript"/>
        </w:rPr>
        <w:t>31</w:t>
      </w:r>
      <w:r w:rsidR="000E6B47">
        <w:fldChar w:fldCharType="end"/>
      </w:r>
      <w:r w:rsidR="0035521E" w:rsidRPr="001810AB">
        <w:t>, factoextra</w:t>
      </w:r>
      <w:r w:rsidR="006F5366">
        <w:t xml:space="preserve"> (R)</w:t>
      </w:r>
      <w:r w:rsidR="000E6B47">
        <w:fldChar w:fldCharType="begin" w:fldLock="1"/>
      </w:r>
      <w:r w:rsidR="00CA2BA4">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2&lt;/sup&gt;","plainTextFormattedCitation":"32","previouslyFormattedCitation":"&lt;sup&gt;32&lt;/sup&gt;"},"properties":{"noteIndex":0},"schema":"https://github.com/citation-style-language/schema/raw/master/csl-citation.json"}</w:instrText>
      </w:r>
      <w:r w:rsidR="000E6B47">
        <w:fldChar w:fldCharType="separate"/>
      </w:r>
      <w:r w:rsidR="00C37C26" w:rsidRPr="00C37C26">
        <w:rPr>
          <w:noProof/>
          <w:vertAlign w:val="superscript"/>
        </w:rPr>
        <w:t>32</w:t>
      </w:r>
      <w:r w:rsidR="000E6B47">
        <w:fldChar w:fldCharType="end"/>
      </w:r>
      <w:r w:rsidR="0035521E" w:rsidRPr="001810AB">
        <w:t>, FSelector</w:t>
      </w:r>
      <w:r w:rsidR="006F5366">
        <w:t xml:space="preserve"> (R)</w:t>
      </w:r>
      <w:r w:rsidR="00585A01" w:rsidRPr="001810AB">
        <w:fldChar w:fldCharType="begin" w:fldLock="1"/>
      </w:r>
      <w:r w:rsidR="00CA2BA4">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2&lt;/sup&gt;","plainTextFormattedCitation":"32","previouslyFormattedCitation":"&lt;sup&gt;32&lt;/sup&gt;"},"properties":{"noteIndex":0},"schema":"https://github.com/citation-style-language/schema/raw/master/csl-citation.json"}</w:instrText>
      </w:r>
      <w:r w:rsidR="00585A01" w:rsidRPr="001810AB">
        <w:fldChar w:fldCharType="separate"/>
      </w:r>
      <w:r w:rsidR="00C37C26" w:rsidRPr="00C37C26">
        <w:rPr>
          <w:noProof/>
          <w:vertAlign w:val="superscript"/>
        </w:rPr>
        <w:t>32</w:t>
      </w:r>
      <w:r w:rsidR="00585A01" w:rsidRPr="001810AB">
        <w:fldChar w:fldCharType="end"/>
      </w:r>
      <w:r w:rsidR="006F5366">
        <w:t>, sklearn (</w:t>
      </w:r>
      <w:r w:rsidR="002A5FE1">
        <w:t>Python</w:t>
      </w:r>
      <w:r w:rsidR="006F5366">
        <w:t>)</w:t>
      </w:r>
      <w:r w:rsidR="004A07AB">
        <w:fldChar w:fldCharType="begin" w:fldLock="1"/>
      </w:r>
      <w:r w:rsidR="00CA2BA4">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3&lt;/sup&gt;","plainTextFormattedCitation":"33","previouslyFormattedCitation":"&lt;sup&gt;33&lt;/sup&gt;"},"properties":{"noteIndex":0},"schema":"https://github.com/citation-style-language/schema/raw/master/csl-citation.json"}</w:instrText>
      </w:r>
      <w:r w:rsidR="004A07AB">
        <w:fldChar w:fldCharType="separate"/>
      </w:r>
      <w:r w:rsidR="00C37C26" w:rsidRPr="00C37C26">
        <w:rPr>
          <w:noProof/>
          <w:vertAlign w:val="superscript"/>
        </w:rPr>
        <w:t>33</w:t>
      </w:r>
      <w:r w:rsidR="004A07AB">
        <w:fldChar w:fldCharType="end"/>
      </w:r>
      <w:r w:rsidR="006F5366">
        <w:t>, skrebate (Python)</w:t>
      </w:r>
      <w:r w:rsidR="003872CB">
        <w:fldChar w:fldCharType="begin" w:fldLock="1"/>
      </w:r>
      <w:r w:rsidR="00CA2BA4">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CA2BA4">
        <w:rPr>
          <w:rFonts w:ascii="Cambria Math" w:hAnsi="Cambria Math" w:cs="Cambria Math"/>
        </w:rPr>
        <w:instrText>∗</w:instrText>
      </w:r>
      <w:r w:rsidR="00CA2BA4">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4&lt;/sup&gt;","plainTextFormattedCitation":"34","previouslyFormattedCitation":"&lt;sup&gt;34&lt;/sup&gt;"},"properties":{"noteIndex":0},"schema":"https://github.com/citation-style-language/schema/raw/master/csl-citation.json"}</w:instrText>
      </w:r>
      <w:r w:rsidR="003872CB">
        <w:fldChar w:fldCharType="separate"/>
      </w:r>
      <w:r w:rsidR="00C37C26" w:rsidRPr="00C37C26">
        <w:rPr>
          <w:noProof/>
          <w:vertAlign w:val="superscript"/>
        </w:rPr>
        <w:t>34</w:t>
      </w:r>
      <w:r w:rsidR="003872CB">
        <w:fldChar w:fldCharType="end"/>
      </w:r>
      <w:r w:rsidR="006F5366">
        <w:t>, numpy (Python)</w:t>
      </w:r>
      <w:r w:rsidR="009E3A59">
        <w:fldChar w:fldCharType="begin" w:fldLock="1"/>
      </w:r>
      <w:r w:rsidR="00CA2BA4">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5&lt;/sup&gt;","plainTextFormattedCitation":"35","previouslyFormattedCitation":"&lt;sup&gt;35&lt;/sup&gt;"},"properties":{"noteIndex":0},"schema":"https://github.com/citation-style-language/schema/raw/master/csl-citation.json"}</w:instrText>
      </w:r>
      <w:r w:rsidR="009E3A59">
        <w:fldChar w:fldCharType="separate"/>
      </w:r>
      <w:r w:rsidR="00C37C26" w:rsidRPr="00C37C26">
        <w:rPr>
          <w:noProof/>
          <w:vertAlign w:val="superscript"/>
        </w:rPr>
        <w:t>35</w:t>
      </w:r>
      <w:r w:rsidR="009E3A59">
        <w:fldChar w:fldCharType="end"/>
      </w:r>
      <w:r w:rsidR="006F5366">
        <w:t xml:space="preserve"> and pandas (Python)</w:t>
      </w:r>
      <w:r w:rsidR="003872CB">
        <w:fldChar w:fldCharType="begin" w:fldLock="1"/>
      </w:r>
      <w:r w:rsidR="00CA2BA4">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6&lt;/sup&gt;","plainTextFormattedCitation":"36","previouslyFormattedCitation":"&lt;sup&gt;36&lt;/sup&gt;"},"properties":{"noteIndex":0},"schema":"https://github.com/citation-style-language/schema/raw/master/csl-citation.json"}</w:instrText>
      </w:r>
      <w:r w:rsidR="003872CB">
        <w:fldChar w:fldCharType="separate"/>
      </w:r>
      <w:r w:rsidR="00C37C26" w:rsidRPr="00C37C26">
        <w:rPr>
          <w:noProof/>
          <w:vertAlign w:val="superscript"/>
        </w:rPr>
        <w:t>36</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011E6C27" w14:textId="54A02FDE" w:rsidR="0054246F" w:rsidRDefault="009A0A08" w:rsidP="0054246F">
      <w:pPr>
        <w:jc w:val="both"/>
      </w:pPr>
      <w:r>
        <w:t>As shown in Table S</w:t>
      </w:r>
      <w:r w:rsidR="00BD3BF0">
        <w:t>2</w:t>
      </w:r>
      <w:r>
        <w:t>, t</w:t>
      </w:r>
      <w:r w:rsidR="005D7A63">
        <w:t xml:space="preserve">he measured concentrations of </w:t>
      </w:r>
      <w:r w:rsidR="00130651">
        <w:t xml:space="preserve">elements in </w:t>
      </w:r>
      <w:ins w:id="65" w:author="Peng, Hong" w:date="2020-03-29T17:45:00Z">
        <w:r w:rsidR="000458C7">
          <w:t xml:space="preserve">the </w:t>
        </w:r>
      </w:ins>
      <w:ins w:id="66" w:author="Xu, Jason" w:date="2020-03-26T14:55:00Z">
        <w:r w:rsidR="003D6659" w:rsidRPr="006E0B82">
          <w:t>certified reference material</w:t>
        </w:r>
      </w:ins>
      <w:del w:id="67" w:author="Xu, Jason" w:date="2020-03-26T14:55:00Z">
        <w:r w:rsidR="00DB7654" w:rsidDel="003D6659">
          <w:delText>C</w:delText>
        </w:r>
        <w:r w:rsidR="005D7A63" w:rsidDel="003D6659">
          <w:delText>RM</w:delText>
        </w:r>
      </w:del>
      <w:r w:rsidR="005D7A63">
        <w:t xml:space="preserve"> agreed well with the certified values</w:t>
      </w:r>
      <w:r w:rsidR="00F912F8">
        <w:t xml:space="preserve">, </w:t>
      </w:r>
      <w:r w:rsidR="005D7A63">
        <w:t xml:space="preserve">indicating </w:t>
      </w:r>
      <w:r>
        <w:t>the high</w:t>
      </w:r>
      <w:r w:rsidR="005E3231">
        <w:t xml:space="preserve"> </w:t>
      </w:r>
      <w:r w:rsidR="001E6707">
        <w:t>accuracy of</w:t>
      </w:r>
      <w:r w:rsidR="00130651">
        <w:t xml:space="preserve"> the</w:t>
      </w:r>
      <w:r w:rsidR="001E6707">
        <w:t xml:space="preserve"> ICP-MS analysis</w:t>
      </w:r>
      <w:r w:rsidR="005D7A63">
        <w:t xml:space="preserve">. </w:t>
      </w:r>
      <w:r w:rsidR="00DC026A" w:rsidRPr="00D164C7">
        <w:t>Table 1</w:t>
      </w:r>
      <w:r w:rsidR="00DC026A" w:rsidRPr="009A0C81">
        <w:t xml:space="preserve"> shows</w:t>
      </w:r>
      <w:r w:rsidR="00DC026A">
        <w:t xml:space="preserve"> the </w:t>
      </w:r>
      <w:del w:id="68" w:author="Peng, Hong" w:date="2020-03-29T19:15:00Z">
        <w:r w:rsidR="00433C54" w:rsidDel="00227C68">
          <w:delText xml:space="preserve">measured </w:delText>
        </w:r>
      </w:del>
      <w:r w:rsidR="00433C54">
        <w:t>concentrations</w:t>
      </w:r>
      <w:r w:rsidR="00DC026A">
        <w:t xml:space="preserve"> of </w:t>
      </w:r>
      <w:ins w:id="69" w:author="Peng, Hong" w:date="2020-03-29T19:11:00Z">
        <w:r w:rsidR="00227C68">
          <w:t xml:space="preserve">the </w:t>
        </w:r>
      </w:ins>
      <w:r w:rsidR="00CA0D40">
        <w:t xml:space="preserve">30 elements </w:t>
      </w:r>
      <w:ins w:id="70" w:author="Peng, Hong" w:date="2020-03-29T21:33:00Z">
        <w:r w:rsidR="00CA0D40">
          <w:t xml:space="preserve">measured </w:t>
        </w:r>
      </w:ins>
      <w:r w:rsidR="00433C54">
        <w:t xml:space="preserve">in the </w:t>
      </w:r>
      <w:del w:id="71" w:author="Peng, Hong" w:date="2020-03-29T19:36:00Z">
        <w:r w:rsidR="00DC026A" w:rsidDel="00BD6A5F">
          <w:delText xml:space="preserve">six </w:delText>
        </w:r>
      </w:del>
      <w:del w:id="72" w:author="Peng, Hong" w:date="2020-03-29T19:12:00Z">
        <w:r w:rsidR="00433C54" w:rsidDel="00227C68">
          <w:delText xml:space="preserve">typies </w:delText>
        </w:r>
      </w:del>
      <w:del w:id="73" w:author="Peng, Hong" w:date="2020-03-29T19:36:00Z">
        <w:r w:rsidR="00433C54" w:rsidDel="00BD6A5F">
          <w:delText>of</w:delText>
        </w:r>
      </w:del>
      <w:ins w:id="74" w:author="Peng, Hong" w:date="2020-03-29T19:36:00Z">
        <w:r w:rsidR="00BD6A5F">
          <w:t>131</w:t>
        </w:r>
      </w:ins>
      <w:r w:rsidR="00433C54">
        <w:t xml:space="preserve"> Chinese </w:t>
      </w:r>
      <w:r w:rsidR="00DC026A">
        <w:t>GI rice</w:t>
      </w:r>
      <w:ins w:id="75" w:author="Peng, Hong" w:date="2020-03-29T19:12:00Z">
        <w:r w:rsidR="00227C68">
          <w:t xml:space="preserve"> samples</w:t>
        </w:r>
      </w:ins>
      <w:r w:rsidR="00DC026A">
        <w:t xml:space="preserv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w:t>
      </w:r>
      <w:del w:id="76" w:author="Peng, Hong" w:date="2020-03-29T19:16:00Z">
        <w:r w:rsidR="00B2354C" w:rsidRPr="00ED28E8" w:rsidDel="00FE45DE">
          <w:delText>could be</w:delText>
        </w:r>
      </w:del>
      <w:ins w:id="77" w:author="Peng, Hong" w:date="2020-03-29T19:16:00Z">
        <w:r w:rsidR="00FE45DE">
          <w:t>were</w:t>
        </w:r>
      </w:ins>
      <w:r w:rsidR="00B2354C" w:rsidRPr="00ED28E8">
        <w:t xml:space="preserve"> observed among all elements across </w:t>
      </w:r>
      <w:r w:rsidR="00381653">
        <w:t>all types of rice</w:t>
      </w:r>
      <w:r w:rsidR="00B2354C" w:rsidRPr="00ED28E8">
        <w:t>. However,</w:t>
      </w:r>
      <w:r w:rsidR="005F35E0">
        <w:t xml:space="preserve"> it was not obvious</w:t>
      </w:r>
      <w:r w:rsidR="000760DC">
        <w:t xml:space="preserve"> </w:t>
      </w:r>
      <w:r w:rsidR="005F35E0">
        <w:t xml:space="preserve">which </w:t>
      </w:r>
      <w:r w:rsidR="00630C05">
        <w:t>element</w:t>
      </w:r>
      <w:r w:rsidR="009D346B">
        <w:t xml:space="preserve"> </w:t>
      </w:r>
      <w:r w:rsidR="0025294A">
        <w:t xml:space="preserve">contributed the </w:t>
      </w:r>
      <w:r w:rsidR="009B7342">
        <w:t>most to</w:t>
      </w:r>
      <w:r w:rsidR="006A7053">
        <w:t xml:space="preserve"> </w:t>
      </w:r>
      <w:del w:id="78" w:author="Peng, Hong" w:date="2020-03-29T19:16:00Z">
        <w:r w:rsidR="009D346B" w:rsidRPr="00ED28E8" w:rsidDel="00FE45DE">
          <w:delText>differentiat</w:delText>
        </w:r>
        <w:r w:rsidR="009D346B" w:rsidDel="00FE45DE">
          <w:delText>e</w:delText>
        </w:r>
        <w:r w:rsidR="009D346B" w:rsidRPr="00ED28E8" w:rsidDel="00FE45DE">
          <w:delText xml:space="preserve"> </w:delText>
        </w:r>
        <w:r w:rsidR="00B2354C" w:rsidRPr="00ED28E8" w:rsidDel="00FE45DE">
          <w:delText>all types of rice</w:delText>
        </w:r>
      </w:del>
      <w:ins w:id="79" w:author="Peng, Hong" w:date="2020-03-29T19:16:00Z">
        <w:r w:rsidR="00FE45DE">
          <w:t xml:space="preserve">the </w:t>
        </w:r>
        <w:commentRangeStart w:id="80"/>
        <w:r w:rsidR="00FE45DE">
          <w:t>differentiation</w:t>
        </w:r>
      </w:ins>
      <w:commentRangeEnd w:id="80"/>
      <w:ins w:id="81" w:author="Peng, Hong" w:date="2020-03-29T19:39:00Z">
        <w:r w:rsidR="00730C40">
          <w:rPr>
            <w:rStyle w:val="CommentReference"/>
          </w:rPr>
          <w:commentReference w:id="80"/>
        </w:r>
      </w:ins>
      <w:r w:rsidR="00B2354C" w:rsidRPr="00ED28E8">
        <w:t>.</w:t>
      </w:r>
      <w:r w:rsidR="004D6AA8" w:rsidRPr="00ED28E8">
        <w:t xml:space="preserve"> </w:t>
      </w:r>
      <w:del w:id="82" w:author="Peng, Hong" w:date="2020-03-29T19:36:00Z">
        <w:r w:rsidR="00560520" w:rsidRPr="00ED28E8" w:rsidDel="00BD6A5F">
          <w:delText xml:space="preserve"> </w:delText>
        </w:r>
      </w:del>
    </w:p>
    <w:p w14:paraId="0D8374AB" w14:textId="25FCCDE5" w:rsidR="0054246F" w:rsidRPr="0054246F" w:rsidRDefault="0054246F" w:rsidP="0054246F">
      <w:pPr>
        <w:jc w:val="both"/>
      </w:pPr>
      <w:r w:rsidRPr="0054246F">
        <w:t xml:space="preserve">Table </w:t>
      </w:r>
      <w:fldSimple w:instr=" SEQ Table_ \* ARABIC ">
        <w:r w:rsidRPr="0054246F">
          <w:t>1</w:t>
        </w:r>
      </w:fldSimple>
      <w:r w:rsidRPr="0054246F">
        <w:t xml:space="preserve">. Concentrations of </w:t>
      </w:r>
      <w:ins w:id="83" w:author="Peng, Hong" w:date="2020-03-29T19:58:00Z">
        <w:r>
          <w:t xml:space="preserve">the </w:t>
        </w:r>
      </w:ins>
      <w:r w:rsidRPr="0054246F">
        <w:t xml:space="preserve">30 elements in </w:t>
      </w:r>
      <w:del w:id="84" w:author="Peng, Hong" w:date="2020-03-29T19:58:00Z">
        <w:r w:rsidRPr="0054246F" w:rsidDel="0054246F">
          <w:delText>six types of</w:delText>
        </w:r>
      </w:del>
      <w:ins w:id="85" w:author="Peng, Hong" w:date="2020-03-29T19:58:00Z">
        <w:r>
          <w:t>the 131</w:t>
        </w:r>
      </w:ins>
      <w:r w:rsidRPr="0054246F">
        <w:t xml:space="preserve"> Chinese GI rice</w:t>
      </w:r>
      <w:ins w:id="86" w:author="Peng, Hong" w:date="2020-03-29T19:58:00Z">
        <w:r>
          <w:t xml:space="preserve"> samples</w:t>
        </w:r>
      </w:ins>
      <w:r w:rsidRPr="0054246F">
        <w:t>.</w:t>
      </w:r>
    </w:p>
    <w:tbl>
      <w:tblPr>
        <w:tblpPr w:leftFromText="180" w:rightFromText="180" w:vertAnchor="text" w:horzAnchor="margin" w:tblpXSpec="center" w:tblpY="-931"/>
        <w:tblW w:w="11860" w:type="dxa"/>
        <w:tblBorders>
          <w:top w:val="single" w:sz="12" w:space="0" w:color="auto"/>
          <w:bottom w:val="single" w:sz="12" w:space="0" w:color="auto"/>
        </w:tblBorders>
        <w:tblLook w:val="04A0" w:firstRow="1" w:lastRow="0" w:firstColumn="1" w:lastColumn="0" w:noHBand="0" w:noVBand="1"/>
      </w:tblPr>
      <w:tblGrid>
        <w:gridCol w:w="1247"/>
        <w:gridCol w:w="1587"/>
        <w:gridCol w:w="1587"/>
        <w:gridCol w:w="1587"/>
        <w:gridCol w:w="1587"/>
        <w:gridCol w:w="1587"/>
        <w:gridCol w:w="1644"/>
        <w:gridCol w:w="1034"/>
      </w:tblGrid>
      <w:tr w:rsidR="00092A57" w:rsidRPr="005F5263" w14:paraId="21C5AE05" w14:textId="77777777" w:rsidTr="009F4658">
        <w:trPr>
          <w:trHeight w:val="290"/>
        </w:trPr>
        <w:tc>
          <w:tcPr>
            <w:tcW w:w="10826" w:type="dxa"/>
            <w:gridSpan w:val="7"/>
            <w:vMerge w:val="restart"/>
            <w:shd w:val="clear" w:color="auto" w:fill="auto"/>
            <w:noWrap/>
            <w:vAlign w:val="center"/>
            <w:hideMark/>
          </w:tcPr>
          <w:p w14:paraId="5C653FDE" w14:textId="77777777" w:rsidR="00092A57" w:rsidRPr="005F5263" w:rsidRDefault="00092A57" w:rsidP="009F4658">
            <w:pPr>
              <w:spacing w:after="0" w:line="240" w:lineRule="auto"/>
              <w:jc w:val="center"/>
              <w:rPr>
                <w:rFonts w:eastAsia="等线" w:cstheme="minorHAnsi"/>
                <w:color w:val="000000"/>
              </w:rPr>
            </w:pPr>
            <w:r w:rsidRPr="005F5263">
              <w:rPr>
                <w:rFonts w:eastAsia="等线" w:cstheme="minorHAnsi"/>
                <w:color w:val="000000"/>
              </w:rPr>
              <w:lastRenderedPageBreak/>
              <w:t xml:space="preserve">Type of Chinese GI Rice </w:t>
            </w:r>
          </w:p>
        </w:tc>
        <w:tc>
          <w:tcPr>
            <w:tcW w:w="1034" w:type="dxa"/>
            <w:shd w:val="clear" w:color="auto" w:fill="auto"/>
            <w:noWrap/>
            <w:vAlign w:val="bottom"/>
            <w:hideMark/>
          </w:tcPr>
          <w:p w14:paraId="335011BF" w14:textId="77777777" w:rsidR="00092A57" w:rsidRPr="005F5263" w:rsidRDefault="00092A57" w:rsidP="009F4658">
            <w:pPr>
              <w:spacing w:after="0" w:line="240" w:lineRule="auto"/>
              <w:rPr>
                <w:rFonts w:eastAsia="等线" w:cstheme="minorHAnsi"/>
                <w:color w:val="000000"/>
                <w:sz w:val="18"/>
                <w:szCs w:val="18"/>
              </w:rPr>
            </w:pPr>
            <w:r w:rsidRPr="005F5263">
              <w:rPr>
                <w:rFonts w:eastAsia="等线" w:cstheme="minorHAnsi"/>
                <w:color w:val="000000"/>
                <w:sz w:val="18"/>
                <w:szCs w:val="18"/>
              </w:rPr>
              <w:t xml:space="preserve">　</w:t>
            </w:r>
          </w:p>
        </w:tc>
      </w:tr>
      <w:tr w:rsidR="00092A57" w:rsidRPr="005F5263" w14:paraId="79B55FD1" w14:textId="77777777" w:rsidTr="009F4658">
        <w:trPr>
          <w:trHeight w:val="280"/>
        </w:trPr>
        <w:tc>
          <w:tcPr>
            <w:tcW w:w="10826" w:type="dxa"/>
            <w:gridSpan w:val="7"/>
            <w:vMerge/>
            <w:tcBorders>
              <w:bottom w:val="single" w:sz="4" w:space="0" w:color="auto"/>
            </w:tcBorders>
            <w:textDirection w:val="tbRlV"/>
            <w:vAlign w:val="center"/>
            <w:hideMark/>
          </w:tcPr>
          <w:p w14:paraId="37B1C34B" w14:textId="77777777" w:rsidR="00092A57" w:rsidRPr="005F5263" w:rsidRDefault="00092A57" w:rsidP="009F4658">
            <w:pPr>
              <w:spacing w:after="0" w:line="240" w:lineRule="auto"/>
              <w:ind w:left="113" w:right="113"/>
              <w:rPr>
                <w:rFonts w:eastAsia="等线" w:cstheme="minorHAnsi"/>
                <w:color w:val="000000"/>
                <w:sz w:val="18"/>
                <w:szCs w:val="18"/>
              </w:rPr>
            </w:pPr>
          </w:p>
        </w:tc>
        <w:tc>
          <w:tcPr>
            <w:tcW w:w="1034" w:type="dxa"/>
            <w:tcBorders>
              <w:bottom w:val="single" w:sz="4" w:space="0" w:color="auto"/>
            </w:tcBorders>
            <w:shd w:val="clear" w:color="auto" w:fill="auto"/>
            <w:noWrap/>
            <w:textDirection w:val="tbRlV"/>
            <w:vAlign w:val="bottom"/>
            <w:hideMark/>
          </w:tcPr>
          <w:p w14:paraId="399DE70B" w14:textId="77777777" w:rsidR="00092A57" w:rsidRPr="005F5263" w:rsidRDefault="00092A57" w:rsidP="009F4658">
            <w:pPr>
              <w:spacing w:after="0" w:line="240" w:lineRule="auto"/>
              <w:ind w:left="113" w:right="113"/>
              <w:rPr>
                <w:rFonts w:eastAsia="等线" w:cstheme="minorHAnsi"/>
                <w:color w:val="000000"/>
                <w:sz w:val="18"/>
                <w:szCs w:val="18"/>
              </w:rPr>
            </w:pPr>
          </w:p>
        </w:tc>
      </w:tr>
      <w:tr w:rsidR="00092A57" w:rsidRPr="005F5263" w14:paraId="64ADD234" w14:textId="77777777" w:rsidTr="009F4658">
        <w:trPr>
          <w:trHeight w:val="497"/>
        </w:trPr>
        <w:tc>
          <w:tcPr>
            <w:tcW w:w="1247" w:type="dxa"/>
            <w:vMerge w:val="restart"/>
            <w:tcBorders>
              <w:top w:val="single" w:sz="4" w:space="0" w:color="auto"/>
              <w:bottom w:val="single" w:sz="4" w:space="0" w:color="auto"/>
            </w:tcBorders>
            <w:shd w:val="clear" w:color="auto" w:fill="auto"/>
            <w:noWrap/>
            <w:vAlign w:val="center"/>
            <w:hideMark/>
          </w:tcPr>
          <w:p w14:paraId="3E29D86D" w14:textId="77777777" w:rsidR="00092A57" w:rsidRPr="005F5263" w:rsidRDefault="00092A57" w:rsidP="009F4658">
            <w:pPr>
              <w:spacing w:after="0" w:line="240" w:lineRule="auto"/>
              <w:jc w:val="center"/>
              <w:rPr>
                <w:rFonts w:eastAsia="等线" w:cstheme="minorHAnsi"/>
                <w:color w:val="000000"/>
                <w:sz w:val="18"/>
                <w:szCs w:val="18"/>
              </w:rPr>
            </w:pPr>
            <w:commentRangeStart w:id="87"/>
            <w:r w:rsidRPr="005F5263">
              <w:rPr>
                <w:rFonts w:eastAsia="等线" w:cstheme="minorHAnsi"/>
                <w:color w:val="000000"/>
                <w:sz w:val="18"/>
                <w:szCs w:val="18"/>
              </w:rPr>
              <w:t>Element</w:t>
            </w:r>
            <w:commentRangeEnd w:id="87"/>
            <w:r w:rsidRPr="005F5263">
              <w:rPr>
                <w:rStyle w:val="CommentReference"/>
                <w:rFonts w:cstheme="minorHAnsi"/>
                <w:sz w:val="18"/>
                <w:szCs w:val="18"/>
              </w:rPr>
              <w:commentReference w:id="87"/>
            </w:r>
          </w:p>
        </w:tc>
        <w:tc>
          <w:tcPr>
            <w:tcW w:w="1587" w:type="dxa"/>
            <w:vMerge w:val="restart"/>
            <w:tcBorders>
              <w:top w:val="single" w:sz="4" w:space="0" w:color="auto"/>
              <w:bottom w:val="single" w:sz="4" w:space="0" w:color="auto"/>
            </w:tcBorders>
            <w:shd w:val="clear" w:color="auto" w:fill="auto"/>
            <w:noWrap/>
            <w:vAlign w:val="center"/>
            <w:hideMark/>
          </w:tcPr>
          <w:p w14:paraId="66609F0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GG (n=16)</w:t>
            </w:r>
          </w:p>
        </w:tc>
        <w:tc>
          <w:tcPr>
            <w:tcW w:w="1587" w:type="dxa"/>
            <w:vMerge w:val="restart"/>
            <w:tcBorders>
              <w:top w:val="single" w:sz="4" w:space="0" w:color="auto"/>
              <w:bottom w:val="single" w:sz="4" w:space="0" w:color="auto"/>
            </w:tcBorders>
            <w:shd w:val="clear" w:color="auto" w:fill="auto"/>
            <w:noWrap/>
            <w:vAlign w:val="center"/>
            <w:hideMark/>
          </w:tcPr>
          <w:p w14:paraId="23C253D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JS (n=20)</w:t>
            </w:r>
          </w:p>
        </w:tc>
        <w:tc>
          <w:tcPr>
            <w:tcW w:w="1587" w:type="dxa"/>
            <w:vMerge w:val="restart"/>
            <w:tcBorders>
              <w:top w:val="single" w:sz="4" w:space="0" w:color="auto"/>
              <w:bottom w:val="single" w:sz="4" w:space="0" w:color="auto"/>
            </w:tcBorders>
            <w:shd w:val="clear" w:color="auto" w:fill="auto"/>
            <w:noWrap/>
            <w:vAlign w:val="center"/>
            <w:hideMark/>
          </w:tcPr>
          <w:p w14:paraId="7117600E"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PJ-1</w:t>
            </w:r>
            <w:r w:rsidRPr="005F5263">
              <w:rPr>
                <w:rFonts w:eastAsia="等线" w:cstheme="minorHAnsi"/>
                <w:color w:val="000000"/>
                <w:sz w:val="18"/>
                <w:szCs w:val="18"/>
              </w:rPr>
              <w:t>（</w:t>
            </w:r>
            <w:r w:rsidRPr="005F5263">
              <w:rPr>
                <w:rFonts w:eastAsia="等线" w:cstheme="minorHAnsi"/>
                <w:color w:val="000000"/>
                <w:sz w:val="18"/>
                <w:szCs w:val="18"/>
              </w:rPr>
              <w:t>n=35</w:t>
            </w:r>
            <w:r w:rsidRPr="005F5263">
              <w:rPr>
                <w:rFonts w:eastAsia="等线" w:cstheme="minorHAnsi"/>
                <w:color w:val="000000"/>
                <w:sz w:val="18"/>
                <w:szCs w:val="18"/>
              </w:rPr>
              <w:t>）</w:t>
            </w:r>
          </w:p>
        </w:tc>
        <w:tc>
          <w:tcPr>
            <w:tcW w:w="1587" w:type="dxa"/>
            <w:vMerge w:val="restart"/>
            <w:tcBorders>
              <w:top w:val="single" w:sz="4" w:space="0" w:color="auto"/>
              <w:bottom w:val="single" w:sz="4" w:space="0" w:color="auto"/>
            </w:tcBorders>
            <w:shd w:val="clear" w:color="auto" w:fill="auto"/>
            <w:noWrap/>
            <w:vAlign w:val="center"/>
            <w:hideMark/>
          </w:tcPr>
          <w:p w14:paraId="28CCEA1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PJ-2 (n=20)</w:t>
            </w:r>
          </w:p>
        </w:tc>
        <w:tc>
          <w:tcPr>
            <w:tcW w:w="1587" w:type="dxa"/>
            <w:vMerge w:val="restart"/>
            <w:tcBorders>
              <w:top w:val="single" w:sz="4" w:space="0" w:color="auto"/>
              <w:bottom w:val="single" w:sz="4" w:space="0" w:color="auto"/>
            </w:tcBorders>
            <w:shd w:val="clear" w:color="auto" w:fill="auto"/>
            <w:noWrap/>
            <w:vAlign w:val="center"/>
            <w:hideMark/>
          </w:tcPr>
          <w:p w14:paraId="583CD7CF"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WC (n=20)</w:t>
            </w:r>
          </w:p>
        </w:tc>
        <w:tc>
          <w:tcPr>
            <w:tcW w:w="1644" w:type="dxa"/>
            <w:vMerge w:val="restart"/>
            <w:tcBorders>
              <w:top w:val="single" w:sz="4" w:space="0" w:color="auto"/>
              <w:bottom w:val="single" w:sz="4" w:space="0" w:color="auto"/>
            </w:tcBorders>
            <w:shd w:val="clear" w:color="auto" w:fill="auto"/>
            <w:noWrap/>
            <w:vAlign w:val="center"/>
            <w:hideMark/>
          </w:tcPr>
          <w:p w14:paraId="312FF22C"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SY (n=20)</w:t>
            </w:r>
          </w:p>
        </w:tc>
        <w:tc>
          <w:tcPr>
            <w:tcW w:w="1034" w:type="dxa"/>
            <w:vMerge w:val="restart"/>
            <w:tcBorders>
              <w:top w:val="single" w:sz="4" w:space="0" w:color="auto"/>
              <w:bottom w:val="single" w:sz="4" w:space="0" w:color="auto"/>
            </w:tcBorders>
            <w:shd w:val="clear" w:color="auto" w:fill="auto"/>
            <w:noWrap/>
            <w:vAlign w:val="center"/>
            <w:hideMark/>
          </w:tcPr>
          <w:p w14:paraId="176A50E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i/>
                <w:color w:val="000000"/>
                <w:sz w:val="18"/>
                <w:szCs w:val="18"/>
              </w:rPr>
              <w:t>p</w:t>
            </w:r>
            <w:r w:rsidRPr="005F5263">
              <w:rPr>
                <w:rFonts w:eastAsia="等线" w:cstheme="minorHAnsi"/>
                <w:color w:val="000000"/>
                <w:sz w:val="18"/>
                <w:szCs w:val="18"/>
              </w:rPr>
              <w:t xml:space="preserve"> value</w:t>
            </w:r>
          </w:p>
        </w:tc>
      </w:tr>
      <w:tr w:rsidR="00092A57" w:rsidRPr="005F5263" w14:paraId="6ED6A987" w14:textId="77777777" w:rsidTr="009F4658">
        <w:trPr>
          <w:trHeight w:val="497"/>
        </w:trPr>
        <w:tc>
          <w:tcPr>
            <w:tcW w:w="1247" w:type="dxa"/>
            <w:vMerge/>
            <w:tcBorders>
              <w:top w:val="nil"/>
              <w:bottom w:val="single" w:sz="4" w:space="0" w:color="auto"/>
            </w:tcBorders>
            <w:vAlign w:val="center"/>
            <w:hideMark/>
          </w:tcPr>
          <w:p w14:paraId="7B660880" w14:textId="77777777" w:rsidR="00092A57" w:rsidRPr="005F5263" w:rsidRDefault="00092A57" w:rsidP="009F4658">
            <w:pPr>
              <w:spacing w:after="0" w:line="240" w:lineRule="auto"/>
              <w:jc w:val="center"/>
              <w:rPr>
                <w:rFonts w:eastAsia="等线" w:cstheme="minorHAnsi"/>
                <w:color w:val="000000"/>
                <w:sz w:val="18"/>
                <w:szCs w:val="18"/>
              </w:rPr>
            </w:pPr>
          </w:p>
        </w:tc>
        <w:tc>
          <w:tcPr>
            <w:tcW w:w="1587" w:type="dxa"/>
            <w:vMerge/>
            <w:tcBorders>
              <w:top w:val="nil"/>
              <w:bottom w:val="single" w:sz="4" w:space="0" w:color="auto"/>
            </w:tcBorders>
            <w:vAlign w:val="center"/>
            <w:hideMark/>
          </w:tcPr>
          <w:p w14:paraId="1461211F" w14:textId="77777777" w:rsidR="00092A57" w:rsidRPr="005F5263" w:rsidRDefault="00092A57" w:rsidP="009F4658">
            <w:pPr>
              <w:spacing w:after="0" w:line="240" w:lineRule="auto"/>
              <w:jc w:val="center"/>
              <w:rPr>
                <w:rFonts w:eastAsia="等线" w:cstheme="minorHAnsi"/>
                <w:color w:val="000000"/>
                <w:sz w:val="18"/>
                <w:szCs w:val="18"/>
              </w:rPr>
            </w:pPr>
          </w:p>
        </w:tc>
        <w:tc>
          <w:tcPr>
            <w:tcW w:w="1587" w:type="dxa"/>
            <w:vMerge/>
            <w:tcBorders>
              <w:top w:val="nil"/>
              <w:bottom w:val="single" w:sz="4" w:space="0" w:color="auto"/>
            </w:tcBorders>
            <w:vAlign w:val="center"/>
            <w:hideMark/>
          </w:tcPr>
          <w:p w14:paraId="6D40573C" w14:textId="77777777" w:rsidR="00092A57" w:rsidRPr="005F5263" w:rsidRDefault="00092A57" w:rsidP="009F4658">
            <w:pPr>
              <w:spacing w:after="0" w:line="240" w:lineRule="auto"/>
              <w:jc w:val="center"/>
              <w:rPr>
                <w:rFonts w:eastAsia="等线" w:cstheme="minorHAnsi"/>
                <w:color w:val="000000"/>
                <w:sz w:val="18"/>
                <w:szCs w:val="18"/>
              </w:rPr>
            </w:pPr>
          </w:p>
        </w:tc>
        <w:tc>
          <w:tcPr>
            <w:tcW w:w="1587" w:type="dxa"/>
            <w:vMerge/>
            <w:tcBorders>
              <w:top w:val="nil"/>
              <w:bottom w:val="single" w:sz="4" w:space="0" w:color="auto"/>
            </w:tcBorders>
            <w:vAlign w:val="center"/>
            <w:hideMark/>
          </w:tcPr>
          <w:p w14:paraId="585F82BF" w14:textId="77777777" w:rsidR="00092A57" w:rsidRPr="005F5263" w:rsidRDefault="00092A57" w:rsidP="009F4658">
            <w:pPr>
              <w:spacing w:after="0" w:line="240" w:lineRule="auto"/>
              <w:jc w:val="center"/>
              <w:rPr>
                <w:rFonts w:eastAsia="等线" w:cstheme="minorHAnsi"/>
                <w:color w:val="000000"/>
                <w:sz w:val="18"/>
                <w:szCs w:val="18"/>
              </w:rPr>
            </w:pPr>
          </w:p>
        </w:tc>
        <w:tc>
          <w:tcPr>
            <w:tcW w:w="1587" w:type="dxa"/>
            <w:vMerge/>
            <w:tcBorders>
              <w:top w:val="nil"/>
              <w:bottom w:val="single" w:sz="4" w:space="0" w:color="auto"/>
            </w:tcBorders>
            <w:vAlign w:val="center"/>
            <w:hideMark/>
          </w:tcPr>
          <w:p w14:paraId="6327AD3B" w14:textId="77777777" w:rsidR="00092A57" w:rsidRPr="005F5263" w:rsidRDefault="00092A57" w:rsidP="009F4658">
            <w:pPr>
              <w:spacing w:after="0" w:line="240" w:lineRule="auto"/>
              <w:jc w:val="center"/>
              <w:rPr>
                <w:rFonts w:eastAsia="等线" w:cstheme="minorHAnsi"/>
                <w:color w:val="000000"/>
                <w:sz w:val="18"/>
                <w:szCs w:val="18"/>
              </w:rPr>
            </w:pPr>
          </w:p>
        </w:tc>
        <w:tc>
          <w:tcPr>
            <w:tcW w:w="1587" w:type="dxa"/>
            <w:vMerge/>
            <w:tcBorders>
              <w:top w:val="nil"/>
              <w:bottom w:val="single" w:sz="4" w:space="0" w:color="auto"/>
            </w:tcBorders>
            <w:vAlign w:val="center"/>
            <w:hideMark/>
          </w:tcPr>
          <w:p w14:paraId="042D9418" w14:textId="77777777" w:rsidR="00092A57" w:rsidRPr="005F5263" w:rsidRDefault="00092A57" w:rsidP="009F4658">
            <w:pPr>
              <w:spacing w:after="0" w:line="240" w:lineRule="auto"/>
              <w:jc w:val="center"/>
              <w:rPr>
                <w:rFonts w:eastAsia="等线" w:cstheme="minorHAnsi"/>
                <w:color w:val="000000"/>
                <w:sz w:val="18"/>
                <w:szCs w:val="18"/>
              </w:rPr>
            </w:pPr>
          </w:p>
        </w:tc>
        <w:tc>
          <w:tcPr>
            <w:tcW w:w="1644" w:type="dxa"/>
            <w:vMerge/>
            <w:tcBorders>
              <w:top w:val="nil"/>
              <w:bottom w:val="single" w:sz="4" w:space="0" w:color="auto"/>
            </w:tcBorders>
            <w:vAlign w:val="center"/>
            <w:hideMark/>
          </w:tcPr>
          <w:p w14:paraId="63970028" w14:textId="77777777" w:rsidR="00092A57" w:rsidRPr="005F5263" w:rsidRDefault="00092A57" w:rsidP="009F4658">
            <w:pPr>
              <w:spacing w:after="0" w:line="240" w:lineRule="auto"/>
              <w:jc w:val="center"/>
              <w:rPr>
                <w:rFonts w:eastAsia="等线" w:cstheme="minorHAnsi"/>
                <w:color w:val="000000"/>
                <w:sz w:val="18"/>
                <w:szCs w:val="18"/>
              </w:rPr>
            </w:pPr>
          </w:p>
        </w:tc>
        <w:tc>
          <w:tcPr>
            <w:tcW w:w="1034" w:type="dxa"/>
            <w:vMerge/>
            <w:tcBorders>
              <w:top w:val="nil"/>
              <w:bottom w:val="single" w:sz="4" w:space="0" w:color="auto"/>
            </w:tcBorders>
            <w:vAlign w:val="center"/>
            <w:hideMark/>
          </w:tcPr>
          <w:p w14:paraId="32EDFB83" w14:textId="77777777" w:rsidR="00092A57" w:rsidRPr="005F5263" w:rsidRDefault="00092A57" w:rsidP="009F4658">
            <w:pPr>
              <w:spacing w:after="0" w:line="240" w:lineRule="auto"/>
              <w:jc w:val="center"/>
              <w:rPr>
                <w:rFonts w:eastAsia="等线" w:cstheme="minorHAnsi"/>
                <w:color w:val="000000"/>
                <w:sz w:val="18"/>
                <w:szCs w:val="18"/>
              </w:rPr>
            </w:pPr>
          </w:p>
        </w:tc>
      </w:tr>
      <w:tr w:rsidR="00092A57" w:rsidRPr="005F5263" w14:paraId="5DF92657" w14:textId="77777777" w:rsidTr="009F4658">
        <w:trPr>
          <w:trHeight w:val="330"/>
        </w:trPr>
        <w:tc>
          <w:tcPr>
            <w:tcW w:w="1247" w:type="dxa"/>
            <w:tcBorders>
              <w:top w:val="single" w:sz="4" w:space="0" w:color="auto"/>
            </w:tcBorders>
            <w:shd w:val="clear" w:color="auto" w:fill="auto"/>
            <w:noWrap/>
            <w:vAlign w:val="center"/>
            <w:hideMark/>
          </w:tcPr>
          <w:p w14:paraId="3C32912F"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vertAlign w:val="superscript"/>
              </w:rPr>
              <w:t>10</w:t>
            </w:r>
            <w:r w:rsidRPr="005F5263">
              <w:rPr>
                <w:rFonts w:eastAsia="等线" w:cstheme="minorHAnsi"/>
                <w:color w:val="000000"/>
                <w:sz w:val="18"/>
                <w:szCs w:val="18"/>
              </w:rPr>
              <w:t>B (µg/kg)</w:t>
            </w:r>
          </w:p>
        </w:tc>
        <w:tc>
          <w:tcPr>
            <w:tcW w:w="1587" w:type="dxa"/>
            <w:tcBorders>
              <w:top w:val="single" w:sz="4" w:space="0" w:color="auto"/>
            </w:tcBorders>
            <w:shd w:val="clear" w:color="auto" w:fill="auto"/>
            <w:noWrap/>
            <w:vAlign w:val="center"/>
            <w:hideMark/>
          </w:tcPr>
          <w:p w14:paraId="7AF89CB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92.50 ± 41.03</w:t>
            </w:r>
            <w:r w:rsidRPr="005F5263">
              <w:rPr>
                <w:rFonts w:eastAsia="等线" w:cstheme="minorHAnsi"/>
                <w:color w:val="000000"/>
                <w:sz w:val="18"/>
                <w:szCs w:val="18"/>
                <w:vertAlign w:val="superscript"/>
              </w:rPr>
              <w:t>a</w:t>
            </w:r>
          </w:p>
        </w:tc>
        <w:tc>
          <w:tcPr>
            <w:tcW w:w="1587" w:type="dxa"/>
            <w:tcBorders>
              <w:top w:val="single" w:sz="4" w:space="0" w:color="auto"/>
            </w:tcBorders>
            <w:shd w:val="clear" w:color="auto" w:fill="auto"/>
            <w:noWrap/>
            <w:vAlign w:val="center"/>
            <w:hideMark/>
          </w:tcPr>
          <w:p w14:paraId="2EA07D0F"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02.00 ± 36.18</w:t>
            </w:r>
            <w:r w:rsidRPr="005F5263">
              <w:rPr>
                <w:rFonts w:eastAsia="等线" w:cstheme="minorHAnsi"/>
                <w:color w:val="000000"/>
                <w:sz w:val="18"/>
                <w:szCs w:val="18"/>
                <w:vertAlign w:val="superscript"/>
              </w:rPr>
              <w:t>c</w:t>
            </w:r>
          </w:p>
        </w:tc>
        <w:tc>
          <w:tcPr>
            <w:tcW w:w="1587" w:type="dxa"/>
            <w:tcBorders>
              <w:top w:val="single" w:sz="4" w:space="0" w:color="auto"/>
            </w:tcBorders>
            <w:shd w:val="clear" w:color="auto" w:fill="auto"/>
            <w:noWrap/>
            <w:vAlign w:val="center"/>
            <w:hideMark/>
          </w:tcPr>
          <w:p w14:paraId="5DEA7001"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727.39 ± 75.75</w:t>
            </w:r>
            <w:r w:rsidRPr="005F5263">
              <w:rPr>
                <w:rFonts w:eastAsia="等线" w:cstheme="minorHAnsi"/>
                <w:color w:val="000000"/>
                <w:sz w:val="18"/>
                <w:szCs w:val="18"/>
                <w:vertAlign w:val="superscript"/>
              </w:rPr>
              <w:t>a</w:t>
            </w:r>
          </w:p>
        </w:tc>
        <w:tc>
          <w:tcPr>
            <w:tcW w:w="1587" w:type="dxa"/>
            <w:tcBorders>
              <w:top w:val="single" w:sz="4" w:space="0" w:color="auto"/>
            </w:tcBorders>
            <w:shd w:val="clear" w:color="auto" w:fill="auto"/>
            <w:noWrap/>
            <w:vAlign w:val="center"/>
            <w:hideMark/>
          </w:tcPr>
          <w:p w14:paraId="05D7C21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425.56 ± 49.09</w:t>
            </w:r>
            <w:r w:rsidRPr="005F5263">
              <w:rPr>
                <w:rFonts w:eastAsia="等线" w:cstheme="minorHAnsi"/>
                <w:color w:val="000000"/>
                <w:sz w:val="18"/>
                <w:szCs w:val="18"/>
                <w:vertAlign w:val="superscript"/>
              </w:rPr>
              <w:t>b</w:t>
            </w:r>
          </w:p>
        </w:tc>
        <w:tc>
          <w:tcPr>
            <w:tcW w:w="1587" w:type="dxa"/>
            <w:tcBorders>
              <w:top w:val="single" w:sz="4" w:space="0" w:color="auto"/>
            </w:tcBorders>
            <w:shd w:val="clear" w:color="auto" w:fill="auto"/>
            <w:noWrap/>
            <w:vAlign w:val="center"/>
            <w:hideMark/>
          </w:tcPr>
          <w:p w14:paraId="413E8DA7"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20.33 ± 28.38</w:t>
            </w:r>
            <w:r w:rsidRPr="005F5263">
              <w:rPr>
                <w:rFonts w:eastAsia="等线" w:cstheme="minorHAnsi"/>
                <w:color w:val="000000"/>
                <w:sz w:val="18"/>
                <w:szCs w:val="18"/>
                <w:vertAlign w:val="superscript"/>
              </w:rPr>
              <w:t>c</w:t>
            </w:r>
          </w:p>
        </w:tc>
        <w:tc>
          <w:tcPr>
            <w:tcW w:w="1644" w:type="dxa"/>
            <w:tcBorders>
              <w:top w:val="single" w:sz="4" w:space="0" w:color="auto"/>
            </w:tcBorders>
            <w:shd w:val="clear" w:color="auto" w:fill="auto"/>
            <w:noWrap/>
            <w:vAlign w:val="center"/>
            <w:hideMark/>
          </w:tcPr>
          <w:p w14:paraId="17CD259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440.56 ± 50.61</w:t>
            </w:r>
            <w:r w:rsidRPr="005F5263">
              <w:rPr>
                <w:rFonts w:eastAsia="等线" w:cstheme="minorHAnsi"/>
                <w:color w:val="000000"/>
                <w:sz w:val="18"/>
                <w:szCs w:val="18"/>
                <w:vertAlign w:val="superscript"/>
              </w:rPr>
              <w:t>b</w:t>
            </w:r>
          </w:p>
        </w:tc>
        <w:tc>
          <w:tcPr>
            <w:tcW w:w="1034" w:type="dxa"/>
            <w:tcBorders>
              <w:top w:val="single" w:sz="4" w:space="0" w:color="auto"/>
            </w:tcBorders>
            <w:shd w:val="clear" w:color="auto" w:fill="auto"/>
            <w:noWrap/>
            <w:vAlign w:val="center"/>
            <w:hideMark/>
          </w:tcPr>
          <w:p w14:paraId="34272D1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w:t>
            </w:r>
            <w:commentRangeStart w:id="88"/>
            <w:r w:rsidRPr="005F5263">
              <w:rPr>
                <w:rFonts w:eastAsia="等线" w:cstheme="minorHAnsi"/>
                <w:color w:val="000000"/>
                <w:sz w:val="18"/>
                <w:szCs w:val="18"/>
              </w:rPr>
              <w:t>000</w:t>
            </w:r>
            <w:commentRangeEnd w:id="88"/>
            <w:r w:rsidRPr="005F5263">
              <w:rPr>
                <w:rStyle w:val="CommentReference"/>
                <w:rFonts w:cstheme="minorHAnsi"/>
                <w:sz w:val="18"/>
                <w:szCs w:val="18"/>
              </w:rPr>
              <w:commentReference w:id="88"/>
            </w:r>
          </w:p>
        </w:tc>
      </w:tr>
      <w:tr w:rsidR="00092A57" w:rsidRPr="005F5263" w14:paraId="47286D38" w14:textId="77777777" w:rsidTr="009F4658">
        <w:trPr>
          <w:trHeight w:val="330"/>
        </w:trPr>
        <w:tc>
          <w:tcPr>
            <w:tcW w:w="1247" w:type="dxa"/>
            <w:shd w:val="clear" w:color="auto" w:fill="auto"/>
            <w:noWrap/>
            <w:vAlign w:val="center"/>
            <w:hideMark/>
          </w:tcPr>
          <w:p w14:paraId="3A40BBC9"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vertAlign w:val="superscript"/>
              </w:rPr>
              <w:t>23</w:t>
            </w:r>
            <w:r w:rsidRPr="005F5263">
              <w:rPr>
                <w:rFonts w:eastAsia="等线" w:cstheme="minorHAnsi"/>
                <w:sz w:val="18"/>
                <w:szCs w:val="18"/>
              </w:rPr>
              <w:t>Na (mg/kg)</w:t>
            </w:r>
          </w:p>
        </w:tc>
        <w:tc>
          <w:tcPr>
            <w:tcW w:w="1587" w:type="dxa"/>
            <w:shd w:val="clear" w:color="auto" w:fill="auto"/>
            <w:noWrap/>
            <w:vAlign w:val="center"/>
            <w:hideMark/>
          </w:tcPr>
          <w:p w14:paraId="6070E23D"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08 ± 0.19</w:t>
            </w:r>
            <w:r w:rsidRPr="005F5263">
              <w:rPr>
                <w:rFonts w:eastAsia="等线" w:cstheme="minorHAnsi"/>
                <w:sz w:val="18"/>
                <w:szCs w:val="18"/>
                <w:vertAlign w:val="superscript"/>
              </w:rPr>
              <w:t>de</w:t>
            </w:r>
          </w:p>
        </w:tc>
        <w:tc>
          <w:tcPr>
            <w:tcW w:w="1587" w:type="dxa"/>
            <w:shd w:val="clear" w:color="auto" w:fill="auto"/>
            <w:noWrap/>
            <w:vAlign w:val="center"/>
            <w:hideMark/>
          </w:tcPr>
          <w:p w14:paraId="65A41E4B"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18 ± 0.12</w:t>
            </w:r>
            <w:r w:rsidRPr="005F5263">
              <w:rPr>
                <w:rFonts w:eastAsia="等线" w:cstheme="minorHAnsi"/>
                <w:sz w:val="18"/>
                <w:szCs w:val="18"/>
                <w:vertAlign w:val="superscript"/>
              </w:rPr>
              <w:t>e</w:t>
            </w:r>
          </w:p>
        </w:tc>
        <w:tc>
          <w:tcPr>
            <w:tcW w:w="1587" w:type="dxa"/>
            <w:shd w:val="clear" w:color="auto" w:fill="auto"/>
            <w:noWrap/>
            <w:vAlign w:val="center"/>
            <w:hideMark/>
          </w:tcPr>
          <w:p w14:paraId="642AFECE"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4.25 ± 6.41</w:t>
            </w:r>
            <w:r w:rsidRPr="005F5263">
              <w:rPr>
                <w:rFonts w:eastAsia="等线" w:cstheme="minorHAnsi"/>
                <w:sz w:val="18"/>
                <w:szCs w:val="18"/>
                <w:vertAlign w:val="superscript"/>
              </w:rPr>
              <w:t>b</w:t>
            </w:r>
          </w:p>
        </w:tc>
        <w:tc>
          <w:tcPr>
            <w:tcW w:w="1587" w:type="dxa"/>
            <w:shd w:val="clear" w:color="auto" w:fill="auto"/>
            <w:noWrap/>
            <w:vAlign w:val="center"/>
            <w:hideMark/>
          </w:tcPr>
          <w:p w14:paraId="607E23B0"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6.00 ± 0.63</w:t>
            </w:r>
            <w:r w:rsidRPr="005F5263">
              <w:rPr>
                <w:rFonts w:eastAsia="等线" w:cstheme="minorHAnsi"/>
                <w:sz w:val="18"/>
                <w:szCs w:val="18"/>
                <w:vertAlign w:val="superscript"/>
              </w:rPr>
              <w:t>c</w:t>
            </w:r>
          </w:p>
        </w:tc>
        <w:tc>
          <w:tcPr>
            <w:tcW w:w="1587" w:type="dxa"/>
            <w:shd w:val="clear" w:color="auto" w:fill="auto"/>
            <w:noWrap/>
            <w:vAlign w:val="center"/>
            <w:hideMark/>
          </w:tcPr>
          <w:p w14:paraId="622C04A1"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5.30 ± 0.59</w:t>
            </w:r>
            <w:r w:rsidRPr="005F5263">
              <w:rPr>
                <w:rFonts w:eastAsia="等线" w:cstheme="minorHAnsi"/>
                <w:sz w:val="18"/>
                <w:szCs w:val="18"/>
                <w:vertAlign w:val="superscript"/>
              </w:rPr>
              <w:t>cd</w:t>
            </w:r>
          </w:p>
        </w:tc>
        <w:tc>
          <w:tcPr>
            <w:tcW w:w="1644" w:type="dxa"/>
            <w:shd w:val="clear" w:color="auto" w:fill="auto"/>
            <w:noWrap/>
            <w:vAlign w:val="center"/>
            <w:hideMark/>
          </w:tcPr>
          <w:p w14:paraId="4DBA91B1"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0.00 ± 3.14</w:t>
            </w:r>
            <w:r w:rsidRPr="005F5263">
              <w:rPr>
                <w:rFonts w:eastAsia="等线" w:cstheme="minorHAnsi"/>
                <w:sz w:val="18"/>
                <w:szCs w:val="18"/>
                <w:vertAlign w:val="superscript"/>
              </w:rPr>
              <w:t>a</w:t>
            </w:r>
          </w:p>
        </w:tc>
        <w:tc>
          <w:tcPr>
            <w:tcW w:w="1034" w:type="dxa"/>
            <w:shd w:val="clear" w:color="auto" w:fill="auto"/>
            <w:noWrap/>
            <w:vAlign w:val="center"/>
            <w:hideMark/>
          </w:tcPr>
          <w:p w14:paraId="0974212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5004BF99" w14:textId="77777777" w:rsidTr="009F4658">
        <w:trPr>
          <w:trHeight w:val="330"/>
        </w:trPr>
        <w:tc>
          <w:tcPr>
            <w:tcW w:w="1247" w:type="dxa"/>
            <w:shd w:val="clear" w:color="auto" w:fill="auto"/>
            <w:noWrap/>
            <w:vAlign w:val="center"/>
            <w:hideMark/>
          </w:tcPr>
          <w:p w14:paraId="74F2E2F2"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vertAlign w:val="superscript"/>
              </w:rPr>
              <w:t>24</w:t>
            </w:r>
            <w:r w:rsidRPr="005F5263">
              <w:rPr>
                <w:rFonts w:eastAsia="等线" w:cstheme="minorHAnsi"/>
                <w:sz w:val="18"/>
                <w:szCs w:val="18"/>
              </w:rPr>
              <w:t>Mg (mg/kg)</w:t>
            </w:r>
          </w:p>
        </w:tc>
        <w:tc>
          <w:tcPr>
            <w:tcW w:w="1587" w:type="dxa"/>
            <w:shd w:val="clear" w:color="auto" w:fill="auto"/>
            <w:noWrap/>
            <w:vAlign w:val="center"/>
            <w:hideMark/>
          </w:tcPr>
          <w:p w14:paraId="24F94372"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57.01 ± 20.61</w:t>
            </w:r>
            <w:r w:rsidRPr="005F5263">
              <w:rPr>
                <w:rFonts w:eastAsia="等线" w:cstheme="minorHAnsi"/>
                <w:sz w:val="18"/>
                <w:szCs w:val="18"/>
                <w:vertAlign w:val="superscript"/>
              </w:rPr>
              <w:t>a</w:t>
            </w:r>
          </w:p>
        </w:tc>
        <w:tc>
          <w:tcPr>
            <w:tcW w:w="1587" w:type="dxa"/>
            <w:shd w:val="clear" w:color="auto" w:fill="auto"/>
            <w:noWrap/>
            <w:vAlign w:val="center"/>
            <w:hideMark/>
          </w:tcPr>
          <w:p w14:paraId="099D24B0"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54.94 ± 16.05</w:t>
            </w:r>
            <w:r w:rsidRPr="005F5263">
              <w:rPr>
                <w:rFonts w:eastAsia="等线" w:cstheme="minorHAnsi"/>
                <w:sz w:val="18"/>
                <w:szCs w:val="18"/>
                <w:vertAlign w:val="superscript"/>
              </w:rPr>
              <w:t>a</w:t>
            </w:r>
          </w:p>
        </w:tc>
        <w:tc>
          <w:tcPr>
            <w:tcW w:w="1587" w:type="dxa"/>
            <w:shd w:val="clear" w:color="auto" w:fill="auto"/>
            <w:noWrap/>
            <w:vAlign w:val="center"/>
            <w:hideMark/>
          </w:tcPr>
          <w:p w14:paraId="6C953739"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87.29 ± 22.75</w:t>
            </w:r>
            <w:r w:rsidRPr="005F5263">
              <w:rPr>
                <w:rFonts w:eastAsia="等线" w:cstheme="minorHAnsi"/>
                <w:sz w:val="18"/>
                <w:szCs w:val="18"/>
                <w:vertAlign w:val="superscript"/>
              </w:rPr>
              <w:t>b</w:t>
            </w:r>
          </w:p>
        </w:tc>
        <w:tc>
          <w:tcPr>
            <w:tcW w:w="1587" w:type="dxa"/>
            <w:shd w:val="clear" w:color="auto" w:fill="auto"/>
            <w:noWrap/>
            <w:vAlign w:val="center"/>
            <w:hideMark/>
          </w:tcPr>
          <w:p w14:paraId="337463E5"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87.41 ± 13.29</w:t>
            </w:r>
            <w:r w:rsidRPr="005F5263">
              <w:rPr>
                <w:rFonts w:eastAsia="等线" w:cstheme="minorHAnsi"/>
                <w:sz w:val="18"/>
                <w:szCs w:val="18"/>
                <w:vertAlign w:val="superscript"/>
              </w:rPr>
              <w:t>b</w:t>
            </w:r>
          </w:p>
        </w:tc>
        <w:tc>
          <w:tcPr>
            <w:tcW w:w="1587" w:type="dxa"/>
            <w:shd w:val="clear" w:color="auto" w:fill="auto"/>
            <w:noWrap/>
            <w:vAlign w:val="center"/>
            <w:hideMark/>
          </w:tcPr>
          <w:p w14:paraId="1329081C"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83.24 ± 13.86</w:t>
            </w:r>
            <w:r w:rsidRPr="005F5263">
              <w:rPr>
                <w:rFonts w:eastAsia="等线" w:cstheme="minorHAnsi"/>
                <w:sz w:val="18"/>
                <w:szCs w:val="18"/>
                <w:vertAlign w:val="superscript"/>
              </w:rPr>
              <w:t>b</w:t>
            </w:r>
          </w:p>
        </w:tc>
        <w:tc>
          <w:tcPr>
            <w:tcW w:w="1644" w:type="dxa"/>
            <w:shd w:val="clear" w:color="auto" w:fill="auto"/>
            <w:noWrap/>
            <w:vAlign w:val="center"/>
            <w:hideMark/>
          </w:tcPr>
          <w:p w14:paraId="2828CB54"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85.46 ± 22.02</w:t>
            </w:r>
            <w:r w:rsidRPr="005F5263">
              <w:rPr>
                <w:rFonts w:eastAsia="等线" w:cstheme="minorHAnsi"/>
                <w:sz w:val="18"/>
                <w:szCs w:val="18"/>
                <w:vertAlign w:val="superscript"/>
              </w:rPr>
              <w:t>b</w:t>
            </w:r>
          </w:p>
        </w:tc>
        <w:tc>
          <w:tcPr>
            <w:tcW w:w="1034" w:type="dxa"/>
            <w:shd w:val="clear" w:color="auto" w:fill="auto"/>
            <w:noWrap/>
            <w:vAlign w:val="center"/>
            <w:hideMark/>
          </w:tcPr>
          <w:p w14:paraId="400D0EFC"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2DAD35B6" w14:textId="77777777" w:rsidTr="009F4658">
        <w:trPr>
          <w:trHeight w:val="330"/>
        </w:trPr>
        <w:tc>
          <w:tcPr>
            <w:tcW w:w="1247" w:type="dxa"/>
            <w:shd w:val="clear" w:color="auto" w:fill="auto"/>
            <w:noWrap/>
            <w:vAlign w:val="center"/>
            <w:hideMark/>
          </w:tcPr>
          <w:p w14:paraId="6137398E"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27</w:t>
            </w:r>
            <w:r w:rsidRPr="005F5263">
              <w:rPr>
                <w:rFonts w:eastAsia="等线" w:cstheme="minorHAnsi"/>
                <w:color w:val="000000"/>
                <w:sz w:val="18"/>
                <w:szCs w:val="18"/>
              </w:rPr>
              <w:t>Al (µg/kg)</w:t>
            </w:r>
          </w:p>
        </w:tc>
        <w:tc>
          <w:tcPr>
            <w:tcW w:w="1587" w:type="dxa"/>
            <w:shd w:val="clear" w:color="auto" w:fill="auto"/>
            <w:noWrap/>
            <w:vAlign w:val="center"/>
            <w:hideMark/>
          </w:tcPr>
          <w:p w14:paraId="1EA7E8C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403.07 ± 79.75</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2A9A259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483.52 ± 213.89</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76A0B8A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361.21 ± 785.19</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0ED9556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26.91 ± 62.13</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42AE562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526.28 ± 125.48</w:t>
            </w:r>
            <w:r w:rsidRPr="005F5263">
              <w:rPr>
                <w:rFonts w:eastAsia="等线" w:cstheme="minorHAnsi"/>
                <w:color w:val="000000"/>
                <w:sz w:val="18"/>
                <w:szCs w:val="18"/>
                <w:vertAlign w:val="superscript"/>
              </w:rPr>
              <w:t>c</w:t>
            </w:r>
          </w:p>
        </w:tc>
        <w:tc>
          <w:tcPr>
            <w:tcW w:w="1644" w:type="dxa"/>
            <w:shd w:val="clear" w:color="auto" w:fill="auto"/>
            <w:noWrap/>
            <w:vAlign w:val="center"/>
            <w:hideMark/>
          </w:tcPr>
          <w:p w14:paraId="352C6BD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402.23 ± 78.87</w:t>
            </w:r>
            <w:r w:rsidRPr="005F5263">
              <w:rPr>
                <w:rFonts w:eastAsia="等线" w:cstheme="minorHAnsi"/>
                <w:color w:val="000000"/>
                <w:sz w:val="18"/>
                <w:szCs w:val="18"/>
                <w:vertAlign w:val="superscript"/>
              </w:rPr>
              <w:t>c</w:t>
            </w:r>
          </w:p>
        </w:tc>
        <w:tc>
          <w:tcPr>
            <w:tcW w:w="1034" w:type="dxa"/>
            <w:shd w:val="clear" w:color="auto" w:fill="auto"/>
            <w:noWrap/>
            <w:vAlign w:val="center"/>
            <w:hideMark/>
          </w:tcPr>
          <w:p w14:paraId="0432D8A0"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0FF869B2" w14:textId="77777777" w:rsidTr="009F4658">
        <w:trPr>
          <w:trHeight w:val="330"/>
        </w:trPr>
        <w:tc>
          <w:tcPr>
            <w:tcW w:w="1247" w:type="dxa"/>
            <w:shd w:val="clear" w:color="auto" w:fill="auto"/>
            <w:noWrap/>
            <w:vAlign w:val="center"/>
            <w:hideMark/>
          </w:tcPr>
          <w:p w14:paraId="68F25ACF"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vertAlign w:val="superscript"/>
              </w:rPr>
              <w:t>39</w:t>
            </w:r>
            <w:r w:rsidRPr="005F5263">
              <w:rPr>
                <w:rFonts w:eastAsia="等线" w:cstheme="minorHAnsi"/>
                <w:sz w:val="18"/>
                <w:szCs w:val="18"/>
              </w:rPr>
              <w:t>K (mg/kg)</w:t>
            </w:r>
          </w:p>
        </w:tc>
        <w:tc>
          <w:tcPr>
            <w:tcW w:w="1587" w:type="dxa"/>
            <w:shd w:val="clear" w:color="auto" w:fill="auto"/>
            <w:noWrap/>
            <w:vAlign w:val="center"/>
            <w:hideMark/>
          </w:tcPr>
          <w:p w14:paraId="3492B348"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961.45 ± 65.69</w:t>
            </w:r>
            <w:r w:rsidRPr="005F5263">
              <w:rPr>
                <w:rFonts w:eastAsia="等线" w:cstheme="minorHAnsi"/>
                <w:sz w:val="18"/>
                <w:szCs w:val="18"/>
                <w:vertAlign w:val="superscript"/>
              </w:rPr>
              <w:t>b</w:t>
            </w:r>
          </w:p>
        </w:tc>
        <w:tc>
          <w:tcPr>
            <w:tcW w:w="1587" w:type="dxa"/>
            <w:shd w:val="clear" w:color="auto" w:fill="auto"/>
            <w:noWrap/>
            <w:vAlign w:val="center"/>
            <w:hideMark/>
          </w:tcPr>
          <w:p w14:paraId="7AF4A333"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770.48 ± 44.69</w:t>
            </w:r>
            <w:r w:rsidRPr="005F5263">
              <w:rPr>
                <w:rFonts w:eastAsia="等线" w:cstheme="minorHAnsi"/>
                <w:sz w:val="18"/>
                <w:szCs w:val="18"/>
                <w:vertAlign w:val="superscript"/>
              </w:rPr>
              <w:t>d</w:t>
            </w:r>
          </w:p>
        </w:tc>
        <w:tc>
          <w:tcPr>
            <w:tcW w:w="1587" w:type="dxa"/>
            <w:shd w:val="clear" w:color="auto" w:fill="auto"/>
            <w:noWrap/>
            <w:vAlign w:val="center"/>
            <w:hideMark/>
          </w:tcPr>
          <w:p w14:paraId="1625D7C3"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723.98 ± 75.70</w:t>
            </w:r>
            <w:r w:rsidRPr="005F5263">
              <w:rPr>
                <w:rFonts w:eastAsia="等线" w:cstheme="minorHAnsi"/>
                <w:sz w:val="18"/>
                <w:szCs w:val="18"/>
                <w:vertAlign w:val="superscript"/>
              </w:rPr>
              <w:t>de</w:t>
            </w:r>
          </w:p>
        </w:tc>
        <w:tc>
          <w:tcPr>
            <w:tcW w:w="1587" w:type="dxa"/>
            <w:shd w:val="clear" w:color="auto" w:fill="auto"/>
            <w:noWrap/>
            <w:vAlign w:val="center"/>
            <w:hideMark/>
          </w:tcPr>
          <w:p w14:paraId="44D30D9C"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702.17 ± 45.36</w:t>
            </w:r>
            <w:r w:rsidRPr="005F5263">
              <w:rPr>
                <w:rFonts w:eastAsia="等线" w:cstheme="minorHAnsi"/>
                <w:sz w:val="18"/>
                <w:szCs w:val="18"/>
                <w:vertAlign w:val="superscript"/>
              </w:rPr>
              <w:t>e</w:t>
            </w:r>
          </w:p>
        </w:tc>
        <w:tc>
          <w:tcPr>
            <w:tcW w:w="1587" w:type="dxa"/>
            <w:shd w:val="clear" w:color="auto" w:fill="auto"/>
            <w:noWrap/>
            <w:vAlign w:val="center"/>
            <w:hideMark/>
          </w:tcPr>
          <w:p w14:paraId="6FBDF53B"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842.62 ± 45.82</w:t>
            </w:r>
            <w:r w:rsidRPr="005F5263">
              <w:rPr>
                <w:rFonts w:eastAsia="等线" w:cstheme="minorHAnsi"/>
                <w:sz w:val="18"/>
                <w:szCs w:val="18"/>
                <w:vertAlign w:val="superscript"/>
              </w:rPr>
              <w:t>c</w:t>
            </w:r>
          </w:p>
        </w:tc>
        <w:tc>
          <w:tcPr>
            <w:tcW w:w="1644" w:type="dxa"/>
            <w:shd w:val="clear" w:color="auto" w:fill="auto"/>
            <w:noWrap/>
            <w:vAlign w:val="center"/>
            <w:hideMark/>
          </w:tcPr>
          <w:p w14:paraId="6575D749"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053.24 ± 104.88</w:t>
            </w:r>
            <w:r w:rsidRPr="005F5263">
              <w:rPr>
                <w:rFonts w:eastAsia="等线" w:cstheme="minorHAnsi"/>
                <w:sz w:val="18"/>
                <w:szCs w:val="18"/>
                <w:vertAlign w:val="superscript"/>
              </w:rPr>
              <w:t>a</w:t>
            </w:r>
          </w:p>
        </w:tc>
        <w:tc>
          <w:tcPr>
            <w:tcW w:w="1034" w:type="dxa"/>
            <w:shd w:val="clear" w:color="auto" w:fill="auto"/>
            <w:noWrap/>
            <w:vAlign w:val="center"/>
            <w:hideMark/>
          </w:tcPr>
          <w:p w14:paraId="74D0F94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3E022D34" w14:textId="77777777" w:rsidTr="009F4658">
        <w:trPr>
          <w:trHeight w:val="330"/>
        </w:trPr>
        <w:tc>
          <w:tcPr>
            <w:tcW w:w="1247" w:type="dxa"/>
            <w:shd w:val="clear" w:color="auto" w:fill="auto"/>
            <w:noWrap/>
            <w:vAlign w:val="center"/>
            <w:hideMark/>
          </w:tcPr>
          <w:p w14:paraId="47FB9506"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vertAlign w:val="superscript"/>
              </w:rPr>
              <w:t>43</w:t>
            </w:r>
            <w:r w:rsidRPr="005F5263">
              <w:rPr>
                <w:rFonts w:eastAsia="等线" w:cstheme="minorHAnsi"/>
                <w:sz w:val="18"/>
                <w:szCs w:val="18"/>
              </w:rPr>
              <w:t>Ca (mg/kg)</w:t>
            </w:r>
          </w:p>
        </w:tc>
        <w:tc>
          <w:tcPr>
            <w:tcW w:w="1587" w:type="dxa"/>
            <w:shd w:val="clear" w:color="auto" w:fill="auto"/>
            <w:noWrap/>
            <w:vAlign w:val="center"/>
            <w:hideMark/>
          </w:tcPr>
          <w:p w14:paraId="1990EC56"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63.14 ± 6.30</w:t>
            </w:r>
            <w:r w:rsidRPr="005F5263">
              <w:rPr>
                <w:rFonts w:eastAsia="等线" w:cstheme="minorHAnsi"/>
                <w:sz w:val="18"/>
                <w:szCs w:val="18"/>
                <w:vertAlign w:val="superscript"/>
              </w:rPr>
              <w:t>a</w:t>
            </w:r>
          </w:p>
        </w:tc>
        <w:tc>
          <w:tcPr>
            <w:tcW w:w="1587" w:type="dxa"/>
            <w:shd w:val="clear" w:color="auto" w:fill="auto"/>
            <w:noWrap/>
            <w:vAlign w:val="center"/>
            <w:hideMark/>
          </w:tcPr>
          <w:p w14:paraId="67C75AF5"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43.81 ± 2.36</w:t>
            </w:r>
            <w:r w:rsidRPr="005F5263">
              <w:rPr>
                <w:rFonts w:eastAsia="等线" w:cstheme="minorHAnsi"/>
                <w:sz w:val="18"/>
                <w:szCs w:val="18"/>
                <w:vertAlign w:val="superscript"/>
              </w:rPr>
              <w:t>c</w:t>
            </w:r>
          </w:p>
        </w:tc>
        <w:tc>
          <w:tcPr>
            <w:tcW w:w="1587" w:type="dxa"/>
            <w:shd w:val="clear" w:color="auto" w:fill="auto"/>
            <w:noWrap/>
            <w:vAlign w:val="center"/>
            <w:hideMark/>
          </w:tcPr>
          <w:p w14:paraId="65F9604A"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63.56 ± 7.03</w:t>
            </w:r>
            <w:r w:rsidRPr="005F5263">
              <w:rPr>
                <w:rFonts w:eastAsia="等线" w:cstheme="minorHAnsi"/>
                <w:sz w:val="18"/>
                <w:szCs w:val="18"/>
                <w:vertAlign w:val="superscript"/>
              </w:rPr>
              <w:t>a</w:t>
            </w:r>
          </w:p>
        </w:tc>
        <w:tc>
          <w:tcPr>
            <w:tcW w:w="1587" w:type="dxa"/>
            <w:shd w:val="clear" w:color="auto" w:fill="auto"/>
            <w:noWrap/>
            <w:vAlign w:val="center"/>
            <w:hideMark/>
          </w:tcPr>
          <w:p w14:paraId="2AEFD751"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55.93 ± 3.27</w:t>
            </w:r>
            <w:r w:rsidRPr="005F5263">
              <w:rPr>
                <w:rFonts w:eastAsia="等线" w:cstheme="minorHAnsi"/>
                <w:sz w:val="18"/>
                <w:szCs w:val="18"/>
                <w:vertAlign w:val="superscript"/>
              </w:rPr>
              <w:t>b</w:t>
            </w:r>
          </w:p>
        </w:tc>
        <w:tc>
          <w:tcPr>
            <w:tcW w:w="1587" w:type="dxa"/>
            <w:shd w:val="clear" w:color="auto" w:fill="auto"/>
            <w:noWrap/>
            <w:vAlign w:val="center"/>
            <w:hideMark/>
          </w:tcPr>
          <w:p w14:paraId="4E240F7F"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56.81 ± 3.34</w:t>
            </w:r>
            <w:r w:rsidRPr="005F5263">
              <w:rPr>
                <w:rFonts w:eastAsia="等线" w:cstheme="minorHAnsi"/>
                <w:sz w:val="18"/>
                <w:szCs w:val="18"/>
                <w:vertAlign w:val="superscript"/>
              </w:rPr>
              <w:t>b</w:t>
            </w:r>
          </w:p>
        </w:tc>
        <w:tc>
          <w:tcPr>
            <w:tcW w:w="1644" w:type="dxa"/>
            <w:shd w:val="clear" w:color="auto" w:fill="auto"/>
            <w:noWrap/>
            <w:vAlign w:val="center"/>
            <w:hideMark/>
          </w:tcPr>
          <w:p w14:paraId="58736981"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46.44 ± 3.57</w:t>
            </w:r>
            <w:r w:rsidRPr="005F5263">
              <w:rPr>
                <w:rFonts w:eastAsia="等线" w:cstheme="minorHAnsi"/>
                <w:sz w:val="18"/>
                <w:szCs w:val="18"/>
                <w:vertAlign w:val="superscript"/>
              </w:rPr>
              <w:t>c</w:t>
            </w:r>
          </w:p>
        </w:tc>
        <w:tc>
          <w:tcPr>
            <w:tcW w:w="1034" w:type="dxa"/>
            <w:shd w:val="clear" w:color="auto" w:fill="auto"/>
            <w:noWrap/>
            <w:vAlign w:val="center"/>
            <w:hideMark/>
          </w:tcPr>
          <w:p w14:paraId="5EA3690E"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10C0265B" w14:textId="77777777" w:rsidTr="009F4658">
        <w:trPr>
          <w:trHeight w:val="330"/>
        </w:trPr>
        <w:tc>
          <w:tcPr>
            <w:tcW w:w="1247" w:type="dxa"/>
            <w:shd w:val="clear" w:color="auto" w:fill="auto"/>
            <w:noWrap/>
            <w:vAlign w:val="center"/>
            <w:hideMark/>
          </w:tcPr>
          <w:p w14:paraId="748D0C0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45</w:t>
            </w:r>
            <w:r w:rsidRPr="005F5263">
              <w:rPr>
                <w:rFonts w:eastAsia="等线" w:cstheme="minorHAnsi"/>
                <w:color w:val="000000"/>
                <w:sz w:val="18"/>
                <w:szCs w:val="18"/>
              </w:rPr>
              <w:t>Sc (µg/kg)</w:t>
            </w:r>
          </w:p>
        </w:tc>
        <w:tc>
          <w:tcPr>
            <w:tcW w:w="1587" w:type="dxa"/>
            <w:shd w:val="clear" w:color="auto" w:fill="auto"/>
            <w:noWrap/>
            <w:vAlign w:val="center"/>
            <w:hideMark/>
          </w:tcPr>
          <w:p w14:paraId="6213C7E7"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7 ± 0.08</w:t>
            </w:r>
            <w:r w:rsidRPr="005F5263">
              <w:rPr>
                <w:rFonts w:eastAsia="等线" w:cstheme="minorHAnsi"/>
                <w:color w:val="000000"/>
                <w:sz w:val="18"/>
                <w:szCs w:val="18"/>
                <w:vertAlign w:val="superscript"/>
              </w:rPr>
              <w:t>bc</w:t>
            </w:r>
          </w:p>
        </w:tc>
        <w:tc>
          <w:tcPr>
            <w:tcW w:w="1587" w:type="dxa"/>
            <w:shd w:val="clear" w:color="auto" w:fill="auto"/>
            <w:noWrap/>
            <w:vAlign w:val="center"/>
            <w:hideMark/>
          </w:tcPr>
          <w:p w14:paraId="2BE8D4E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10 ± 0.07</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1E3BFED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23 ± 0.16</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7EACCAB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1 ± 0.02</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45EA6A75"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7 ± 0.08</w:t>
            </w:r>
            <w:r w:rsidRPr="005F5263">
              <w:rPr>
                <w:rFonts w:eastAsia="等线" w:cstheme="minorHAnsi"/>
                <w:color w:val="000000"/>
                <w:sz w:val="18"/>
                <w:szCs w:val="18"/>
                <w:vertAlign w:val="superscript"/>
              </w:rPr>
              <w:t>bc</w:t>
            </w:r>
          </w:p>
        </w:tc>
        <w:tc>
          <w:tcPr>
            <w:tcW w:w="1644" w:type="dxa"/>
            <w:shd w:val="clear" w:color="auto" w:fill="auto"/>
            <w:noWrap/>
            <w:vAlign w:val="center"/>
            <w:hideMark/>
          </w:tcPr>
          <w:p w14:paraId="4D02F487"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2 ± 0.03</w:t>
            </w:r>
            <w:r w:rsidRPr="005F5263">
              <w:rPr>
                <w:rFonts w:eastAsia="等线" w:cstheme="minorHAnsi"/>
                <w:color w:val="000000"/>
                <w:sz w:val="18"/>
                <w:szCs w:val="18"/>
                <w:vertAlign w:val="superscript"/>
              </w:rPr>
              <w:t>bc</w:t>
            </w:r>
          </w:p>
        </w:tc>
        <w:tc>
          <w:tcPr>
            <w:tcW w:w="1034" w:type="dxa"/>
            <w:shd w:val="clear" w:color="auto" w:fill="auto"/>
            <w:noWrap/>
            <w:vAlign w:val="center"/>
            <w:hideMark/>
          </w:tcPr>
          <w:p w14:paraId="056BB9B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60564FF7" w14:textId="77777777" w:rsidTr="009F4658">
        <w:trPr>
          <w:trHeight w:val="330"/>
        </w:trPr>
        <w:tc>
          <w:tcPr>
            <w:tcW w:w="1247" w:type="dxa"/>
            <w:shd w:val="clear" w:color="auto" w:fill="auto"/>
            <w:noWrap/>
            <w:vAlign w:val="center"/>
            <w:hideMark/>
          </w:tcPr>
          <w:p w14:paraId="368C1D1E"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48</w:t>
            </w:r>
            <w:r w:rsidRPr="005F5263">
              <w:rPr>
                <w:rFonts w:eastAsia="等线" w:cstheme="minorHAnsi"/>
                <w:color w:val="000000"/>
                <w:sz w:val="18"/>
                <w:szCs w:val="18"/>
              </w:rPr>
              <w:t>Ti (µg/kg)</w:t>
            </w:r>
          </w:p>
        </w:tc>
        <w:tc>
          <w:tcPr>
            <w:tcW w:w="1587" w:type="dxa"/>
            <w:shd w:val="clear" w:color="auto" w:fill="auto"/>
            <w:noWrap/>
            <w:vAlign w:val="center"/>
            <w:hideMark/>
          </w:tcPr>
          <w:p w14:paraId="3845DA3F"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8.74 ± 19.18</w:t>
            </w:r>
            <w:r w:rsidRPr="005F5263">
              <w:rPr>
                <w:rFonts w:eastAsia="等线" w:cstheme="minorHAnsi"/>
                <w:color w:val="000000"/>
                <w:sz w:val="18"/>
                <w:szCs w:val="18"/>
                <w:vertAlign w:val="superscript"/>
              </w:rPr>
              <w:t>bc</w:t>
            </w:r>
          </w:p>
        </w:tc>
        <w:tc>
          <w:tcPr>
            <w:tcW w:w="1587" w:type="dxa"/>
            <w:shd w:val="clear" w:color="auto" w:fill="auto"/>
            <w:noWrap/>
            <w:vAlign w:val="center"/>
            <w:hideMark/>
          </w:tcPr>
          <w:p w14:paraId="6AD26E4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48.22 ± 11.75</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25DCF63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89.01 ± 26.74</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28DDF817"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9.67 ± 6.75</w:t>
            </w:r>
            <w:r w:rsidRPr="005F5263">
              <w:rPr>
                <w:rFonts w:eastAsia="等线" w:cstheme="minorHAnsi"/>
                <w:color w:val="000000"/>
                <w:sz w:val="18"/>
                <w:szCs w:val="18"/>
                <w:vertAlign w:val="superscript"/>
              </w:rPr>
              <w:t>d</w:t>
            </w:r>
          </w:p>
        </w:tc>
        <w:tc>
          <w:tcPr>
            <w:tcW w:w="1587" w:type="dxa"/>
            <w:shd w:val="clear" w:color="auto" w:fill="auto"/>
            <w:noWrap/>
            <w:vAlign w:val="center"/>
            <w:hideMark/>
          </w:tcPr>
          <w:p w14:paraId="668363F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1.07 ± 8.17</w:t>
            </w:r>
            <w:r w:rsidRPr="005F5263">
              <w:rPr>
                <w:rFonts w:eastAsia="等线" w:cstheme="minorHAnsi"/>
                <w:color w:val="000000"/>
                <w:sz w:val="18"/>
                <w:szCs w:val="18"/>
                <w:vertAlign w:val="superscript"/>
              </w:rPr>
              <w:t>cd</w:t>
            </w:r>
          </w:p>
        </w:tc>
        <w:tc>
          <w:tcPr>
            <w:tcW w:w="1644" w:type="dxa"/>
            <w:shd w:val="clear" w:color="auto" w:fill="auto"/>
            <w:noWrap/>
            <w:vAlign w:val="center"/>
            <w:hideMark/>
          </w:tcPr>
          <w:p w14:paraId="599F043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3.68 ± 8.12</w:t>
            </w:r>
            <w:r w:rsidRPr="005F5263">
              <w:rPr>
                <w:rFonts w:eastAsia="等线" w:cstheme="minorHAnsi"/>
                <w:color w:val="000000"/>
                <w:sz w:val="18"/>
                <w:szCs w:val="18"/>
                <w:vertAlign w:val="superscript"/>
              </w:rPr>
              <w:t>cd</w:t>
            </w:r>
          </w:p>
        </w:tc>
        <w:tc>
          <w:tcPr>
            <w:tcW w:w="1034" w:type="dxa"/>
            <w:shd w:val="clear" w:color="auto" w:fill="auto"/>
            <w:noWrap/>
            <w:vAlign w:val="center"/>
            <w:hideMark/>
          </w:tcPr>
          <w:p w14:paraId="4471E47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7FE6483B" w14:textId="77777777" w:rsidTr="009F4658">
        <w:trPr>
          <w:trHeight w:val="330"/>
        </w:trPr>
        <w:tc>
          <w:tcPr>
            <w:tcW w:w="1247" w:type="dxa"/>
            <w:shd w:val="clear" w:color="auto" w:fill="auto"/>
            <w:noWrap/>
            <w:vAlign w:val="center"/>
            <w:hideMark/>
          </w:tcPr>
          <w:p w14:paraId="6A46B36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51</w:t>
            </w:r>
            <w:r w:rsidRPr="005F5263">
              <w:rPr>
                <w:rFonts w:eastAsia="等线" w:cstheme="minorHAnsi"/>
                <w:color w:val="000000"/>
                <w:sz w:val="18"/>
                <w:szCs w:val="18"/>
              </w:rPr>
              <w:t>V (µg/kg)</w:t>
            </w:r>
          </w:p>
        </w:tc>
        <w:tc>
          <w:tcPr>
            <w:tcW w:w="1587" w:type="dxa"/>
            <w:shd w:val="clear" w:color="auto" w:fill="auto"/>
            <w:noWrap/>
            <w:vAlign w:val="center"/>
            <w:hideMark/>
          </w:tcPr>
          <w:p w14:paraId="355DA69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01 ± 0.26</w:t>
            </w:r>
            <w:r w:rsidRPr="005F5263">
              <w:rPr>
                <w:rFonts w:eastAsia="等线" w:cstheme="minorHAnsi"/>
                <w:color w:val="000000"/>
                <w:sz w:val="18"/>
                <w:szCs w:val="18"/>
                <w:vertAlign w:val="superscript"/>
              </w:rPr>
              <w:t>cd</w:t>
            </w:r>
          </w:p>
        </w:tc>
        <w:tc>
          <w:tcPr>
            <w:tcW w:w="1587" w:type="dxa"/>
            <w:shd w:val="clear" w:color="auto" w:fill="auto"/>
            <w:noWrap/>
            <w:vAlign w:val="center"/>
            <w:hideMark/>
          </w:tcPr>
          <w:p w14:paraId="64CC30A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58 ± 0.33</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0873CCBE"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71 ± 0.75</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5D82467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54 ± 0.12</w:t>
            </w:r>
            <w:r w:rsidRPr="005F5263">
              <w:rPr>
                <w:rFonts w:eastAsia="等线" w:cstheme="minorHAnsi"/>
                <w:color w:val="000000"/>
                <w:sz w:val="18"/>
                <w:szCs w:val="18"/>
                <w:vertAlign w:val="superscript"/>
              </w:rPr>
              <w:t>e</w:t>
            </w:r>
          </w:p>
        </w:tc>
        <w:tc>
          <w:tcPr>
            <w:tcW w:w="1587" w:type="dxa"/>
            <w:shd w:val="clear" w:color="auto" w:fill="auto"/>
            <w:noWrap/>
            <w:vAlign w:val="center"/>
            <w:hideMark/>
          </w:tcPr>
          <w:p w14:paraId="69D68BA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19 ± 0.30</w:t>
            </w:r>
            <w:r w:rsidRPr="005F5263">
              <w:rPr>
                <w:rFonts w:eastAsia="等线" w:cstheme="minorHAnsi"/>
                <w:color w:val="000000"/>
                <w:sz w:val="18"/>
                <w:szCs w:val="18"/>
                <w:vertAlign w:val="superscript"/>
              </w:rPr>
              <w:t>c</w:t>
            </w:r>
          </w:p>
        </w:tc>
        <w:tc>
          <w:tcPr>
            <w:tcW w:w="1644" w:type="dxa"/>
            <w:shd w:val="clear" w:color="auto" w:fill="auto"/>
            <w:noWrap/>
            <w:vAlign w:val="center"/>
            <w:hideMark/>
          </w:tcPr>
          <w:p w14:paraId="66B8CE5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71 ± 0.19</w:t>
            </w:r>
            <w:r w:rsidRPr="005F5263">
              <w:rPr>
                <w:rFonts w:eastAsia="等线" w:cstheme="minorHAnsi"/>
                <w:color w:val="000000"/>
                <w:sz w:val="18"/>
                <w:szCs w:val="18"/>
                <w:vertAlign w:val="superscript"/>
              </w:rPr>
              <w:t>de</w:t>
            </w:r>
          </w:p>
        </w:tc>
        <w:tc>
          <w:tcPr>
            <w:tcW w:w="1034" w:type="dxa"/>
            <w:shd w:val="clear" w:color="auto" w:fill="auto"/>
            <w:noWrap/>
            <w:vAlign w:val="center"/>
            <w:hideMark/>
          </w:tcPr>
          <w:p w14:paraId="5AD030A0"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04C56062" w14:textId="77777777" w:rsidTr="009F4658">
        <w:trPr>
          <w:trHeight w:val="330"/>
        </w:trPr>
        <w:tc>
          <w:tcPr>
            <w:tcW w:w="1247" w:type="dxa"/>
            <w:shd w:val="clear" w:color="auto" w:fill="auto"/>
            <w:noWrap/>
            <w:vAlign w:val="center"/>
            <w:hideMark/>
          </w:tcPr>
          <w:p w14:paraId="406E050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52</w:t>
            </w:r>
            <w:r w:rsidRPr="005F5263">
              <w:rPr>
                <w:rFonts w:eastAsia="等线" w:cstheme="minorHAnsi"/>
                <w:color w:val="000000"/>
                <w:sz w:val="18"/>
                <w:szCs w:val="18"/>
              </w:rPr>
              <w:t>Cr (µg/kg)</w:t>
            </w:r>
          </w:p>
        </w:tc>
        <w:tc>
          <w:tcPr>
            <w:tcW w:w="1587" w:type="dxa"/>
            <w:shd w:val="clear" w:color="auto" w:fill="auto"/>
            <w:noWrap/>
            <w:vAlign w:val="center"/>
            <w:hideMark/>
          </w:tcPr>
          <w:p w14:paraId="57C3D8A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5.97 ± 6.26</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0F5B42D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3.49 ± 37.03</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3B208A4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5.73 ± 7.38</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6A657A8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1.48 ± 2.64</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521AFB8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0.89 ± 3.75</w:t>
            </w:r>
            <w:r w:rsidRPr="005F5263">
              <w:rPr>
                <w:rFonts w:eastAsia="等线" w:cstheme="minorHAnsi"/>
                <w:color w:val="000000"/>
                <w:sz w:val="18"/>
                <w:szCs w:val="18"/>
                <w:vertAlign w:val="superscript"/>
              </w:rPr>
              <w:t>b</w:t>
            </w:r>
          </w:p>
        </w:tc>
        <w:tc>
          <w:tcPr>
            <w:tcW w:w="1644" w:type="dxa"/>
            <w:shd w:val="clear" w:color="auto" w:fill="auto"/>
            <w:noWrap/>
            <w:vAlign w:val="center"/>
            <w:hideMark/>
          </w:tcPr>
          <w:p w14:paraId="7030BD30"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6.75 ± 5.28</w:t>
            </w:r>
            <w:r w:rsidRPr="005F5263">
              <w:rPr>
                <w:rFonts w:eastAsia="等线" w:cstheme="minorHAnsi"/>
                <w:color w:val="000000"/>
                <w:sz w:val="18"/>
                <w:szCs w:val="18"/>
                <w:vertAlign w:val="superscript"/>
              </w:rPr>
              <w:t>b</w:t>
            </w:r>
          </w:p>
        </w:tc>
        <w:tc>
          <w:tcPr>
            <w:tcW w:w="1034" w:type="dxa"/>
            <w:shd w:val="clear" w:color="auto" w:fill="auto"/>
            <w:noWrap/>
            <w:vAlign w:val="center"/>
            <w:hideMark/>
          </w:tcPr>
          <w:p w14:paraId="18D6D56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777E1A25" w14:textId="77777777" w:rsidTr="009F4658">
        <w:trPr>
          <w:trHeight w:val="330"/>
        </w:trPr>
        <w:tc>
          <w:tcPr>
            <w:tcW w:w="1247" w:type="dxa"/>
            <w:shd w:val="clear" w:color="auto" w:fill="auto"/>
            <w:noWrap/>
            <w:vAlign w:val="center"/>
            <w:hideMark/>
          </w:tcPr>
          <w:p w14:paraId="230F372A"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vertAlign w:val="superscript"/>
              </w:rPr>
              <w:t>55</w:t>
            </w:r>
            <w:r w:rsidRPr="005F5263">
              <w:rPr>
                <w:rFonts w:eastAsia="等线" w:cstheme="minorHAnsi"/>
                <w:sz w:val="18"/>
                <w:szCs w:val="18"/>
              </w:rPr>
              <w:t>Mn (</w:t>
            </w:r>
            <w:r w:rsidRPr="005F5263">
              <w:rPr>
                <w:rFonts w:eastAsia="等线" w:cstheme="minorHAnsi"/>
                <w:color w:val="000000"/>
                <w:sz w:val="18"/>
                <w:szCs w:val="18"/>
              </w:rPr>
              <w:t>µ</w:t>
            </w:r>
            <w:r w:rsidRPr="005F5263">
              <w:rPr>
                <w:rFonts w:eastAsia="等线" w:cstheme="minorHAnsi"/>
                <w:sz w:val="18"/>
                <w:szCs w:val="18"/>
              </w:rPr>
              <w:t>g/kg)</w:t>
            </w:r>
          </w:p>
        </w:tc>
        <w:tc>
          <w:tcPr>
            <w:tcW w:w="1587" w:type="dxa"/>
            <w:shd w:val="clear" w:color="auto" w:fill="auto"/>
            <w:noWrap/>
            <w:vAlign w:val="center"/>
            <w:hideMark/>
          </w:tcPr>
          <w:p w14:paraId="19C41C81"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9.91 ± 0.99</w:t>
            </w:r>
            <w:r w:rsidRPr="005F5263">
              <w:rPr>
                <w:rFonts w:eastAsia="等线" w:cstheme="minorHAnsi"/>
                <w:sz w:val="18"/>
                <w:szCs w:val="18"/>
                <w:vertAlign w:val="superscript"/>
              </w:rPr>
              <w:t>b</w:t>
            </w:r>
          </w:p>
        </w:tc>
        <w:tc>
          <w:tcPr>
            <w:tcW w:w="1587" w:type="dxa"/>
            <w:shd w:val="clear" w:color="auto" w:fill="auto"/>
            <w:noWrap/>
            <w:vAlign w:val="center"/>
            <w:hideMark/>
          </w:tcPr>
          <w:p w14:paraId="138636F7"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5.15 ± 0.49</w:t>
            </w:r>
            <w:r w:rsidRPr="005F5263">
              <w:rPr>
                <w:rFonts w:eastAsia="等线" w:cstheme="minorHAnsi"/>
                <w:sz w:val="18"/>
                <w:szCs w:val="18"/>
                <w:vertAlign w:val="superscript"/>
              </w:rPr>
              <w:t>e</w:t>
            </w:r>
          </w:p>
        </w:tc>
        <w:tc>
          <w:tcPr>
            <w:tcW w:w="1587" w:type="dxa"/>
            <w:shd w:val="clear" w:color="auto" w:fill="auto"/>
            <w:noWrap/>
            <w:vAlign w:val="center"/>
            <w:hideMark/>
          </w:tcPr>
          <w:p w14:paraId="1EF75AC1"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7.03 ± 0.80</w:t>
            </w:r>
            <w:r w:rsidRPr="005F5263">
              <w:rPr>
                <w:rFonts w:eastAsia="等线" w:cstheme="minorHAnsi"/>
                <w:sz w:val="18"/>
                <w:szCs w:val="18"/>
                <w:vertAlign w:val="superscript"/>
              </w:rPr>
              <w:t>d</w:t>
            </w:r>
          </w:p>
        </w:tc>
        <w:tc>
          <w:tcPr>
            <w:tcW w:w="1587" w:type="dxa"/>
            <w:shd w:val="clear" w:color="auto" w:fill="auto"/>
            <w:noWrap/>
            <w:vAlign w:val="center"/>
            <w:hideMark/>
          </w:tcPr>
          <w:p w14:paraId="12615A5C"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8.71 ± 0.75</w:t>
            </w:r>
            <w:r w:rsidRPr="005F5263">
              <w:rPr>
                <w:rFonts w:eastAsia="等线" w:cstheme="minorHAnsi"/>
                <w:sz w:val="18"/>
                <w:szCs w:val="18"/>
                <w:vertAlign w:val="superscript"/>
              </w:rPr>
              <w:t>c</w:t>
            </w:r>
          </w:p>
        </w:tc>
        <w:tc>
          <w:tcPr>
            <w:tcW w:w="1587" w:type="dxa"/>
            <w:shd w:val="clear" w:color="auto" w:fill="auto"/>
            <w:noWrap/>
            <w:vAlign w:val="center"/>
            <w:hideMark/>
          </w:tcPr>
          <w:p w14:paraId="3BD43066"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3.53 ± 0.85</w:t>
            </w:r>
            <w:r w:rsidRPr="005F5263">
              <w:rPr>
                <w:rFonts w:eastAsia="等线" w:cstheme="minorHAnsi"/>
                <w:sz w:val="18"/>
                <w:szCs w:val="18"/>
                <w:vertAlign w:val="superscript"/>
              </w:rPr>
              <w:t>a</w:t>
            </w:r>
          </w:p>
        </w:tc>
        <w:tc>
          <w:tcPr>
            <w:tcW w:w="1644" w:type="dxa"/>
            <w:shd w:val="clear" w:color="auto" w:fill="auto"/>
            <w:noWrap/>
            <w:vAlign w:val="center"/>
            <w:hideMark/>
          </w:tcPr>
          <w:p w14:paraId="56517CA4"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7.45 ± 0.68</w:t>
            </w:r>
            <w:r w:rsidRPr="005F5263">
              <w:rPr>
                <w:rFonts w:eastAsia="等线" w:cstheme="minorHAnsi"/>
                <w:sz w:val="18"/>
                <w:szCs w:val="18"/>
                <w:vertAlign w:val="superscript"/>
              </w:rPr>
              <w:t>d</w:t>
            </w:r>
          </w:p>
        </w:tc>
        <w:tc>
          <w:tcPr>
            <w:tcW w:w="1034" w:type="dxa"/>
            <w:shd w:val="clear" w:color="auto" w:fill="auto"/>
            <w:noWrap/>
            <w:vAlign w:val="center"/>
            <w:hideMark/>
          </w:tcPr>
          <w:p w14:paraId="0F277347"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1504CE2F" w14:textId="77777777" w:rsidTr="009F4658">
        <w:trPr>
          <w:trHeight w:val="330"/>
        </w:trPr>
        <w:tc>
          <w:tcPr>
            <w:tcW w:w="1247" w:type="dxa"/>
            <w:shd w:val="clear" w:color="auto" w:fill="auto"/>
            <w:noWrap/>
            <w:vAlign w:val="center"/>
            <w:hideMark/>
          </w:tcPr>
          <w:p w14:paraId="3BBDF5DA"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vertAlign w:val="superscript"/>
              </w:rPr>
              <w:t>56</w:t>
            </w:r>
            <w:r w:rsidRPr="005F5263">
              <w:rPr>
                <w:rFonts w:eastAsia="等线" w:cstheme="minorHAnsi"/>
                <w:sz w:val="18"/>
                <w:szCs w:val="18"/>
              </w:rPr>
              <w:t>Fe (mg/kg)</w:t>
            </w:r>
          </w:p>
        </w:tc>
        <w:tc>
          <w:tcPr>
            <w:tcW w:w="1587" w:type="dxa"/>
            <w:shd w:val="clear" w:color="auto" w:fill="auto"/>
            <w:noWrap/>
            <w:vAlign w:val="center"/>
            <w:hideMark/>
          </w:tcPr>
          <w:p w14:paraId="018D8224"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66 ± 0.57</w:t>
            </w:r>
            <w:r w:rsidRPr="005F5263">
              <w:rPr>
                <w:rFonts w:eastAsia="等线" w:cstheme="minorHAnsi"/>
                <w:sz w:val="18"/>
                <w:szCs w:val="18"/>
                <w:vertAlign w:val="superscript"/>
              </w:rPr>
              <w:t>b</w:t>
            </w:r>
          </w:p>
        </w:tc>
        <w:tc>
          <w:tcPr>
            <w:tcW w:w="1587" w:type="dxa"/>
            <w:shd w:val="clear" w:color="auto" w:fill="auto"/>
            <w:noWrap/>
            <w:vAlign w:val="center"/>
            <w:hideMark/>
          </w:tcPr>
          <w:p w14:paraId="2CC65FAB"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62 ± 0.42</w:t>
            </w:r>
            <w:r w:rsidRPr="005F5263">
              <w:rPr>
                <w:rFonts w:eastAsia="等线" w:cstheme="minorHAnsi"/>
                <w:sz w:val="18"/>
                <w:szCs w:val="18"/>
                <w:vertAlign w:val="superscript"/>
              </w:rPr>
              <w:t>b</w:t>
            </w:r>
          </w:p>
        </w:tc>
        <w:tc>
          <w:tcPr>
            <w:tcW w:w="1587" w:type="dxa"/>
            <w:shd w:val="clear" w:color="auto" w:fill="auto"/>
            <w:noWrap/>
            <w:vAlign w:val="center"/>
            <w:hideMark/>
          </w:tcPr>
          <w:p w14:paraId="5150ECA0"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4.06 ± 0.85</w:t>
            </w:r>
            <w:r w:rsidRPr="005F5263">
              <w:rPr>
                <w:rFonts w:eastAsia="等线" w:cstheme="minorHAnsi"/>
                <w:sz w:val="18"/>
                <w:szCs w:val="18"/>
                <w:vertAlign w:val="superscript"/>
              </w:rPr>
              <w:t>a</w:t>
            </w:r>
          </w:p>
        </w:tc>
        <w:tc>
          <w:tcPr>
            <w:tcW w:w="1587" w:type="dxa"/>
            <w:shd w:val="clear" w:color="auto" w:fill="auto"/>
            <w:noWrap/>
            <w:vAlign w:val="center"/>
            <w:hideMark/>
          </w:tcPr>
          <w:p w14:paraId="2892A2BC"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53 ± 0.12</w:t>
            </w:r>
            <w:r w:rsidRPr="005F5263">
              <w:rPr>
                <w:rFonts w:eastAsia="等线" w:cstheme="minorHAnsi"/>
                <w:sz w:val="18"/>
                <w:szCs w:val="18"/>
                <w:vertAlign w:val="superscript"/>
              </w:rPr>
              <w:t>d</w:t>
            </w:r>
          </w:p>
        </w:tc>
        <w:tc>
          <w:tcPr>
            <w:tcW w:w="1587" w:type="dxa"/>
            <w:shd w:val="clear" w:color="auto" w:fill="auto"/>
            <w:noWrap/>
            <w:vAlign w:val="center"/>
            <w:hideMark/>
          </w:tcPr>
          <w:p w14:paraId="1C79D7F9"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53 ± 0.13</w:t>
            </w:r>
            <w:r w:rsidRPr="005F5263">
              <w:rPr>
                <w:rFonts w:eastAsia="等线" w:cstheme="minorHAnsi"/>
                <w:sz w:val="18"/>
                <w:szCs w:val="18"/>
                <w:vertAlign w:val="superscript"/>
              </w:rPr>
              <w:t>d</w:t>
            </w:r>
          </w:p>
        </w:tc>
        <w:tc>
          <w:tcPr>
            <w:tcW w:w="1644" w:type="dxa"/>
            <w:shd w:val="clear" w:color="auto" w:fill="auto"/>
            <w:noWrap/>
            <w:vAlign w:val="center"/>
            <w:hideMark/>
          </w:tcPr>
          <w:p w14:paraId="095F1E7D"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05 ± 0.23</w:t>
            </w:r>
            <w:r w:rsidRPr="005F5263">
              <w:rPr>
                <w:rFonts w:eastAsia="等线" w:cstheme="minorHAnsi"/>
                <w:sz w:val="18"/>
                <w:szCs w:val="18"/>
                <w:vertAlign w:val="superscript"/>
              </w:rPr>
              <w:t>c</w:t>
            </w:r>
          </w:p>
        </w:tc>
        <w:tc>
          <w:tcPr>
            <w:tcW w:w="1034" w:type="dxa"/>
            <w:shd w:val="clear" w:color="auto" w:fill="auto"/>
            <w:noWrap/>
            <w:vAlign w:val="center"/>
            <w:hideMark/>
          </w:tcPr>
          <w:p w14:paraId="21214946"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0.000</w:t>
            </w:r>
          </w:p>
        </w:tc>
      </w:tr>
      <w:tr w:rsidR="00092A57" w:rsidRPr="005F5263" w14:paraId="40196D94" w14:textId="77777777" w:rsidTr="009F4658">
        <w:trPr>
          <w:trHeight w:val="330"/>
        </w:trPr>
        <w:tc>
          <w:tcPr>
            <w:tcW w:w="1247" w:type="dxa"/>
            <w:shd w:val="clear" w:color="auto" w:fill="auto"/>
            <w:noWrap/>
            <w:vAlign w:val="center"/>
            <w:hideMark/>
          </w:tcPr>
          <w:p w14:paraId="7466AD0C"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vertAlign w:val="superscript"/>
              </w:rPr>
              <w:t>59</w:t>
            </w:r>
            <w:r w:rsidRPr="005F5263">
              <w:rPr>
                <w:rFonts w:eastAsia="等线" w:cstheme="minorHAnsi"/>
                <w:sz w:val="18"/>
                <w:szCs w:val="18"/>
              </w:rPr>
              <w:t xml:space="preserve">Co </w:t>
            </w:r>
            <w:r w:rsidRPr="005F5263">
              <w:rPr>
                <w:rFonts w:eastAsia="等线" w:cstheme="minorHAnsi"/>
                <w:color w:val="000000"/>
                <w:sz w:val="18"/>
                <w:szCs w:val="18"/>
              </w:rPr>
              <w:t>(µg/kg)</w:t>
            </w:r>
          </w:p>
        </w:tc>
        <w:tc>
          <w:tcPr>
            <w:tcW w:w="1587" w:type="dxa"/>
            <w:shd w:val="clear" w:color="auto" w:fill="auto"/>
            <w:noWrap/>
            <w:vAlign w:val="center"/>
            <w:hideMark/>
          </w:tcPr>
          <w:p w14:paraId="2209AC9B"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8.09</w:t>
            </w:r>
            <w:r w:rsidRPr="005F5263">
              <w:rPr>
                <w:rFonts w:eastAsia="等线" w:cstheme="minorHAnsi"/>
                <w:color w:val="000000"/>
                <w:sz w:val="18"/>
                <w:szCs w:val="18"/>
              </w:rPr>
              <w:t xml:space="preserve"> ± 1.15</w:t>
            </w:r>
            <w:r w:rsidRPr="005F5263">
              <w:rPr>
                <w:rFonts w:eastAsia="等线" w:cstheme="minorHAnsi"/>
                <w:sz w:val="18"/>
                <w:szCs w:val="18"/>
                <w:vertAlign w:val="superscript"/>
              </w:rPr>
              <w:t>a</w:t>
            </w:r>
          </w:p>
        </w:tc>
        <w:tc>
          <w:tcPr>
            <w:tcW w:w="1587" w:type="dxa"/>
            <w:shd w:val="clear" w:color="auto" w:fill="auto"/>
            <w:noWrap/>
            <w:vAlign w:val="center"/>
            <w:hideMark/>
          </w:tcPr>
          <w:p w14:paraId="682F8AE7"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5.24</w:t>
            </w:r>
            <w:r w:rsidRPr="005F5263">
              <w:rPr>
                <w:rFonts w:eastAsia="等线" w:cstheme="minorHAnsi"/>
                <w:color w:val="000000"/>
                <w:sz w:val="18"/>
                <w:szCs w:val="18"/>
              </w:rPr>
              <w:t xml:space="preserve"> ± 0.66</w:t>
            </w:r>
            <w:r w:rsidRPr="005F5263">
              <w:rPr>
                <w:rFonts w:eastAsia="等线" w:cstheme="minorHAnsi"/>
                <w:sz w:val="18"/>
                <w:szCs w:val="18"/>
                <w:vertAlign w:val="superscript"/>
              </w:rPr>
              <w:t>b</w:t>
            </w:r>
          </w:p>
        </w:tc>
        <w:tc>
          <w:tcPr>
            <w:tcW w:w="1587" w:type="dxa"/>
            <w:shd w:val="clear" w:color="auto" w:fill="auto"/>
            <w:noWrap/>
            <w:vAlign w:val="center"/>
            <w:hideMark/>
          </w:tcPr>
          <w:p w14:paraId="02F09C89"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3.26</w:t>
            </w:r>
            <w:r w:rsidRPr="005F5263">
              <w:rPr>
                <w:rFonts w:eastAsia="等线" w:cstheme="minorHAnsi"/>
                <w:color w:val="000000"/>
                <w:sz w:val="18"/>
                <w:szCs w:val="18"/>
              </w:rPr>
              <w:t xml:space="preserve"> ± 0.49</w:t>
            </w:r>
            <w:r w:rsidRPr="005F5263">
              <w:rPr>
                <w:rFonts w:eastAsia="等线" w:cstheme="minorHAnsi"/>
                <w:sz w:val="18"/>
                <w:szCs w:val="18"/>
                <w:vertAlign w:val="superscript"/>
              </w:rPr>
              <w:t>c</w:t>
            </w:r>
          </w:p>
        </w:tc>
        <w:tc>
          <w:tcPr>
            <w:tcW w:w="1587" w:type="dxa"/>
            <w:shd w:val="clear" w:color="auto" w:fill="auto"/>
            <w:noWrap/>
            <w:vAlign w:val="center"/>
            <w:hideMark/>
          </w:tcPr>
          <w:p w14:paraId="63B1D45D"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01</w:t>
            </w:r>
            <w:r w:rsidRPr="005F5263">
              <w:rPr>
                <w:rFonts w:eastAsia="等线" w:cstheme="minorHAnsi"/>
                <w:color w:val="000000"/>
                <w:sz w:val="18"/>
                <w:szCs w:val="18"/>
              </w:rPr>
              <w:t xml:space="preserve"> ± 0.30</w:t>
            </w:r>
            <w:r w:rsidRPr="005F5263">
              <w:rPr>
                <w:rFonts w:eastAsia="等线" w:cstheme="minorHAnsi"/>
                <w:sz w:val="18"/>
                <w:szCs w:val="18"/>
                <w:vertAlign w:val="superscript"/>
              </w:rPr>
              <w:t>e</w:t>
            </w:r>
          </w:p>
        </w:tc>
        <w:tc>
          <w:tcPr>
            <w:tcW w:w="1587" w:type="dxa"/>
            <w:shd w:val="clear" w:color="auto" w:fill="auto"/>
            <w:noWrap/>
            <w:vAlign w:val="center"/>
            <w:hideMark/>
          </w:tcPr>
          <w:p w14:paraId="382CCE27"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81</w:t>
            </w:r>
            <w:r w:rsidRPr="005F5263">
              <w:rPr>
                <w:rFonts w:eastAsia="等线" w:cstheme="minorHAnsi"/>
                <w:color w:val="000000"/>
                <w:sz w:val="18"/>
                <w:szCs w:val="18"/>
              </w:rPr>
              <w:t xml:space="preserve"> ± 0.75</w:t>
            </w:r>
            <w:r w:rsidRPr="005F5263">
              <w:rPr>
                <w:rFonts w:eastAsia="等线" w:cstheme="minorHAnsi"/>
                <w:sz w:val="18"/>
                <w:szCs w:val="18"/>
                <w:vertAlign w:val="superscript"/>
              </w:rPr>
              <w:t>cd</w:t>
            </w:r>
          </w:p>
        </w:tc>
        <w:tc>
          <w:tcPr>
            <w:tcW w:w="1644" w:type="dxa"/>
            <w:shd w:val="clear" w:color="auto" w:fill="auto"/>
            <w:noWrap/>
            <w:vAlign w:val="center"/>
            <w:hideMark/>
          </w:tcPr>
          <w:p w14:paraId="29ED7AE5"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53</w:t>
            </w:r>
            <w:r w:rsidRPr="005F5263">
              <w:rPr>
                <w:rFonts w:eastAsia="等线" w:cstheme="minorHAnsi"/>
                <w:color w:val="000000"/>
                <w:sz w:val="18"/>
                <w:szCs w:val="18"/>
              </w:rPr>
              <w:t xml:space="preserve"> ± 0.42</w:t>
            </w:r>
            <w:r w:rsidRPr="005F5263">
              <w:rPr>
                <w:rFonts w:eastAsia="等线" w:cstheme="minorHAnsi"/>
                <w:sz w:val="18"/>
                <w:szCs w:val="18"/>
                <w:vertAlign w:val="superscript"/>
              </w:rPr>
              <w:t>de</w:t>
            </w:r>
          </w:p>
        </w:tc>
        <w:tc>
          <w:tcPr>
            <w:tcW w:w="1034" w:type="dxa"/>
            <w:shd w:val="clear" w:color="auto" w:fill="auto"/>
            <w:noWrap/>
            <w:vAlign w:val="center"/>
            <w:hideMark/>
          </w:tcPr>
          <w:p w14:paraId="16907D09"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0.000</w:t>
            </w:r>
          </w:p>
        </w:tc>
      </w:tr>
      <w:tr w:rsidR="00092A57" w:rsidRPr="005F5263" w14:paraId="39552B45" w14:textId="77777777" w:rsidTr="009F4658">
        <w:trPr>
          <w:trHeight w:val="330"/>
        </w:trPr>
        <w:tc>
          <w:tcPr>
            <w:tcW w:w="1247" w:type="dxa"/>
            <w:shd w:val="clear" w:color="auto" w:fill="auto"/>
            <w:noWrap/>
            <w:vAlign w:val="center"/>
            <w:hideMark/>
          </w:tcPr>
          <w:p w14:paraId="2A8DA02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60</w:t>
            </w:r>
            <w:r w:rsidRPr="005F5263">
              <w:rPr>
                <w:rFonts w:eastAsia="等线" w:cstheme="minorHAnsi"/>
                <w:color w:val="000000"/>
                <w:sz w:val="18"/>
                <w:szCs w:val="18"/>
              </w:rPr>
              <w:t>Ni (µg/kg)</w:t>
            </w:r>
          </w:p>
        </w:tc>
        <w:tc>
          <w:tcPr>
            <w:tcW w:w="1587" w:type="dxa"/>
            <w:shd w:val="clear" w:color="auto" w:fill="auto"/>
            <w:noWrap/>
            <w:vAlign w:val="center"/>
            <w:hideMark/>
          </w:tcPr>
          <w:p w14:paraId="1645ECC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43.99 ± 57.89</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13989A3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90.93 ± 28.04</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6061956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01.99 ± 21.33</w:t>
            </w:r>
            <w:r w:rsidRPr="005F5263">
              <w:rPr>
                <w:rFonts w:eastAsia="等线" w:cstheme="minorHAnsi"/>
                <w:color w:val="000000"/>
                <w:sz w:val="18"/>
                <w:szCs w:val="18"/>
                <w:vertAlign w:val="superscript"/>
              </w:rPr>
              <w:t>d</w:t>
            </w:r>
          </w:p>
        </w:tc>
        <w:tc>
          <w:tcPr>
            <w:tcW w:w="1587" w:type="dxa"/>
            <w:shd w:val="clear" w:color="auto" w:fill="auto"/>
            <w:noWrap/>
            <w:vAlign w:val="center"/>
            <w:hideMark/>
          </w:tcPr>
          <w:p w14:paraId="1AADBE0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83.60 ± 21.27</w:t>
            </w:r>
            <w:r w:rsidRPr="005F5263">
              <w:rPr>
                <w:rFonts w:eastAsia="等线" w:cstheme="minorHAnsi"/>
                <w:color w:val="000000"/>
                <w:sz w:val="18"/>
                <w:szCs w:val="18"/>
                <w:vertAlign w:val="superscript"/>
              </w:rPr>
              <w:t>d</w:t>
            </w:r>
          </w:p>
        </w:tc>
        <w:tc>
          <w:tcPr>
            <w:tcW w:w="1587" w:type="dxa"/>
            <w:shd w:val="clear" w:color="auto" w:fill="auto"/>
            <w:noWrap/>
            <w:vAlign w:val="center"/>
            <w:hideMark/>
          </w:tcPr>
          <w:p w14:paraId="165FE711"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30.23 ± 36.40</w:t>
            </w:r>
            <w:r w:rsidRPr="005F5263">
              <w:rPr>
                <w:rFonts w:eastAsia="等线" w:cstheme="minorHAnsi"/>
                <w:color w:val="000000"/>
                <w:sz w:val="18"/>
                <w:szCs w:val="18"/>
                <w:vertAlign w:val="superscript"/>
              </w:rPr>
              <w:t>c</w:t>
            </w:r>
          </w:p>
        </w:tc>
        <w:tc>
          <w:tcPr>
            <w:tcW w:w="1644" w:type="dxa"/>
            <w:shd w:val="clear" w:color="auto" w:fill="auto"/>
            <w:noWrap/>
            <w:vAlign w:val="center"/>
            <w:hideMark/>
          </w:tcPr>
          <w:p w14:paraId="7830267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48.014 ± 29.83</w:t>
            </w:r>
            <w:r w:rsidRPr="005F5263">
              <w:rPr>
                <w:rFonts w:eastAsia="等线" w:cstheme="minorHAnsi"/>
                <w:color w:val="000000"/>
                <w:sz w:val="18"/>
                <w:szCs w:val="18"/>
                <w:vertAlign w:val="superscript"/>
              </w:rPr>
              <w:t>c</w:t>
            </w:r>
          </w:p>
        </w:tc>
        <w:tc>
          <w:tcPr>
            <w:tcW w:w="1034" w:type="dxa"/>
            <w:shd w:val="clear" w:color="auto" w:fill="auto"/>
            <w:noWrap/>
            <w:vAlign w:val="center"/>
            <w:hideMark/>
          </w:tcPr>
          <w:p w14:paraId="6A40219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184EC1AD" w14:textId="77777777" w:rsidTr="009F4658">
        <w:trPr>
          <w:trHeight w:val="330"/>
        </w:trPr>
        <w:tc>
          <w:tcPr>
            <w:tcW w:w="1247" w:type="dxa"/>
            <w:shd w:val="clear" w:color="auto" w:fill="auto"/>
            <w:noWrap/>
            <w:vAlign w:val="center"/>
            <w:hideMark/>
          </w:tcPr>
          <w:p w14:paraId="1369BD40"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vertAlign w:val="superscript"/>
              </w:rPr>
              <w:t>65</w:t>
            </w:r>
            <w:r w:rsidRPr="005F5263">
              <w:rPr>
                <w:rFonts w:eastAsia="等线" w:cstheme="minorHAnsi"/>
                <w:sz w:val="18"/>
                <w:szCs w:val="18"/>
              </w:rPr>
              <w:t>Cu (mg/kg)</w:t>
            </w:r>
          </w:p>
        </w:tc>
        <w:tc>
          <w:tcPr>
            <w:tcW w:w="1587" w:type="dxa"/>
            <w:shd w:val="clear" w:color="auto" w:fill="auto"/>
            <w:noWrap/>
            <w:vAlign w:val="center"/>
            <w:hideMark/>
          </w:tcPr>
          <w:p w14:paraId="5A8E0927"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42 ± 0.30</w:t>
            </w:r>
            <w:r w:rsidRPr="005F5263">
              <w:rPr>
                <w:rFonts w:eastAsia="等线" w:cstheme="minorHAnsi"/>
                <w:sz w:val="18"/>
                <w:szCs w:val="18"/>
                <w:vertAlign w:val="superscript"/>
              </w:rPr>
              <w:t>a</w:t>
            </w:r>
          </w:p>
        </w:tc>
        <w:tc>
          <w:tcPr>
            <w:tcW w:w="1587" w:type="dxa"/>
            <w:shd w:val="clear" w:color="auto" w:fill="auto"/>
            <w:noWrap/>
            <w:vAlign w:val="center"/>
            <w:hideMark/>
          </w:tcPr>
          <w:p w14:paraId="16021342"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83 ± 0.14</w:t>
            </w:r>
            <w:r w:rsidRPr="005F5263">
              <w:rPr>
                <w:rFonts w:eastAsia="等线" w:cstheme="minorHAnsi"/>
                <w:sz w:val="18"/>
                <w:szCs w:val="18"/>
                <w:vertAlign w:val="superscript"/>
              </w:rPr>
              <w:t>c</w:t>
            </w:r>
          </w:p>
        </w:tc>
        <w:tc>
          <w:tcPr>
            <w:tcW w:w="1587" w:type="dxa"/>
            <w:shd w:val="clear" w:color="auto" w:fill="auto"/>
            <w:noWrap/>
            <w:vAlign w:val="center"/>
            <w:hideMark/>
          </w:tcPr>
          <w:p w14:paraId="68A988A4"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13 ± 0.24</w:t>
            </w:r>
            <w:r w:rsidRPr="005F5263">
              <w:rPr>
                <w:rFonts w:eastAsia="等线" w:cstheme="minorHAnsi"/>
                <w:sz w:val="18"/>
                <w:szCs w:val="18"/>
                <w:vertAlign w:val="superscript"/>
              </w:rPr>
              <w:t>b</w:t>
            </w:r>
          </w:p>
        </w:tc>
        <w:tc>
          <w:tcPr>
            <w:tcW w:w="1587" w:type="dxa"/>
            <w:shd w:val="clear" w:color="auto" w:fill="auto"/>
            <w:noWrap/>
            <w:vAlign w:val="center"/>
            <w:hideMark/>
          </w:tcPr>
          <w:p w14:paraId="4AEBE839"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74 ± 0.15</w:t>
            </w:r>
            <w:r w:rsidRPr="005F5263">
              <w:rPr>
                <w:rFonts w:eastAsia="等线" w:cstheme="minorHAnsi"/>
                <w:sz w:val="18"/>
                <w:szCs w:val="18"/>
                <w:vertAlign w:val="superscript"/>
              </w:rPr>
              <w:t>c</w:t>
            </w:r>
          </w:p>
        </w:tc>
        <w:tc>
          <w:tcPr>
            <w:tcW w:w="1587" w:type="dxa"/>
            <w:shd w:val="clear" w:color="auto" w:fill="auto"/>
            <w:noWrap/>
            <w:vAlign w:val="center"/>
            <w:hideMark/>
          </w:tcPr>
          <w:p w14:paraId="5738BB15"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71 ± 0.14</w:t>
            </w:r>
            <w:r w:rsidRPr="005F5263">
              <w:rPr>
                <w:rFonts w:eastAsia="等线" w:cstheme="minorHAnsi"/>
                <w:sz w:val="18"/>
                <w:szCs w:val="18"/>
                <w:vertAlign w:val="superscript"/>
              </w:rPr>
              <w:t>c</w:t>
            </w:r>
          </w:p>
        </w:tc>
        <w:tc>
          <w:tcPr>
            <w:tcW w:w="1644" w:type="dxa"/>
            <w:shd w:val="clear" w:color="auto" w:fill="auto"/>
            <w:noWrap/>
            <w:vAlign w:val="center"/>
            <w:hideMark/>
          </w:tcPr>
          <w:p w14:paraId="366DEF71"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2.57 ± 0.24</w:t>
            </w:r>
            <w:r w:rsidRPr="005F5263">
              <w:rPr>
                <w:rFonts w:eastAsia="等线" w:cstheme="minorHAnsi"/>
                <w:sz w:val="18"/>
                <w:szCs w:val="18"/>
                <w:vertAlign w:val="superscript"/>
              </w:rPr>
              <w:t>a</w:t>
            </w:r>
          </w:p>
        </w:tc>
        <w:tc>
          <w:tcPr>
            <w:tcW w:w="1034" w:type="dxa"/>
            <w:shd w:val="clear" w:color="auto" w:fill="auto"/>
            <w:noWrap/>
            <w:vAlign w:val="center"/>
            <w:hideMark/>
          </w:tcPr>
          <w:p w14:paraId="3287A19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47F964DE" w14:textId="77777777" w:rsidTr="009F4658">
        <w:trPr>
          <w:trHeight w:val="330"/>
        </w:trPr>
        <w:tc>
          <w:tcPr>
            <w:tcW w:w="1247" w:type="dxa"/>
            <w:shd w:val="clear" w:color="auto" w:fill="auto"/>
            <w:noWrap/>
            <w:vAlign w:val="center"/>
            <w:hideMark/>
          </w:tcPr>
          <w:p w14:paraId="2068B695"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vertAlign w:val="superscript"/>
              </w:rPr>
              <w:t>66</w:t>
            </w:r>
            <w:r w:rsidRPr="005F5263">
              <w:rPr>
                <w:rFonts w:eastAsia="等线" w:cstheme="minorHAnsi"/>
                <w:sz w:val="18"/>
                <w:szCs w:val="18"/>
              </w:rPr>
              <w:t>Zn (mg/kg)</w:t>
            </w:r>
          </w:p>
        </w:tc>
        <w:tc>
          <w:tcPr>
            <w:tcW w:w="1587" w:type="dxa"/>
            <w:shd w:val="clear" w:color="auto" w:fill="auto"/>
            <w:noWrap/>
            <w:vAlign w:val="center"/>
            <w:hideMark/>
          </w:tcPr>
          <w:p w14:paraId="6C313676"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4.66 ± 1.29</w:t>
            </w:r>
            <w:r w:rsidRPr="005F5263">
              <w:rPr>
                <w:rFonts w:eastAsia="等线" w:cstheme="minorHAnsi"/>
                <w:sz w:val="18"/>
                <w:szCs w:val="18"/>
                <w:vertAlign w:val="superscript"/>
              </w:rPr>
              <w:t>a</w:t>
            </w:r>
          </w:p>
        </w:tc>
        <w:tc>
          <w:tcPr>
            <w:tcW w:w="1587" w:type="dxa"/>
            <w:shd w:val="clear" w:color="auto" w:fill="auto"/>
            <w:noWrap/>
            <w:vAlign w:val="center"/>
            <w:hideMark/>
          </w:tcPr>
          <w:p w14:paraId="37033FE2"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1.12 ± 0.64</w:t>
            </w:r>
            <w:r w:rsidRPr="005F5263">
              <w:rPr>
                <w:rFonts w:eastAsia="等线" w:cstheme="minorHAnsi"/>
                <w:sz w:val="18"/>
                <w:szCs w:val="18"/>
                <w:vertAlign w:val="superscript"/>
              </w:rPr>
              <w:t>bc</w:t>
            </w:r>
          </w:p>
        </w:tc>
        <w:tc>
          <w:tcPr>
            <w:tcW w:w="1587" w:type="dxa"/>
            <w:shd w:val="clear" w:color="auto" w:fill="auto"/>
            <w:noWrap/>
            <w:vAlign w:val="center"/>
            <w:hideMark/>
          </w:tcPr>
          <w:p w14:paraId="12B6940D"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0.58 ± 0.98</w:t>
            </w:r>
            <w:r w:rsidRPr="005F5263">
              <w:rPr>
                <w:rFonts w:eastAsia="等线" w:cstheme="minorHAnsi"/>
                <w:sz w:val="18"/>
                <w:szCs w:val="18"/>
                <w:vertAlign w:val="superscript"/>
              </w:rPr>
              <w:t>c</w:t>
            </w:r>
          </w:p>
        </w:tc>
        <w:tc>
          <w:tcPr>
            <w:tcW w:w="1587" w:type="dxa"/>
            <w:shd w:val="clear" w:color="auto" w:fill="auto"/>
            <w:noWrap/>
            <w:vAlign w:val="center"/>
            <w:hideMark/>
          </w:tcPr>
          <w:p w14:paraId="015A6D20"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1.57 ± 0.86</w:t>
            </w:r>
            <w:r w:rsidRPr="005F5263">
              <w:rPr>
                <w:rFonts w:eastAsia="等线" w:cstheme="minorHAnsi"/>
                <w:sz w:val="18"/>
                <w:szCs w:val="18"/>
                <w:vertAlign w:val="superscript"/>
              </w:rPr>
              <w:t>b</w:t>
            </w:r>
          </w:p>
        </w:tc>
        <w:tc>
          <w:tcPr>
            <w:tcW w:w="1587" w:type="dxa"/>
            <w:shd w:val="clear" w:color="auto" w:fill="auto"/>
            <w:noWrap/>
            <w:vAlign w:val="center"/>
            <w:hideMark/>
          </w:tcPr>
          <w:p w14:paraId="05191329"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1.23 ± 0.59</w:t>
            </w:r>
            <w:r w:rsidRPr="005F5263">
              <w:rPr>
                <w:rFonts w:eastAsia="等线" w:cstheme="minorHAnsi"/>
                <w:sz w:val="18"/>
                <w:szCs w:val="18"/>
                <w:vertAlign w:val="superscript"/>
              </w:rPr>
              <w:t>bc</w:t>
            </w:r>
          </w:p>
        </w:tc>
        <w:tc>
          <w:tcPr>
            <w:tcW w:w="1644" w:type="dxa"/>
            <w:shd w:val="clear" w:color="auto" w:fill="auto"/>
            <w:noWrap/>
            <w:vAlign w:val="center"/>
            <w:hideMark/>
          </w:tcPr>
          <w:p w14:paraId="2E00B7A8"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1.49 ± 0.81</w:t>
            </w:r>
            <w:r w:rsidRPr="005F5263">
              <w:rPr>
                <w:rFonts w:eastAsia="等线" w:cstheme="minorHAnsi"/>
                <w:sz w:val="18"/>
                <w:szCs w:val="18"/>
                <w:vertAlign w:val="superscript"/>
              </w:rPr>
              <w:t>b</w:t>
            </w:r>
          </w:p>
        </w:tc>
        <w:tc>
          <w:tcPr>
            <w:tcW w:w="1034" w:type="dxa"/>
            <w:shd w:val="clear" w:color="auto" w:fill="auto"/>
            <w:noWrap/>
            <w:vAlign w:val="center"/>
            <w:hideMark/>
          </w:tcPr>
          <w:p w14:paraId="6C926A00"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410BE6B7" w14:textId="77777777" w:rsidTr="009F4658">
        <w:trPr>
          <w:trHeight w:val="280"/>
        </w:trPr>
        <w:tc>
          <w:tcPr>
            <w:tcW w:w="1247" w:type="dxa"/>
            <w:shd w:val="clear" w:color="auto" w:fill="auto"/>
            <w:noWrap/>
            <w:vAlign w:val="center"/>
            <w:hideMark/>
          </w:tcPr>
          <w:p w14:paraId="459F793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70</w:t>
            </w:r>
            <w:r w:rsidRPr="005F5263">
              <w:rPr>
                <w:rFonts w:eastAsia="等线" w:cstheme="minorHAnsi"/>
                <w:color w:val="000000"/>
                <w:sz w:val="18"/>
                <w:szCs w:val="18"/>
              </w:rPr>
              <w:t>Ga (µg/kg)</w:t>
            </w:r>
          </w:p>
        </w:tc>
        <w:tc>
          <w:tcPr>
            <w:tcW w:w="1587" w:type="dxa"/>
            <w:shd w:val="clear" w:color="auto" w:fill="auto"/>
            <w:noWrap/>
            <w:vAlign w:val="center"/>
            <w:hideMark/>
          </w:tcPr>
          <w:p w14:paraId="11FAAB7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22 ± 0.08</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588FF42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56 ± 0.15</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2597524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20 ± 0.60</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393CC8F5"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10 ± 0.05</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6BF6444E"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31 ± 0.12</w:t>
            </w:r>
            <w:r w:rsidRPr="005F5263">
              <w:rPr>
                <w:rFonts w:eastAsia="等线" w:cstheme="minorHAnsi"/>
                <w:color w:val="000000"/>
                <w:sz w:val="18"/>
                <w:szCs w:val="18"/>
                <w:vertAlign w:val="superscript"/>
              </w:rPr>
              <w:t>bc</w:t>
            </w:r>
          </w:p>
        </w:tc>
        <w:tc>
          <w:tcPr>
            <w:tcW w:w="1644" w:type="dxa"/>
            <w:shd w:val="clear" w:color="auto" w:fill="auto"/>
            <w:noWrap/>
            <w:vAlign w:val="center"/>
            <w:hideMark/>
          </w:tcPr>
          <w:p w14:paraId="61A7545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11 ± 0.08</w:t>
            </w:r>
            <w:r w:rsidRPr="005F5263">
              <w:rPr>
                <w:rFonts w:eastAsia="等线" w:cstheme="minorHAnsi"/>
                <w:color w:val="000000"/>
                <w:sz w:val="18"/>
                <w:szCs w:val="18"/>
                <w:vertAlign w:val="superscript"/>
              </w:rPr>
              <w:t>c</w:t>
            </w:r>
          </w:p>
        </w:tc>
        <w:tc>
          <w:tcPr>
            <w:tcW w:w="1034" w:type="dxa"/>
            <w:shd w:val="clear" w:color="auto" w:fill="auto"/>
            <w:noWrap/>
            <w:vAlign w:val="center"/>
            <w:hideMark/>
          </w:tcPr>
          <w:p w14:paraId="6B5BEFD0"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38EC3DDF" w14:textId="77777777" w:rsidTr="009F4658">
        <w:trPr>
          <w:trHeight w:val="280"/>
        </w:trPr>
        <w:tc>
          <w:tcPr>
            <w:tcW w:w="1247" w:type="dxa"/>
            <w:shd w:val="clear" w:color="auto" w:fill="auto"/>
            <w:noWrap/>
            <w:vAlign w:val="center"/>
            <w:hideMark/>
          </w:tcPr>
          <w:p w14:paraId="009EC08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73</w:t>
            </w:r>
            <w:r w:rsidRPr="005F5263">
              <w:rPr>
                <w:rFonts w:eastAsia="等线" w:cstheme="minorHAnsi"/>
                <w:color w:val="000000"/>
                <w:sz w:val="18"/>
                <w:szCs w:val="18"/>
              </w:rPr>
              <w:t>Ge (µg/kg)</w:t>
            </w:r>
          </w:p>
        </w:tc>
        <w:tc>
          <w:tcPr>
            <w:tcW w:w="1587" w:type="dxa"/>
            <w:shd w:val="clear" w:color="auto" w:fill="auto"/>
            <w:noWrap/>
            <w:vAlign w:val="center"/>
            <w:hideMark/>
          </w:tcPr>
          <w:p w14:paraId="654D419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59 ± 0.22</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5FDA981F"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67 ± 0.23</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600AC72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11 ± 0.41</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1886567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14 ± 0.44</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74AF06E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56 ± 0.29</w:t>
            </w:r>
            <w:r w:rsidRPr="005F5263">
              <w:rPr>
                <w:rFonts w:eastAsia="等线" w:cstheme="minorHAnsi"/>
                <w:color w:val="000000"/>
                <w:sz w:val="18"/>
                <w:szCs w:val="18"/>
                <w:vertAlign w:val="superscript"/>
              </w:rPr>
              <w:t>b</w:t>
            </w:r>
          </w:p>
        </w:tc>
        <w:tc>
          <w:tcPr>
            <w:tcW w:w="1644" w:type="dxa"/>
            <w:shd w:val="clear" w:color="auto" w:fill="auto"/>
            <w:noWrap/>
            <w:vAlign w:val="center"/>
            <w:hideMark/>
          </w:tcPr>
          <w:p w14:paraId="79A82A7F"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15 ± 0.25</w:t>
            </w:r>
            <w:r w:rsidRPr="005F5263">
              <w:rPr>
                <w:rFonts w:eastAsia="等线" w:cstheme="minorHAnsi"/>
                <w:color w:val="000000"/>
                <w:sz w:val="18"/>
                <w:szCs w:val="18"/>
                <w:vertAlign w:val="superscript"/>
              </w:rPr>
              <w:t>c</w:t>
            </w:r>
          </w:p>
        </w:tc>
        <w:tc>
          <w:tcPr>
            <w:tcW w:w="1034" w:type="dxa"/>
            <w:shd w:val="clear" w:color="auto" w:fill="auto"/>
            <w:noWrap/>
            <w:vAlign w:val="center"/>
            <w:hideMark/>
          </w:tcPr>
          <w:p w14:paraId="43734A0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58CC6673" w14:textId="77777777" w:rsidTr="009F4658">
        <w:trPr>
          <w:trHeight w:val="280"/>
        </w:trPr>
        <w:tc>
          <w:tcPr>
            <w:tcW w:w="1247" w:type="dxa"/>
            <w:shd w:val="clear" w:color="auto" w:fill="auto"/>
            <w:noWrap/>
            <w:vAlign w:val="center"/>
            <w:hideMark/>
          </w:tcPr>
          <w:p w14:paraId="5A0E5E7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75</w:t>
            </w:r>
            <w:r w:rsidRPr="005F5263">
              <w:rPr>
                <w:rFonts w:eastAsia="等线" w:cstheme="minorHAnsi"/>
                <w:color w:val="000000"/>
                <w:sz w:val="18"/>
                <w:szCs w:val="18"/>
              </w:rPr>
              <w:t>As (µg/kg)</w:t>
            </w:r>
          </w:p>
        </w:tc>
        <w:tc>
          <w:tcPr>
            <w:tcW w:w="1587" w:type="dxa"/>
            <w:shd w:val="clear" w:color="auto" w:fill="auto"/>
            <w:noWrap/>
            <w:vAlign w:val="center"/>
            <w:hideMark/>
          </w:tcPr>
          <w:p w14:paraId="744BD060"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03.78 ± 12.31</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1B85F37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10.52 ± 8.72</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7CD9774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90.78 ± 7.79</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3DC23D0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25.56 ± 16.05</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5FAC2C27"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14.63 ± 18.40</w:t>
            </w:r>
            <w:r w:rsidRPr="005F5263">
              <w:rPr>
                <w:rFonts w:eastAsia="等线" w:cstheme="minorHAnsi"/>
                <w:color w:val="000000"/>
                <w:sz w:val="18"/>
                <w:szCs w:val="18"/>
                <w:vertAlign w:val="superscript"/>
              </w:rPr>
              <w:t>ab</w:t>
            </w:r>
          </w:p>
        </w:tc>
        <w:tc>
          <w:tcPr>
            <w:tcW w:w="1644" w:type="dxa"/>
            <w:shd w:val="clear" w:color="auto" w:fill="auto"/>
            <w:noWrap/>
            <w:vAlign w:val="center"/>
            <w:hideMark/>
          </w:tcPr>
          <w:p w14:paraId="6B26C29C"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88.45 ± 11.13</w:t>
            </w:r>
            <w:r w:rsidRPr="005F5263">
              <w:rPr>
                <w:rFonts w:eastAsia="等线" w:cstheme="minorHAnsi"/>
                <w:color w:val="000000"/>
                <w:sz w:val="18"/>
                <w:szCs w:val="18"/>
                <w:vertAlign w:val="superscript"/>
              </w:rPr>
              <w:t>c</w:t>
            </w:r>
          </w:p>
        </w:tc>
        <w:tc>
          <w:tcPr>
            <w:tcW w:w="1034" w:type="dxa"/>
            <w:shd w:val="clear" w:color="auto" w:fill="auto"/>
            <w:noWrap/>
            <w:vAlign w:val="center"/>
            <w:hideMark/>
          </w:tcPr>
          <w:p w14:paraId="4904D0D5"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1F5EE65E" w14:textId="77777777" w:rsidTr="009F4658">
        <w:trPr>
          <w:trHeight w:val="280"/>
        </w:trPr>
        <w:tc>
          <w:tcPr>
            <w:tcW w:w="1247" w:type="dxa"/>
            <w:shd w:val="clear" w:color="auto" w:fill="auto"/>
            <w:noWrap/>
            <w:vAlign w:val="center"/>
            <w:hideMark/>
          </w:tcPr>
          <w:p w14:paraId="3483394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78</w:t>
            </w:r>
            <w:r w:rsidRPr="005F5263">
              <w:rPr>
                <w:rFonts w:eastAsia="等线" w:cstheme="minorHAnsi"/>
                <w:color w:val="000000"/>
                <w:sz w:val="18"/>
                <w:szCs w:val="18"/>
              </w:rPr>
              <w:t>Se (µg/kg)</w:t>
            </w:r>
          </w:p>
        </w:tc>
        <w:tc>
          <w:tcPr>
            <w:tcW w:w="1587" w:type="dxa"/>
            <w:shd w:val="clear" w:color="auto" w:fill="auto"/>
            <w:noWrap/>
            <w:vAlign w:val="center"/>
            <w:hideMark/>
          </w:tcPr>
          <w:p w14:paraId="2938F0B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48.60 ± 12.10</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0876B455"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53.51 ± 17.15</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4CF0E84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2.01 ± 9.86</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510C165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4.20 ± 9.90</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57C17E3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8.09 ± 9.17</w:t>
            </w:r>
            <w:r w:rsidRPr="005F5263">
              <w:rPr>
                <w:rFonts w:eastAsia="等线" w:cstheme="minorHAnsi"/>
                <w:color w:val="000000"/>
                <w:sz w:val="18"/>
                <w:szCs w:val="18"/>
                <w:vertAlign w:val="superscript"/>
              </w:rPr>
              <w:t>bc</w:t>
            </w:r>
          </w:p>
        </w:tc>
        <w:tc>
          <w:tcPr>
            <w:tcW w:w="1644" w:type="dxa"/>
            <w:shd w:val="clear" w:color="auto" w:fill="auto"/>
            <w:noWrap/>
            <w:vAlign w:val="center"/>
            <w:hideMark/>
          </w:tcPr>
          <w:p w14:paraId="3514CF50"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0.32 ± 9.24</w:t>
            </w:r>
            <w:r w:rsidRPr="005F5263">
              <w:rPr>
                <w:rFonts w:eastAsia="等线" w:cstheme="minorHAnsi"/>
                <w:color w:val="000000"/>
                <w:sz w:val="18"/>
                <w:szCs w:val="18"/>
                <w:vertAlign w:val="superscript"/>
              </w:rPr>
              <w:t>c</w:t>
            </w:r>
          </w:p>
        </w:tc>
        <w:tc>
          <w:tcPr>
            <w:tcW w:w="1034" w:type="dxa"/>
            <w:shd w:val="clear" w:color="auto" w:fill="auto"/>
            <w:noWrap/>
            <w:vAlign w:val="center"/>
            <w:hideMark/>
          </w:tcPr>
          <w:p w14:paraId="7A62122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7877DE42" w14:textId="77777777" w:rsidTr="009F4658">
        <w:trPr>
          <w:trHeight w:val="280"/>
        </w:trPr>
        <w:tc>
          <w:tcPr>
            <w:tcW w:w="1247" w:type="dxa"/>
            <w:shd w:val="clear" w:color="auto" w:fill="auto"/>
            <w:noWrap/>
            <w:vAlign w:val="center"/>
            <w:hideMark/>
          </w:tcPr>
          <w:p w14:paraId="16B85E3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85</w:t>
            </w:r>
            <w:r w:rsidRPr="005F5263">
              <w:rPr>
                <w:rFonts w:eastAsia="等线" w:cstheme="minorHAnsi"/>
                <w:color w:val="000000"/>
                <w:sz w:val="18"/>
                <w:szCs w:val="18"/>
              </w:rPr>
              <w:t>Rb (µg/kg)</w:t>
            </w:r>
          </w:p>
        </w:tc>
        <w:tc>
          <w:tcPr>
            <w:tcW w:w="1587" w:type="dxa"/>
            <w:shd w:val="clear" w:color="auto" w:fill="auto"/>
            <w:noWrap/>
            <w:vAlign w:val="center"/>
            <w:hideMark/>
          </w:tcPr>
          <w:p w14:paraId="3A035B6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219.95 ± 537.81</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2DD6DFE1"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424.81 ± 111.55</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2757839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533.78 ± 91.24</w:t>
            </w:r>
            <w:r w:rsidRPr="005F5263">
              <w:rPr>
                <w:rFonts w:eastAsia="等线" w:cstheme="minorHAnsi"/>
                <w:color w:val="000000"/>
                <w:sz w:val="18"/>
                <w:szCs w:val="18"/>
                <w:vertAlign w:val="superscript"/>
              </w:rPr>
              <w:t>d</w:t>
            </w:r>
          </w:p>
        </w:tc>
        <w:tc>
          <w:tcPr>
            <w:tcW w:w="1587" w:type="dxa"/>
            <w:shd w:val="clear" w:color="auto" w:fill="auto"/>
            <w:noWrap/>
            <w:vAlign w:val="center"/>
            <w:hideMark/>
          </w:tcPr>
          <w:p w14:paraId="635F40C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022.20 ± 180.70</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584593E5"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143.93 ± 173.53</w:t>
            </w:r>
            <w:r w:rsidRPr="005F5263">
              <w:rPr>
                <w:rFonts w:eastAsia="等线" w:cstheme="minorHAnsi"/>
                <w:color w:val="000000"/>
                <w:sz w:val="18"/>
                <w:szCs w:val="18"/>
                <w:vertAlign w:val="superscript"/>
              </w:rPr>
              <w:t>a</w:t>
            </w:r>
          </w:p>
        </w:tc>
        <w:tc>
          <w:tcPr>
            <w:tcW w:w="1644" w:type="dxa"/>
            <w:shd w:val="clear" w:color="auto" w:fill="auto"/>
            <w:noWrap/>
            <w:vAlign w:val="center"/>
            <w:hideMark/>
          </w:tcPr>
          <w:p w14:paraId="0047A47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210.34 ± 301.79</w:t>
            </w:r>
            <w:r w:rsidRPr="005F5263">
              <w:rPr>
                <w:rFonts w:eastAsia="等线" w:cstheme="minorHAnsi"/>
                <w:color w:val="000000"/>
                <w:sz w:val="18"/>
                <w:szCs w:val="18"/>
                <w:vertAlign w:val="superscript"/>
              </w:rPr>
              <w:t>bc</w:t>
            </w:r>
          </w:p>
        </w:tc>
        <w:tc>
          <w:tcPr>
            <w:tcW w:w="1034" w:type="dxa"/>
            <w:shd w:val="clear" w:color="auto" w:fill="auto"/>
            <w:noWrap/>
            <w:vAlign w:val="center"/>
            <w:hideMark/>
          </w:tcPr>
          <w:p w14:paraId="577D2EC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32D41D54" w14:textId="77777777" w:rsidTr="009F4658">
        <w:trPr>
          <w:trHeight w:val="280"/>
        </w:trPr>
        <w:tc>
          <w:tcPr>
            <w:tcW w:w="1247" w:type="dxa"/>
            <w:shd w:val="clear" w:color="auto" w:fill="auto"/>
            <w:noWrap/>
            <w:vAlign w:val="center"/>
            <w:hideMark/>
          </w:tcPr>
          <w:p w14:paraId="2996760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86</w:t>
            </w:r>
            <w:r w:rsidRPr="005F5263">
              <w:rPr>
                <w:rFonts w:eastAsia="等线" w:cstheme="minorHAnsi"/>
                <w:color w:val="000000"/>
                <w:sz w:val="18"/>
                <w:szCs w:val="18"/>
              </w:rPr>
              <w:t>Sr (µg/kg)</w:t>
            </w:r>
          </w:p>
        </w:tc>
        <w:tc>
          <w:tcPr>
            <w:tcW w:w="1587" w:type="dxa"/>
            <w:shd w:val="clear" w:color="auto" w:fill="auto"/>
            <w:noWrap/>
            <w:vAlign w:val="center"/>
            <w:hideMark/>
          </w:tcPr>
          <w:p w14:paraId="0C3A9B5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67.66 ± 13.59</w:t>
            </w:r>
            <w:r w:rsidRPr="005F5263">
              <w:rPr>
                <w:rFonts w:eastAsia="等线" w:cstheme="minorHAnsi"/>
                <w:color w:val="000000"/>
                <w:sz w:val="18"/>
                <w:szCs w:val="18"/>
                <w:vertAlign w:val="superscript"/>
              </w:rPr>
              <w:t>cd</w:t>
            </w:r>
          </w:p>
        </w:tc>
        <w:tc>
          <w:tcPr>
            <w:tcW w:w="1587" w:type="dxa"/>
            <w:shd w:val="clear" w:color="auto" w:fill="auto"/>
            <w:noWrap/>
            <w:vAlign w:val="center"/>
            <w:hideMark/>
          </w:tcPr>
          <w:p w14:paraId="3F657C25"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57.78 ± 5.18</w:t>
            </w:r>
            <w:r w:rsidRPr="005F5263">
              <w:rPr>
                <w:rFonts w:eastAsia="等线" w:cstheme="minorHAnsi"/>
                <w:color w:val="000000"/>
                <w:sz w:val="18"/>
                <w:szCs w:val="18"/>
                <w:vertAlign w:val="superscript"/>
              </w:rPr>
              <w:t>d</w:t>
            </w:r>
          </w:p>
        </w:tc>
        <w:tc>
          <w:tcPr>
            <w:tcW w:w="1587" w:type="dxa"/>
            <w:shd w:val="clear" w:color="auto" w:fill="auto"/>
            <w:noWrap/>
            <w:vAlign w:val="center"/>
            <w:hideMark/>
          </w:tcPr>
          <w:p w14:paraId="33586BB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45.15 ± 23.96</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6229F265"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97.90 ± 6.72</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7E450A7E"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75.87 ± 6.75</w:t>
            </w:r>
            <w:r w:rsidRPr="005F5263">
              <w:rPr>
                <w:rFonts w:eastAsia="等线" w:cstheme="minorHAnsi"/>
                <w:color w:val="000000"/>
                <w:sz w:val="18"/>
                <w:szCs w:val="18"/>
                <w:vertAlign w:val="superscript"/>
              </w:rPr>
              <w:t>c</w:t>
            </w:r>
          </w:p>
        </w:tc>
        <w:tc>
          <w:tcPr>
            <w:tcW w:w="1644" w:type="dxa"/>
            <w:shd w:val="clear" w:color="auto" w:fill="auto"/>
            <w:noWrap/>
            <w:vAlign w:val="center"/>
            <w:hideMark/>
          </w:tcPr>
          <w:p w14:paraId="39B08301"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56.64 ± 5.37</w:t>
            </w:r>
            <w:r w:rsidRPr="005F5263">
              <w:rPr>
                <w:rFonts w:eastAsia="等线" w:cstheme="minorHAnsi"/>
                <w:color w:val="000000"/>
                <w:sz w:val="18"/>
                <w:szCs w:val="18"/>
                <w:vertAlign w:val="superscript"/>
              </w:rPr>
              <w:t>d</w:t>
            </w:r>
          </w:p>
        </w:tc>
        <w:tc>
          <w:tcPr>
            <w:tcW w:w="1034" w:type="dxa"/>
            <w:shd w:val="clear" w:color="auto" w:fill="auto"/>
            <w:noWrap/>
            <w:vAlign w:val="center"/>
            <w:hideMark/>
          </w:tcPr>
          <w:p w14:paraId="439E815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6BC5D41B" w14:textId="77777777" w:rsidTr="009F4658">
        <w:trPr>
          <w:trHeight w:val="280"/>
        </w:trPr>
        <w:tc>
          <w:tcPr>
            <w:tcW w:w="1247" w:type="dxa"/>
            <w:shd w:val="clear" w:color="auto" w:fill="auto"/>
            <w:noWrap/>
            <w:vAlign w:val="center"/>
            <w:hideMark/>
          </w:tcPr>
          <w:p w14:paraId="0E75E0A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93</w:t>
            </w:r>
            <w:r w:rsidRPr="005F5263">
              <w:rPr>
                <w:rFonts w:eastAsia="等线" w:cstheme="minorHAnsi"/>
                <w:color w:val="000000"/>
                <w:sz w:val="18"/>
                <w:szCs w:val="18"/>
              </w:rPr>
              <w:t>Nb (µg/kg)</w:t>
            </w:r>
          </w:p>
        </w:tc>
        <w:tc>
          <w:tcPr>
            <w:tcW w:w="1587" w:type="dxa"/>
            <w:shd w:val="clear" w:color="auto" w:fill="auto"/>
            <w:noWrap/>
            <w:vAlign w:val="center"/>
            <w:hideMark/>
          </w:tcPr>
          <w:p w14:paraId="5B37546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8 ± 0.04</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74AE0467"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13 ± 0.03</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52EBCF77"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24 ± 0.07</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3B82DF5F"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3 ± 0.01</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26C022DE"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6 ± 0.02</w:t>
            </w:r>
            <w:r w:rsidRPr="005F5263">
              <w:rPr>
                <w:rFonts w:eastAsia="等线" w:cstheme="minorHAnsi"/>
                <w:color w:val="000000"/>
                <w:sz w:val="18"/>
                <w:szCs w:val="18"/>
                <w:vertAlign w:val="superscript"/>
              </w:rPr>
              <w:t>c</w:t>
            </w:r>
          </w:p>
        </w:tc>
        <w:tc>
          <w:tcPr>
            <w:tcW w:w="1644" w:type="dxa"/>
            <w:shd w:val="clear" w:color="auto" w:fill="auto"/>
            <w:noWrap/>
            <w:vAlign w:val="center"/>
            <w:hideMark/>
          </w:tcPr>
          <w:p w14:paraId="340672F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4 ± 0.01</w:t>
            </w:r>
            <w:r w:rsidRPr="005F5263">
              <w:rPr>
                <w:rFonts w:eastAsia="等线" w:cstheme="minorHAnsi"/>
                <w:color w:val="000000"/>
                <w:sz w:val="18"/>
                <w:szCs w:val="18"/>
                <w:vertAlign w:val="superscript"/>
              </w:rPr>
              <w:t>c</w:t>
            </w:r>
          </w:p>
        </w:tc>
        <w:tc>
          <w:tcPr>
            <w:tcW w:w="1034" w:type="dxa"/>
            <w:shd w:val="clear" w:color="auto" w:fill="auto"/>
            <w:noWrap/>
            <w:vAlign w:val="center"/>
            <w:hideMark/>
          </w:tcPr>
          <w:p w14:paraId="76746EA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381E45A9" w14:textId="77777777" w:rsidTr="009F4658">
        <w:trPr>
          <w:trHeight w:val="280"/>
        </w:trPr>
        <w:tc>
          <w:tcPr>
            <w:tcW w:w="1247" w:type="dxa"/>
            <w:shd w:val="clear" w:color="auto" w:fill="auto"/>
            <w:noWrap/>
            <w:vAlign w:val="center"/>
            <w:hideMark/>
          </w:tcPr>
          <w:p w14:paraId="1F670F1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98</w:t>
            </w:r>
            <w:r w:rsidRPr="005F5263">
              <w:rPr>
                <w:rFonts w:eastAsia="等线" w:cstheme="minorHAnsi"/>
                <w:color w:val="000000"/>
                <w:sz w:val="18"/>
                <w:szCs w:val="18"/>
              </w:rPr>
              <w:t>Mo (µg/kg)</w:t>
            </w:r>
          </w:p>
        </w:tc>
        <w:tc>
          <w:tcPr>
            <w:tcW w:w="1587" w:type="dxa"/>
            <w:shd w:val="clear" w:color="auto" w:fill="auto"/>
            <w:noWrap/>
            <w:vAlign w:val="center"/>
            <w:hideMark/>
          </w:tcPr>
          <w:p w14:paraId="4FBB966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445.78 ± 71.50</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6A853F6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18.88 ± 32.38</w:t>
            </w:r>
            <w:r w:rsidRPr="005F5263">
              <w:rPr>
                <w:rFonts w:eastAsia="等线" w:cstheme="minorHAnsi"/>
                <w:color w:val="000000"/>
                <w:sz w:val="18"/>
                <w:szCs w:val="18"/>
                <w:vertAlign w:val="superscript"/>
              </w:rPr>
              <w:t>d</w:t>
            </w:r>
          </w:p>
        </w:tc>
        <w:tc>
          <w:tcPr>
            <w:tcW w:w="1587" w:type="dxa"/>
            <w:shd w:val="clear" w:color="auto" w:fill="auto"/>
            <w:noWrap/>
            <w:vAlign w:val="center"/>
            <w:hideMark/>
          </w:tcPr>
          <w:p w14:paraId="14DE8B1F"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78.99 ± 34.02</w:t>
            </w:r>
            <w:r w:rsidRPr="005F5263">
              <w:rPr>
                <w:rFonts w:eastAsia="等线" w:cstheme="minorHAnsi"/>
                <w:color w:val="000000"/>
                <w:sz w:val="18"/>
                <w:szCs w:val="18"/>
                <w:vertAlign w:val="superscript"/>
              </w:rPr>
              <w:t>bc</w:t>
            </w:r>
          </w:p>
        </w:tc>
        <w:tc>
          <w:tcPr>
            <w:tcW w:w="1587" w:type="dxa"/>
            <w:shd w:val="clear" w:color="auto" w:fill="auto"/>
            <w:noWrap/>
            <w:vAlign w:val="center"/>
            <w:hideMark/>
          </w:tcPr>
          <w:p w14:paraId="388BCDEC"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44.26 ± 28.46</w:t>
            </w:r>
            <w:r w:rsidRPr="005F5263">
              <w:rPr>
                <w:rFonts w:eastAsia="等线" w:cstheme="minorHAnsi"/>
                <w:color w:val="000000"/>
                <w:sz w:val="18"/>
                <w:szCs w:val="18"/>
                <w:vertAlign w:val="superscript"/>
              </w:rPr>
              <w:t>cd</w:t>
            </w:r>
          </w:p>
        </w:tc>
        <w:tc>
          <w:tcPr>
            <w:tcW w:w="1587" w:type="dxa"/>
            <w:shd w:val="clear" w:color="auto" w:fill="auto"/>
            <w:noWrap/>
            <w:vAlign w:val="center"/>
            <w:hideMark/>
          </w:tcPr>
          <w:p w14:paraId="6667B04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412.87 ± 59.05</w:t>
            </w:r>
            <w:r w:rsidRPr="005F5263">
              <w:rPr>
                <w:rFonts w:eastAsia="等线" w:cstheme="minorHAnsi"/>
                <w:color w:val="000000"/>
                <w:sz w:val="18"/>
                <w:szCs w:val="18"/>
                <w:vertAlign w:val="superscript"/>
              </w:rPr>
              <w:t>ab</w:t>
            </w:r>
          </w:p>
        </w:tc>
        <w:tc>
          <w:tcPr>
            <w:tcW w:w="1644" w:type="dxa"/>
            <w:shd w:val="clear" w:color="auto" w:fill="auto"/>
            <w:noWrap/>
            <w:vAlign w:val="center"/>
            <w:hideMark/>
          </w:tcPr>
          <w:p w14:paraId="32E2499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427.95 ± 40.65</w:t>
            </w:r>
            <w:r w:rsidRPr="005F5263">
              <w:rPr>
                <w:rFonts w:eastAsia="等线" w:cstheme="minorHAnsi"/>
                <w:color w:val="000000"/>
                <w:sz w:val="18"/>
                <w:szCs w:val="18"/>
                <w:vertAlign w:val="superscript"/>
              </w:rPr>
              <w:t>a</w:t>
            </w:r>
          </w:p>
        </w:tc>
        <w:tc>
          <w:tcPr>
            <w:tcW w:w="1034" w:type="dxa"/>
            <w:shd w:val="clear" w:color="auto" w:fill="auto"/>
            <w:noWrap/>
            <w:vAlign w:val="center"/>
            <w:hideMark/>
          </w:tcPr>
          <w:p w14:paraId="2E2E0FB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41FFE857" w14:textId="77777777" w:rsidTr="009F4658">
        <w:trPr>
          <w:trHeight w:val="280"/>
        </w:trPr>
        <w:tc>
          <w:tcPr>
            <w:tcW w:w="1247" w:type="dxa"/>
            <w:shd w:val="clear" w:color="auto" w:fill="auto"/>
            <w:noWrap/>
            <w:vAlign w:val="center"/>
            <w:hideMark/>
          </w:tcPr>
          <w:p w14:paraId="7C633E3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107</w:t>
            </w:r>
            <w:r w:rsidRPr="005F5263">
              <w:rPr>
                <w:rFonts w:eastAsia="等线" w:cstheme="minorHAnsi"/>
                <w:color w:val="000000"/>
                <w:sz w:val="18"/>
                <w:szCs w:val="18"/>
              </w:rPr>
              <w:t>Ag (µg/kg)</w:t>
            </w:r>
          </w:p>
        </w:tc>
        <w:tc>
          <w:tcPr>
            <w:tcW w:w="1587" w:type="dxa"/>
            <w:shd w:val="clear" w:color="auto" w:fill="auto"/>
            <w:noWrap/>
            <w:vAlign w:val="center"/>
            <w:hideMark/>
          </w:tcPr>
          <w:p w14:paraId="0657557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24 ± 0.36</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5F76B62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48 ± 0.14</w:t>
            </w:r>
            <w:r w:rsidRPr="005F5263">
              <w:rPr>
                <w:rFonts w:eastAsia="等线" w:cstheme="minorHAnsi"/>
                <w:color w:val="000000"/>
                <w:sz w:val="18"/>
                <w:szCs w:val="18"/>
                <w:vertAlign w:val="superscript"/>
              </w:rPr>
              <w:t>d</w:t>
            </w:r>
          </w:p>
        </w:tc>
        <w:tc>
          <w:tcPr>
            <w:tcW w:w="1587" w:type="dxa"/>
            <w:shd w:val="clear" w:color="auto" w:fill="auto"/>
            <w:noWrap/>
            <w:vAlign w:val="center"/>
            <w:hideMark/>
          </w:tcPr>
          <w:p w14:paraId="68361283"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91 ± 0.39</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7D71157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29 ± 0.26</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765142F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39 ± 0.23</w:t>
            </w:r>
            <w:r w:rsidRPr="005F5263">
              <w:rPr>
                <w:rFonts w:eastAsia="等线" w:cstheme="minorHAnsi"/>
                <w:color w:val="000000"/>
                <w:sz w:val="18"/>
                <w:szCs w:val="18"/>
                <w:vertAlign w:val="superscript"/>
              </w:rPr>
              <w:t>c</w:t>
            </w:r>
          </w:p>
        </w:tc>
        <w:tc>
          <w:tcPr>
            <w:tcW w:w="1644" w:type="dxa"/>
            <w:shd w:val="clear" w:color="auto" w:fill="auto"/>
            <w:noWrap/>
            <w:vAlign w:val="center"/>
            <w:hideMark/>
          </w:tcPr>
          <w:p w14:paraId="26828AD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78 ± 0.24</w:t>
            </w:r>
            <w:r w:rsidRPr="005F5263">
              <w:rPr>
                <w:rFonts w:eastAsia="等线" w:cstheme="minorHAnsi"/>
                <w:color w:val="000000"/>
                <w:sz w:val="18"/>
                <w:szCs w:val="18"/>
                <w:vertAlign w:val="superscript"/>
              </w:rPr>
              <w:t>b</w:t>
            </w:r>
          </w:p>
        </w:tc>
        <w:tc>
          <w:tcPr>
            <w:tcW w:w="1034" w:type="dxa"/>
            <w:shd w:val="clear" w:color="auto" w:fill="auto"/>
            <w:noWrap/>
            <w:vAlign w:val="center"/>
            <w:hideMark/>
          </w:tcPr>
          <w:p w14:paraId="7915523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0A16912D" w14:textId="77777777" w:rsidTr="009F4658">
        <w:trPr>
          <w:trHeight w:val="280"/>
        </w:trPr>
        <w:tc>
          <w:tcPr>
            <w:tcW w:w="1247" w:type="dxa"/>
            <w:shd w:val="clear" w:color="auto" w:fill="auto"/>
            <w:noWrap/>
            <w:vAlign w:val="center"/>
            <w:hideMark/>
          </w:tcPr>
          <w:p w14:paraId="11811BD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114</w:t>
            </w:r>
            <w:r w:rsidRPr="005F5263">
              <w:rPr>
                <w:rFonts w:eastAsia="等线" w:cstheme="minorHAnsi"/>
                <w:color w:val="000000"/>
                <w:sz w:val="18"/>
                <w:szCs w:val="18"/>
              </w:rPr>
              <w:t>Cd (µg/kg)</w:t>
            </w:r>
          </w:p>
        </w:tc>
        <w:tc>
          <w:tcPr>
            <w:tcW w:w="1587" w:type="dxa"/>
            <w:shd w:val="clear" w:color="auto" w:fill="auto"/>
            <w:noWrap/>
            <w:vAlign w:val="center"/>
            <w:hideMark/>
          </w:tcPr>
          <w:p w14:paraId="2116A0FD" w14:textId="77777777" w:rsidR="00092A57" w:rsidRPr="005F5263" w:rsidRDefault="00092A57" w:rsidP="009F4658">
            <w:pPr>
              <w:spacing w:after="0" w:line="240" w:lineRule="auto"/>
              <w:jc w:val="center"/>
              <w:rPr>
                <w:rFonts w:eastAsia="等线" w:cstheme="minorHAnsi"/>
                <w:color w:val="000000"/>
                <w:sz w:val="18"/>
                <w:szCs w:val="18"/>
              </w:rPr>
            </w:pPr>
            <w:commentRangeStart w:id="89"/>
            <w:r w:rsidRPr="005F5263">
              <w:rPr>
                <w:rFonts w:eastAsia="等线" w:cstheme="minorHAnsi"/>
                <w:color w:val="000000"/>
                <w:sz w:val="18"/>
                <w:szCs w:val="18"/>
              </w:rPr>
              <w:t>228.36 ± 37.34</w:t>
            </w:r>
            <w:r w:rsidRPr="005F5263">
              <w:rPr>
                <w:rFonts w:eastAsia="等线" w:cstheme="minorHAnsi"/>
                <w:color w:val="000000"/>
                <w:sz w:val="18"/>
                <w:szCs w:val="18"/>
                <w:vertAlign w:val="superscript"/>
              </w:rPr>
              <w:t>a</w:t>
            </w:r>
            <w:commentRangeEnd w:id="89"/>
            <w:r w:rsidRPr="005F5263">
              <w:rPr>
                <w:rStyle w:val="CommentReference"/>
                <w:rFonts w:cstheme="minorHAnsi"/>
                <w:sz w:val="18"/>
                <w:szCs w:val="18"/>
              </w:rPr>
              <w:commentReference w:id="89"/>
            </w:r>
          </w:p>
        </w:tc>
        <w:tc>
          <w:tcPr>
            <w:tcW w:w="1587" w:type="dxa"/>
            <w:shd w:val="clear" w:color="auto" w:fill="auto"/>
            <w:noWrap/>
            <w:vAlign w:val="center"/>
            <w:hideMark/>
          </w:tcPr>
          <w:p w14:paraId="7C2ACA1F"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43.63 ± 11.93</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1098FAA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9.03 ± 3.95</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57D4A80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0.53 ± 3.82</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143E890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6.70 ± 6.91</w:t>
            </w:r>
            <w:r w:rsidRPr="005F5263">
              <w:rPr>
                <w:rFonts w:eastAsia="等线" w:cstheme="minorHAnsi"/>
                <w:color w:val="000000"/>
                <w:sz w:val="18"/>
                <w:szCs w:val="18"/>
                <w:vertAlign w:val="superscript"/>
              </w:rPr>
              <w:t>c</w:t>
            </w:r>
          </w:p>
        </w:tc>
        <w:tc>
          <w:tcPr>
            <w:tcW w:w="1644" w:type="dxa"/>
            <w:shd w:val="clear" w:color="auto" w:fill="auto"/>
            <w:noWrap/>
            <w:vAlign w:val="center"/>
            <w:hideMark/>
          </w:tcPr>
          <w:p w14:paraId="3E1AC640"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8.68 ± 4.85</w:t>
            </w:r>
            <w:r w:rsidRPr="005F5263">
              <w:rPr>
                <w:rFonts w:eastAsia="等线" w:cstheme="minorHAnsi"/>
                <w:color w:val="000000"/>
                <w:sz w:val="18"/>
                <w:szCs w:val="18"/>
                <w:vertAlign w:val="superscript"/>
              </w:rPr>
              <w:t>c</w:t>
            </w:r>
          </w:p>
        </w:tc>
        <w:tc>
          <w:tcPr>
            <w:tcW w:w="1034" w:type="dxa"/>
            <w:shd w:val="clear" w:color="auto" w:fill="auto"/>
            <w:noWrap/>
            <w:vAlign w:val="center"/>
            <w:hideMark/>
          </w:tcPr>
          <w:p w14:paraId="24346BC1"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33EEE24F" w14:textId="77777777" w:rsidTr="009F4658">
        <w:trPr>
          <w:trHeight w:val="280"/>
        </w:trPr>
        <w:tc>
          <w:tcPr>
            <w:tcW w:w="1247" w:type="dxa"/>
            <w:shd w:val="clear" w:color="auto" w:fill="auto"/>
            <w:noWrap/>
            <w:vAlign w:val="center"/>
            <w:hideMark/>
          </w:tcPr>
          <w:p w14:paraId="1ECC1875"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133</w:t>
            </w:r>
            <w:r w:rsidRPr="005F5263">
              <w:rPr>
                <w:rFonts w:eastAsia="等线" w:cstheme="minorHAnsi"/>
                <w:color w:val="000000"/>
                <w:sz w:val="18"/>
                <w:szCs w:val="18"/>
              </w:rPr>
              <w:t>Cs (µg/kg)</w:t>
            </w:r>
          </w:p>
        </w:tc>
        <w:tc>
          <w:tcPr>
            <w:tcW w:w="1587" w:type="dxa"/>
            <w:shd w:val="clear" w:color="auto" w:fill="auto"/>
            <w:noWrap/>
            <w:vAlign w:val="center"/>
            <w:hideMark/>
          </w:tcPr>
          <w:p w14:paraId="16D3015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8.76 ± 22.87</w:t>
            </w:r>
            <w:r w:rsidRPr="005F5263">
              <w:rPr>
                <w:rFonts w:eastAsia="等线" w:cstheme="minorHAnsi"/>
                <w:color w:val="000000"/>
                <w:sz w:val="18"/>
                <w:szCs w:val="18"/>
                <w:vertAlign w:val="subscript"/>
              </w:rPr>
              <w:t>a</w:t>
            </w:r>
          </w:p>
        </w:tc>
        <w:tc>
          <w:tcPr>
            <w:tcW w:w="1587" w:type="dxa"/>
            <w:shd w:val="clear" w:color="auto" w:fill="auto"/>
            <w:noWrap/>
            <w:vAlign w:val="center"/>
            <w:hideMark/>
          </w:tcPr>
          <w:p w14:paraId="37E65ED6"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68 ± 0.18</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1BD10C7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83 ± 0.15</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3DD8DB9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06 ± 0.23</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436D3B4C"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05 ± 0.35</w:t>
            </w:r>
            <w:r w:rsidRPr="005F5263">
              <w:rPr>
                <w:rFonts w:eastAsia="等线" w:cstheme="minorHAnsi"/>
                <w:color w:val="000000"/>
                <w:sz w:val="18"/>
                <w:szCs w:val="18"/>
                <w:vertAlign w:val="superscript"/>
              </w:rPr>
              <w:t>b</w:t>
            </w:r>
          </w:p>
        </w:tc>
        <w:tc>
          <w:tcPr>
            <w:tcW w:w="1644" w:type="dxa"/>
            <w:shd w:val="clear" w:color="auto" w:fill="auto"/>
            <w:noWrap/>
            <w:vAlign w:val="center"/>
            <w:hideMark/>
          </w:tcPr>
          <w:p w14:paraId="5088ADB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07 ± 0.28</w:t>
            </w:r>
            <w:r w:rsidRPr="005F5263">
              <w:rPr>
                <w:rFonts w:eastAsia="等线" w:cstheme="minorHAnsi"/>
                <w:color w:val="000000"/>
                <w:sz w:val="18"/>
                <w:szCs w:val="18"/>
                <w:vertAlign w:val="superscript"/>
              </w:rPr>
              <w:t>b</w:t>
            </w:r>
          </w:p>
        </w:tc>
        <w:tc>
          <w:tcPr>
            <w:tcW w:w="1034" w:type="dxa"/>
            <w:shd w:val="clear" w:color="auto" w:fill="auto"/>
            <w:noWrap/>
            <w:vAlign w:val="center"/>
            <w:hideMark/>
          </w:tcPr>
          <w:p w14:paraId="267D6741"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1671ED9E" w14:textId="77777777" w:rsidTr="009F4658">
        <w:trPr>
          <w:trHeight w:val="280"/>
        </w:trPr>
        <w:tc>
          <w:tcPr>
            <w:tcW w:w="1247" w:type="dxa"/>
            <w:shd w:val="clear" w:color="auto" w:fill="auto"/>
            <w:noWrap/>
            <w:vAlign w:val="center"/>
            <w:hideMark/>
          </w:tcPr>
          <w:p w14:paraId="6E6CC54A"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138</w:t>
            </w:r>
            <w:r w:rsidRPr="005F5263">
              <w:rPr>
                <w:rFonts w:eastAsia="等线" w:cstheme="minorHAnsi"/>
                <w:color w:val="000000"/>
                <w:sz w:val="18"/>
                <w:szCs w:val="18"/>
              </w:rPr>
              <w:t>Ba (µg/kg)</w:t>
            </w:r>
          </w:p>
        </w:tc>
        <w:tc>
          <w:tcPr>
            <w:tcW w:w="1587" w:type="dxa"/>
            <w:shd w:val="clear" w:color="auto" w:fill="auto"/>
            <w:noWrap/>
            <w:vAlign w:val="center"/>
            <w:hideMark/>
          </w:tcPr>
          <w:p w14:paraId="5DD9AADB"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81.91 ± 26.94</w:t>
            </w:r>
            <w:r w:rsidRPr="005F5263">
              <w:rPr>
                <w:rFonts w:eastAsia="等线" w:cstheme="minorHAnsi"/>
                <w:color w:val="000000"/>
                <w:sz w:val="18"/>
                <w:szCs w:val="18"/>
                <w:vertAlign w:val="superscript"/>
              </w:rPr>
              <w:t>a</w:t>
            </w:r>
          </w:p>
        </w:tc>
        <w:tc>
          <w:tcPr>
            <w:tcW w:w="1587" w:type="dxa"/>
            <w:shd w:val="clear" w:color="auto" w:fill="auto"/>
            <w:noWrap/>
            <w:vAlign w:val="center"/>
            <w:hideMark/>
          </w:tcPr>
          <w:p w14:paraId="027C80E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58.70 ± 17.87</w:t>
            </w:r>
            <w:r w:rsidRPr="005F5263">
              <w:rPr>
                <w:rFonts w:eastAsia="等线" w:cstheme="minorHAnsi"/>
                <w:color w:val="000000"/>
                <w:sz w:val="18"/>
                <w:szCs w:val="18"/>
                <w:vertAlign w:val="superscript"/>
              </w:rPr>
              <w:t>b</w:t>
            </w:r>
          </w:p>
        </w:tc>
        <w:tc>
          <w:tcPr>
            <w:tcW w:w="1587" w:type="dxa"/>
            <w:shd w:val="clear" w:color="auto" w:fill="auto"/>
            <w:noWrap/>
            <w:vAlign w:val="center"/>
            <w:hideMark/>
          </w:tcPr>
          <w:p w14:paraId="7D69121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74.31 ± 34.07</w:t>
            </w:r>
            <w:r w:rsidRPr="005F5263">
              <w:rPr>
                <w:rFonts w:eastAsia="等线" w:cstheme="minorHAnsi"/>
                <w:color w:val="000000"/>
                <w:sz w:val="18"/>
                <w:szCs w:val="18"/>
                <w:vertAlign w:val="superscript"/>
              </w:rPr>
              <w:t>c</w:t>
            </w:r>
          </w:p>
        </w:tc>
        <w:tc>
          <w:tcPr>
            <w:tcW w:w="1587" w:type="dxa"/>
            <w:shd w:val="clear" w:color="auto" w:fill="auto"/>
            <w:noWrap/>
            <w:vAlign w:val="center"/>
            <w:hideMark/>
          </w:tcPr>
          <w:p w14:paraId="42E84B89"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73.29 ± 10.79</w:t>
            </w:r>
            <w:r w:rsidRPr="005F5263">
              <w:rPr>
                <w:rFonts w:eastAsia="等线" w:cstheme="minorHAnsi"/>
                <w:color w:val="000000"/>
                <w:sz w:val="18"/>
                <w:szCs w:val="18"/>
                <w:vertAlign w:val="superscript"/>
              </w:rPr>
              <w:t>cd</w:t>
            </w:r>
          </w:p>
        </w:tc>
        <w:tc>
          <w:tcPr>
            <w:tcW w:w="1587" w:type="dxa"/>
            <w:shd w:val="clear" w:color="auto" w:fill="auto"/>
            <w:noWrap/>
            <w:vAlign w:val="center"/>
            <w:hideMark/>
          </w:tcPr>
          <w:p w14:paraId="64A69A50"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54.73 ± 10.15</w:t>
            </w:r>
            <w:r w:rsidRPr="005F5263">
              <w:rPr>
                <w:rFonts w:eastAsia="等线" w:cstheme="minorHAnsi"/>
                <w:color w:val="000000"/>
                <w:sz w:val="18"/>
                <w:szCs w:val="18"/>
                <w:vertAlign w:val="superscript"/>
              </w:rPr>
              <w:t>d</w:t>
            </w:r>
          </w:p>
        </w:tc>
        <w:tc>
          <w:tcPr>
            <w:tcW w:w="1644" w:type="dxa"/>
            <w:shd w:val="clear" w:color="auto" w:fill="auto"/>
            <w:noWrap/>
            <w:vAlign w:val="center"/>
            <w:hideMark/>
          </w:tcPr>
          <w:p w14:paraId="667ADD3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5.10 ± 4.44</w:t>
            </w:r>
            <w:r w:rsidRPr="005F5263">
              <w:rPr>
                <w:rFonts w:eastAsia="等线" w:cstheme="minorHAnsi"/>
                <w:color w:val="000000"/>
                <w:sz w:val="18"/>
                <w:szCs w:val="18"/>
                <w:vertAlign w:val="superscript"/>
              </w:rPr>
              <w:t>e</w:t>
            </w:r>
          </w:p>
        </w:tc>
        <w:tc>
          <w:tcPr>
            <w:tcW w:w="1034" w:type="dxa"/>
            <w:shd w:val="clear" w:color="auto" w:fill="auto"/>
            <w:noWrap/>
            <w:vAlign w:val="center"/>
            <w:hideMark/>
          </w:tcPr>
          <w:p w14:paraId="1285148C"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1125A9A0" w14:textId="77777777" w:rsidTr="009F4658">
        <w:trPr>
          <w:trHeight w:val="280"/>
        </w:trPr>
        <w:tc>
          <w:tcPr>
            <w:tcW w:w="1247" w:type="dxa"/>
            <w:tcBorders>
              <w:bottom w:val="nil"/>
            </w:tcBorders>
            <w:shd w:val="clear" w:color="auto" w:fill="auto"/>
            <w:noWrap/>
            <w:vAlign w:val="center"/>
            <w:hideMark/>
          </w:tcPr>
          <w:p w14:paraId="2BB58710"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sz w:val="18"/>
                <w:szCs w:val="18"/>
                <w:vertAlign w:val="superscript"/>
              </w:rPr>
              <w:t>201</w:t>
            </w:r>
            <w:r w:rsidRPr="005F5263">
              <w:rPr>
                <w:rFonts w:eastAsia="等线" w:cstheme="minorHAnsi"/>
                <w:color w:val="000000"/>
                <w:sz w:val="18"/>
                <w:szCs w:val="18"/>
              </w:rPr>
              <w:t>Hg (µg/kg)</w:t>
            </w:r>
          </w:p>
        </w:tc>
        <w:tc>
          <w:tcPr>
            <w:tcW w:w="1587" w:type="dxa"/>
            <w:tcBorders>
              <w:bottom w:val="nil"/>
            </w:tcBorders>
            <w:shd w:val="clear" w:color="auto" w:fill="auto"/>
            <w:noWrap/>
            <w:vAlign w:val="center"/>
            <w:hideMark/>
          </w:tcPr>
          <w:p w14:paraId="6E0B4148"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3.24 ± 1.00</w:t>
            </w:r>
            <w:r w:rsidRPr="005F5263">
              <w:rPr>
                <w:rFonts w:eastAsia="等线" w:cstheme="minorHAnsi"/>
                <w:color w:val="000000"/>
                <w:sz w:val="18"/>
                <w:szCs w:val="18"/>
                <w:vertAlign w:val="superscript"/>
              </w:rPr>
              <w:t>a</w:t>
            </w:r>
          </w:p>
        </w:tc>
        <w:tc>
          <w:tcPr>
            <w:tcW w:w="1587" w:type="dxa"/>
            <w:tcBorders>
              <w:bottom w:val="nil"/>
            </w:tcBorders>
            <w:shd w:val="clear" w:color="auto" w:fill="auto"/>
            <w:noWrap/>
            <w:vAlign w:val="center"/>
            <w:hideMark/>
          </w:tcPr>
          <w:p w14:paraId="40D46A81"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32 ± 0.23</w:t>
            </w:r>
            <w:r w:rsidRPr="005F5263">
              <w:rPr>
                <w:rFonts w:eastAsia="等线" w:cstheme="minorHAnsi"/>
                <w:color w:val="000000"/>
                <w:sz w:val="18"/>
                <w:szCs w:val="18"/>
                <w:vertAlign w:val="superscript"/>
              </w:rPr>
              <w:t>c</w:t>
            </w:r>
          </w:p>
        </w:tc>
        <w:tc>
          <w:tcPr>
            <w:tcW w:w="1587" w:type="dxa"/>
            <w:tcBorders>
              <w:bottom w:val="nil"/>
            </w:tcBorders>
            <w:shd w:val="clear" w:color="auto" w:fill="auto"/>
            <w:noWrap/>
            <w:vAlign w:val="center"/>
            <w:hideMark/>
          </w:tcPr>
          <w:p w14:paraId="3006C0B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64 ± 0.30</w:t>
            </w:r>
            <w:r w:rsidRPr="005F5263">
              <w:rPr>
                <w:rFonts w:eastAsia="等线" w:cstheme="minorHAnsi"/>
                <w:color w:val="000000"/>
                <w:sz w:val="18"/>
                <w:szCs w:val="18"/>
                <w:vertAlign w:val="superscript"/>
              </w:rPr>
              <w:t>c</w:t>
            </w:r>
          </w:p>
        </w:tc>
        <w:tc>
          <w:tcPr>
            <w:tcW w:w="1587" w:type="dxa"/>
            <w:tcBorders>
              <w:bottom w:val="nil"/>
            </w:tcBorders>
            <w:shd w:val="clear" w:color="auto" w:fill="auto"/>
            <w:noWrap/>
            <w:vAlign w:val="center"/>
            <w:hideMark/>
          </w:tcPr>
          <w:p w14:paraId="0E1CDF64"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48 ± 0.36</w:t>
            </w:r>
            <w:r w:rsidRPr="005F5263">
              <w:rPr>
                <w:rFonts w:eastAsia="等线" w:cstheme="minorHAnsi"/>
                <w:color w:val="000000"/>
                <w:sz w:val="18"/>
                <w:szCs w:val="18"/>
                <w:vertAlign w:val="superscript"/>
              </w:rPr>
              <w:t>c</w:t>
            </w:r>
          </w:p>
        </w:tc>
        <w:tc>
          <w:tcPr>
            <w:tcW w:w="1587" w:type="dxa"/>
            <w:tcBorders>
              <w:bottom w:val="nil"/>
            </w:tcBorders>
            <w:shd w:val="clear" w:color="auto" w:fill="auto"/>
            <w:noWrap/>
            <w:vAlign w:val="center"/>
            <w:hideMark/>
          </w:tcPr>
          <w:p w14:paraId="04B2B2CF"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2.23 ± 0.86</w:t>
            </w:r>
            <w:r w:rsidRPr="005F5263">
              <w:rPr>
                <w:rFonts w:eastAsia="等线" w:cstheme="minorHAnsi"/>
                <w:color w:val="000000"/>
                <w:sz w:val="18"/>
                <w:szCs w:val="18"/>
                <w:vertAlign w:val="superscript"/>
              </w:rPr>
              <w:t>b</w:t>
            </w:r>
          </w:p>
        </w:tc>
        <w:tc>
          <w:tcPr>
            <w:tcW w:w="1644" w:type="dxa"/>
            <w:tcBorders>
              <w:bottom w:val="nil"/>
            </w:tcBorders>
            <w:shd w:val="clear" w:color="auto" w:fill="auto"/>
            <w:noWrap/>
            <w:vAlign w:val="center"/>
            <w:hideMark/>
          </w:tcPr>
          <w:p w14:paraId="56825A82"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1.64 ± 0.42</w:t>
            </w:r>
            <w:r w:rsidRPr="005F5263">
              <w:rPr>
                <w:rFonts w:eastAsia="等线" w:cstheme="minorHAnsi"/>
                <w:color w:val="000000"/>
                <w:sz w:val="18"/>
                <w:szCs w:val="18"/>
                <w:vertAlign w:val="superscript"/>
              </w:rPr>
              <w:t>c</w:t>
            </w:r>
          </w:p>
        </w:tc>
        <w:tc>
          <w:tcPr>
            <w:tcW w:w="1034" w:type="dxa"/>
            <w:tcBorders>
              <w:bottom w:val="nil"/>
            </w:tcBorders>
            <w:shd w:val="clear" w:color="auto" w:fill="auto"/>
            <w:noWrap/>
            <w:vAlign w:val="center"/>
            <w:hideMark/>
          </w:tcPr>
          <w:p w14:paraId="61D7069D" w14:textId="77777777" w:rsidR="00092A57" w:rsidRPr="005F5263" w:rsidRDefault="00092A57" w:rsidP="009F4658">
            <w:pPr>
              <w:spacing w:after="0" w:line="240" w:lineRule="auto"/>
              <w:jc w:val="center"/>
              <w:rPr>
                <w:rFonts w:eastAsia="等线" w:cstheme="minorHAnsi"/>
                <w:color w:val="000000"/>
                <w:sz w:val="18"/>
                <w:szCs w:val="18"/>
              </w:rPr>
            </w:pPr>
            <w:r w:rsidRPr="005F5263">
              <w:rPr>
                <w:rFonts w:eastAsia="等线" w:cstheme="minorHAnsi"/>
                <w:color w:val="000000"/>
                <w:sz w:val="18"/>
                <w:szCs w:val="18"/>
              </w:rPr>
              <w:t>0.000</w:t>
            </w:r>
          </w:p>
        </w:tc>
      </w:tr>
      <w:tr w:rsidR="00092A57" w:rsidRPr="005F5263" w14:paraId="7D97BE14" w14:textId="77777777" w:rsidTr="009F4658">
        <w:trPr>
          <w:trHeight w:val="290"/>
        </w:trPr>
        <w:tc>
          <w:tcPr>
            <w:tcW w:w="1247" w:type="dxa"/>
            <w:tcBorders>
              <w:top w:val="nil"/>
              <w:bottom w:val="single" w:sz="12" w:space="0" w:color="auto"/>
            </w:tcBorders>
            <w:shd w:val="clear" w:color="auto" w:fill="auto"/>
            <w:noWrap/>
            <w:vAlign w:val="center"/>
            <w:hideMark/>
          </w:tcPr>
          <w:p w14:paraId="6CE92AE0"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vertAlign w:val="superscript"/>
              </w:rPr>
              <w:t>208</w:t>
            </w:r>
            <w:r w:rsidRPr="005F5263">
              <w:rPr>
                <w:rFonts w:eastAsia="等线" w:cstheme="minorHAnsi"/>
                <w:sz w:val="18"/>
                <w:szCs w:val="18"/>
              </w:rPr>
              <w:t xml:space="preserve">Pb </w:t>
            </w:r>
            <w:r w:rsidRPr="005F5263">
              <w:rPr>
                <w:rFonts w:eastAsia="等线" w:cstheme="minorHAnsi"/>
                <w:color w:val="000000"/>
                <w:sz w:val="18"/>
                <w:szCs w:val="18"/>
              </w:rPr>
              <w:t>(µg/kg)</w:t>
            </w:r>
          </w:p>
        </w:tc>
        <w:tc>
          <w:tcPr>
            <w:tcW w:w="1587" w:type="dxa"/>
            <w:tcBorders>
              <w:top w:val="nil"/>
              <w:bottom w:val="single" w:sz="12" w:space="0" w:color="auto"/>
            </w:tcBorders>
            <w:shd w:val="clear" w:color="auto" w:fill="auto"/>
            <w:noWrap/>
            <w:vAlign w:val="center"/>
            <w:hideMark/>
          </w:tcPr>
          <w:p w14:paraId="481EC5B7"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5.02</w:t>
            </w:r>
            <w:r w:rsidRPr="005F5263">
              <w:rPr>
                <w:rFonts w:eastAsia="等线" w:cstheme="minorHAnsi"/>
                <w:color w:val="000000"/>
                <w:sz w:val="18"/>
                <w:szCs w:val="18"/>
              </w:rPr>
              <w:t xml:space="preserve"> ± 9.85</w:t>
            </w:r>
            <w:r w:rsidRPr="005F5263">
              <w:rPr>
                <w:rFonts w:eastAsia="等线" w:cstheme="minorHAnsi"/>
                <w:sz w:val="18"/>
                <w:szCs w:val="18"/>
                <w:vertAlign w:val="superscript"/>
              </w:rPr>
              <w:t>a</w:t>
            </w:r>
          </w:p>
        </w:tc>
        <w:tc>
          <w:tcPr>
            <w:tcW w:w="1587" w:type="dxa"/>
            <w:tcBorders>
              <w:top w:val="nil"/>
              <w:bottom w:val="single" w:sz="12" w:space="0" w:color="auto"/>
            </w:tcBorders>
            <w:shd w:val="clear" w:color="auto" w:fill="auto"/>
            <w:noWrap/>
            <w:vAlign w:val="center"/>
            <w:hideMark/>
          </w:tcPr>
          <w:p w14:paraId="5F93DE83"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0.61</w:t>
            </w:r>
            <w:r w:rsidRPr="005F5263">
              <w:rPr>
                <w:rFonts w:eastAsia="等线" w:cstheme="minorHAnsi"/>
                <w:color w:val="000000"/>
                <w:sz w:val="18"/>
                <w:szCs w:val="18"/>
              </w:rPr>
              <w:t xml:space="preserve"> ± 7.98</w:t>
            </w:r>
            <w:r w:rsidRPr="005F5263">
              <w:rPr>
                <w:rFonts w:eastAsia="等线" w:cstheme="minorHAnsi"/>
                <w:sz w:val="18"/>
                <w:szCs w:val="18"/>
                <w:vertAlign w:val="superscript"/>
              </w:rPr>
              <w:t>a</w:t>
            </w:r>
          </w:p>
        </w:tc>
        <w:tc>
          <w:tcPr>
            <w:tcW w:w="1587" w:type="dxa"/>
            <w:tcBorders>
              <w:top w:val="nil"/>
              <w:bottom w:val="single" w:sz="12" w:space="0" w:color="auto"/>
            </w:tcBorders>
            <w:shd w:val="clear" w:color="auto" w:fill="auto"/>
            <w:noWrap/>
            <w:vAlign w:val="center"/>
            <w:hideMark/>
          </w:tcPr>
          <w:p w14:paraId="46CC2A0C"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5.83</w:t>
            </w:r>
            <w:r w:rsidRPr="005F5263">
              <w:rPr>
                <w:rFonts w:eastAsia="等线" w:cstheme="minorHAnsi"/>
                <w:color w:val="000000"/>
                <w:sz w:val="18"/>
                <w:szCs w:val="18"/>
              </w:rPr>
              <w:t xml:space="preserve"> ± 8.60</w:t>
            </w:r>
            <w:r w:rsidRPr="005F5263">
              <w:rPr>
                <w:rFonts w:eastAsia="等线" w:cstheme="minorHAnsi"/>
                <w:sz w:val="18"/>
                <w:szCs w:val="18"/>
                <w:vertAlign w:val="superscript"/>
              </w:rPr>
              <w:t>a</w:t>
            </w:r>
          </w:p>
        </w:tc>
        <w:tc>
          <w:tcPr>
            <w:tcW w:w="1587" w:type="dxa"/>
            <w:tcBorders>
              <w:top w:val="nil"/>
              <w:bottom w:val="single" w:sz="12" w:space="0" w:color="auto"/>
            </w:tcBorders>
            <w:shd w:val="clear" w:color="auto" w:fill="auto"/>
            <w:noWrap/>
            <w:vAlign w:val="center"/>
            <w:hideMark/>
          </w:tcPr>
          <w:p w14:paraId="2175DBC3"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0.93</w:t>
            </w:r>
            <w:r w:rsidRPr="005F5263">
              <w:rPr>
                <w:rFonts w:eastAsia="等线" w:cstheme="minorHAnsi"/>
                <w:color w:val="000000"/>
                <w:sz w:val="18"/>
                <w:szCs w:val="18"/>
              </w:rPr>
              <w:t xml:space="preserve"> ± 9.37</w:t>
            </w:r>
            <w:r w:rsidRPr="005F5263">
              <w:rPr>
                <w:rFonts w:eastAsia="等线" w:cstheme="minorHAnsi"/>
                <w:sz w:val="18"/>
                <w:szCs w:val="18"/>
                <w:vertAlign w:val="superscript"/>
              </w:rPr>
              <w:t>a</w:t>
            </w:r>
          </w:p>
        </w:tc>
        <w:tc>
          <w:tcPr>
            <w:tcW w:w="1587" w:type="dxa"/>
            <w:tcBorders>
              <w:top w:val="nil"/>
              <w:bottom w:val="single" w:sz="12" w:space="0" w:color="auto"/>
            </w:tcBorders>
            <w:shd w:val="clear" w:color="auto" w:fill="auto"/>
            <w:noWrap/>
            <w:vAlign w:val="center"/>
            <w:hideMark/>
          </w:tcPr>
          <w:p w14:paraId="417C93AB"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8.23</w:t>
            </w:r>
            <w:r w:rsidRPr="005F5263">
              <w:rPr>
                <w:rFonts w:eastAsia="等线" w:cstheme="minorHAnsi"/>
                <w:color w:val="000000"/>
                <w:sz w:val="18"/>
                <w:szCs w:val="18"/>
              </w:rPr>
              <w:t xml:space="preserve"> ± 12.03</w:t>
            </w:r>
            <w:r w:rsidRPr="005F5263">
              <w:rPr>
                <w:rFonts w:eastAsia="等线" w:cstheme="minorHAnsi"/>
                <w:sz w:val="18"/>
                <w:szCs w:val="18"/>
                <w:vertAlign w:val="superscript"/>
              </w:rPr>
              <w:t>a</w:t>
            </w:r>
          </w:p>
        </w:tc>
        <w:tc>
          <w:tcPr>
            <w:tcW w:w="1644" w:type="dxa"/>
            <w:tcBorders>
              <w:top w:val="nil"/>
              <w:bottom w:val="single" w:sz="12" w:space="0" w:color="auto"/>
            </w:tcBorders>
            <w:shd w:val="clear" w:color="auto" w:fill="auto"/>
            <w:noWrap/>
            <w:vAlign w:val="center"/>
            <w:hideMark/>
          </w:tcPr>
          <w:p w14:paraId="6339DA11"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11.52</w:t>
            </w:r>
            <w:r w:rsidRPr="005F5263">
              <w:rPr>
                <w:rFonts w:eastAsia="等线" w:cstheme="minorHAnsi"/>
                <w:color w:val="000000"/>
                <w:sz w:val="18"/>
                <w:szCs w:val="18"/>
              </w:rPr>
              <w:t xml:space="preserve"> ± 10.91</w:t>
            </w:r>
            <w:r w:rsidRPr="005F5263">
              <w:rPr>
                <w:rFonts w:eastAsia="等线" w:cstheme="minorHAnsi"/>
                <w:sz w:val="18"/>
                <w:szCs w:val="18"/>
                <w:vertAlign w:val="superscript"/>
              </w:rPr>
              <w:t>a</w:t>
            </w:r>
          </w:p>
        </w:tc>
        <w:tc>
          <w:tcPr>
            <w:tcW w:w="1034" w:type="dxa"/>
            <w:tcBorders>
              <w:top w:val="nil"/>
              <w:bottom w:val="single" w:sz="12" w:space="0" w:color="auto"/>
            </w:tcBorders>
            <w:shd w:val="clear" w:color="auto" w:fill="auto"/>
            <w:noWrap/>
            <w:vAlign w:val="center"/>
            <w:hideMark/>
          </w:tcPr>
          <w:p w14:paraId="3D6F9AF0" w14:textId="77777777" w:rsidR="00092A57" w:rsidRPr="005F5263" w:rsidRDefault="00092A57" w:rsidP="009F4658">
            <w:pPr>
              <w:spacing w:after="0" w:line="240" w:lineRule="auto"/>
              <w:jc w:val="center"/>
              <w:rPr>
                <w:rFonts w:eastAsia="等线" w:cstheme="minorHAnsi"/>
                <w:sz w:val="18"/>
                <w:szCs w:val="18"/>
              </w:rPr>
            </w:pPr>
            <w:r w:rsidRPr="005F5263">
              <w:rPr>
                <w:rFonts w:eastAsia="等线" w:cstheme="minorHAnsi"/>
                <w:sz w:val="18"/>
                <w:szCs w:val="18"/>
              </w:rPr>
              <w:t>0.084</w:t>
            </w:r>
          </w:p>
        </w:tc>
      </w:tr>
    </w:tbl>
    <w:p w14:paraId="354F1DCB" w14:textId="561EB8B5" w:rsidR="00092A57" w:rsidRPr="00092A57" w:rsidRDefault="00092A57" w:rsidP="003805CC">
      <w:pPr>
        <w:jc w:val="both"/>
        <w:rPr>
          <w:bCs/>
          <w:iCs/>
        </w:rPr>
      </w:pPr>
      <w:r w:rsidRPr="00092A57">
        <w:rPr>
          <w:rFonts w:hint="eastAsia"/>
          <w:bCs/>
          <w:iCs/>
        </w:rPr>
        <w:t>N</w:t>
      </w:r>
      <w:r w:rsidRPr="00092A57">
        <w:rPr>
          <w:bCs/>
          <w:iCs/>
        </w:rPr>
        <w:t>ote</w:t>
      </w:r>
      <w:ins w:id="90" w:author="Peng, Hong" w:date="2020-03-29T21:30:00Z">
        <w:r>
          <w:rPr>
            <w:bCs/>
            <w:iCs/>
          </w:rPr>
          <w:t>s</w:t>
        </w:r>
      </w:ins>
      <w:r w:rsidRPr="00092A57">
        <w:rPr>
          <w:bCs/>
          <w:iCs/>
        </w:rPr>
        <w:t xml:space="preserve">: </w:t>
      </w:r>
      <w:ins w:id="91" w:author="Peng, Hong" w:date="2020-03-29T21:31:00Z">
        <w:r w:rsidRPr="00092A57">
          <w:rPr>
            <w:bCs/>
            <w:iCs/>
            <w:vertAlign w:val="superscript"/>
          </w:rPr>
          <w:t>abcde</w:t>
        </w:r>
      </w:ins>
      <w:del w:id="92" w:author="Peng, Hong" w:date="2020-03-29T21:31:00Z">
        <w:r w:rsidRPr="00092A57" w:rsidDel="00092A57">
          <w:rPr>
            <w:bCs/>
            <w:iCs/>
          </w:rPr>
          <w:delText>small letters represent</w:delText>
        </w:r>
      </w:del>
      <w:r w:rsidRPr="00092A57">
        <w:rPr>
          <w:bCs/>
          <w:iCs/>
        </w:rPr>
        <w:t xml:space="preserve"> </w:t>
      </w:r>
      <w:del w:id="93" w:author="Peng, Hong" w:date="2020-03-29T21:31:00Z">
        <w:r w:rsidRPr="00092A57" w:rsidDel="00092A57">
          <w:rPr>
            <w:bCs/>
            <w:iCs/>
          </w:rPr>
          <w:delText xml:space="preserve">significant </w:delText>
        </w:r>
      </w:del>
      <w:ins w:id="94" w:author="Peng, Hong" w:date="2020-03-29T21:31:00Z">
        <w:r>
          <w:rPr>
            <w:bCs/>
            <w:iCs/>
          </w:rPr>
          <w:t>S</w:t>
        </w:r>
        <w:r w:rsidRPr="00092A57">
          <w:rPr>
            <w:bCs/>
            <w:iCs/>
          </w:rPr>
          <w:t xml:space="preserve">ignificant </w:t>
        </w:r>
      </w:ins>
      <w:r w:rsidR="00542C49">
        <w:rPr>
          <w:bCs/>
          <w:iCs/>
        </w:rPr>
        <w:t>difference</w:t>
      </w:r>
      <w:r w:rsidRPr="00092A57">
        <w:rPr>
          <w:bCs/>
          <w:iCs/>
        </w:rPr>
        <w:t xml:space="preserve"> at </w:t>
      </w:r>
      <w:r w:rsidRPr="00092A57">
        <w:rPr>
          <w:bCs/>
          <w:i/>
          <w:iCs/>
        </w:rPr>
        <w:t>p</w:t>
      </w:r>
      <w:r w:rsidRPr="00092A57">
        <w:rPr>
          <w:bCs/>
          <w:iCs/>
        </w:rPr>
        <w:t>=0.05 confident level.</w:t>
      </w:r>
    </w:p>
    <w:p w14:paraId="2DA2B967" w14:textId="77777777" w:rsidR="00092A57" w:rsidRPr="00092A57" w:rsidRDefault="00092A57" w:rsidP="003805CC">
      <w:pPr>
        <w:jc w:val="both"/>
        <w:rPr>
          <w:bCs/>
          <w:i/>
          <w:iCs/>
        </w:rPr>
      </w:pPr>
    </w:p>
    <w:p w14:paraId="19632F7F" w14:textId="26D219C3" w:rsidR="00DC026A" w:rsidRPr="009A2496" w:rsidRDefault="00A6102A" w:rsidP="003805CC">
      <w:pPr>
        <w:jc w:val="both"/>
        <w:rPr>
          <w:bCs/>
          <w:i/>
          <w:iCs/>
        </w:rPr>
      </w:pPr>
      <w:r>
        <w:rPr>
          <w:bCs/>
          <w:i/>
          <w:iCs/>
        </w:rPr>
        <w:t>PCA analysis</w:t>
      </w:r>
    </w:p>
    <w:p w14:paraId="0D21D19D" w14:textId="17265729"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w:t>
      </w:r>
      <w:r w:rsidR="00D477E1">
        <w:t xml:space="preserve"> 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 (PC)</w:t>
      </w:r>
      <w:r w:rsidR="00B53AD7">
        <w:t xml:space="preserve"> </w:t>
      </w:r>
      <w:r w:rsidR="00130651">
        <w:t>were accountable</w:t>
      </w:r>
      <w:r w:rsidR="00B53AD7">
        <w:t xml:space="preserve"> for 60.7% of the total variance</w:t>
      </w:r>
      <w:r w:rsidR="00A42193">
        <w:t xml:space="preserve">, </w:t>
      </w:r>
      <w:r w:rsidR="001526BC">
        <w:t xml:space="preserve">and </w:t>
      </w:r>
      <w:r w:rsidRPr="009A0C81">
        <w:t>a clear separation</w:t>
      </w:r>
      <w:r w:rsidR="001526BC">
        <w:t xml:space="preserve"> was observed </w:t>
      </w:r>
      <w:r w:rsidRPr="009A0C81">
        <w:t xml:space="preserve">among PJ-1, GG and </w:t>
      </w:r>
      <w:r w:rsidR="00373B30">
        <w:t xml:space="preserve">the rest </w:t>
      </w:r>
      <w:r w:rsidR="0035292D">
        <w:t>types</w:t>
      </w:r>
      <w:r w:rsidR="004C32A7">
        <w:t xml:space="preserve">. </w:t>
      </w:r>
      <w:r w:rsidR="00B915CE">
        <w:t>W</w:t>
      </w:r>
      <w:r w:rsidRPr="009A0C81">
        <w:t>hile</w:t>
      </w:r>
      <w:r w:rsidRPr="009A0C81">
        <w:rPr>
          <w:color w:val="FF0000"/>
        </w:rPr>
        <w:t xml:space="preserve"> </w:t>
      </w:r>
      <w:r w:rsidRPr="009A0C81">
        <w:t>for JS, PJ-2, SY</w:t>
      </w:r>
      <w:r w:rsidR="00A73A00">
        <w:t xml:space="preserve"> </w:t>
      </w:r>
      <w:r w:rsidRPr="009A0C81">
        <w:t>and</w:t>
      </w:r>
      <w:r w:rsidR="00A73A00">
        <w:t xml:space="preserve"> </w:t>
      </w:r>
      <w:r w:rsidRPr="009A0C81">
        <w:t xml:space="preserve">WC, no satisfactory separation </w:t>
      </w:r>
      <w:del w:id="95" w:author="Peng, Hong" w:date="2020-03-29T19:40:00Z">
        <w:r w:rsidRPr="009A0C81" w:rsidDel="007126E0">
          <w:delText>could be</w:delText>
        </w:r>
      </w:del>
      <w:ins w:id="96" w:author="Peng, Hong" w:date="2020-03-29T19:40:00Z">
        <w:r w:rsidR="007126E0">
          <w:t>was</w:t>
        </w:r>
      </w:ins>
      <w:r w:rsidRPr="009A0C81">
        <w:t xml:space="preserv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ins w:id="97" w:author="Peng, Hong" w:date="2020-03-29T19:54:00Z">
        <w:r w:rsidR="00F73E60">
          <w:t xml:space="preserve"> </w:t>
        </w:r>
      </w:ins>
      <w:r w:rsidR="0035334B" w:rsidRPr="009A0C81">
        <w:rPr>
          <w:vertAlign w:val="superscript"/>
        </w:rPr>
        <w:t>51</w:t>
      </w:r>
      <w:r w:rsidRPr="009A0C81">
        <w:t>V</w:t>
      </w:r>
      <w:r w:rsidR="00B915CE">
        <w:t xml:space="preserve"> </w:t>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lastRenderedPageBreak/>
        <w:t>separated</w:t>
      </w:r>
      <w:r w:rsidR="00F46DF5" w:rsidRPr="009A0C81">
        <w:t xml:space="preserve">, </w:t>
      </w:r>
      <w:r w:rsidR="004757BC">
        <w:t>des</w:t>
      </w:r>
      <w:r w:rsidR="00A665EE">
        <w:t>pite that</w:t>
      </w:r>
      <w:r w:rsidR="00534911">
        <w:t xml:space="preserve"> they were</w:t>
      </w:r>
      <w:r w:rsidR="0044015D">
        <w:t xml:space="preserve"> </w:t>
      </w:r>
      <w:r w:rsidR="00534911" w:rsidRPr="009A0C81">
        <w:t xml:space="preserve">from the same </w:t>
      </w:r>
      <w:del w:id="98" w:author="Peng, Hong" w:date="2020-03-29T19:41:00Z">
        <w:r w:rsidR="00534911" w:rsidRPr="009A0C81" w:rsidDel="007126E0">
          <w:delText xml:space="preserve">geological </w:delText>
        </w:r>
      </w:del>
      <w:ins w:id="99" w:author="Peng, Hong" w:date="2020-03-29T19:53:00Z">
        <w:r w:rsidR="00F73E60">
          <w:t>geographical</w:t>
        </w:r>
      </w:ins>
      <w:ins w:id="100" w:author="Peng, Hong" w:date="2020-03-29T19:41:00Z">
        <w:r w:rsidR="007126E0" w:rsidRPr="009A0C81">
          <w:t xml:space="preserve"> </w:t>
        </w:r>
      </w:ins>
      <w:r w:rsidR="00534911" w:rsidRPr="009A0C81">
        <w:t>origin</w:t>
      </w:r>
      <w:r w:rsidR="00A665EE">
        <w:t xml:space="preserve"> (Fig.</w:t>
      </w:r>
      <w:r w:rsidR="00BC23D4">
        <w:t xml:space="preserve"> </w:t>
      </w:r>
      <w:r w:rsidR="00A665EE">
        <w:t>3a)</w:t>
      </w:r>
      <w:r w:rsidRPr="009A0C81">
        <w:t xml:space="preserve">. </w:t>
      </w:r>
      <w:r w:rsidR="00293CF1">
        <w:t>A possible expla</w:t>
      </w:r>
      <w:del w:id="101" w:author="Peng, Hong" w:date="2020-03-29T19:53:00Z">
        <w:r w:rsidR="00293CF1" w:rsidDel="00F73E60">
          <w:delText>i</w:delText>
        </w:r>
      </w:del>
      <w:r w:rsidR="00293CF1">
        <w:t xml:space="preserve">nation </w:t>
      </w:r>
      <w:r w:rsidR="00B725B7">
        <w:t>could be</w:t>
      </w:r>
      <w:r w:rsidR="00F70547">
        <w:t xml:space="preserve"> that </w:t>
      </w:r>
      <w:r w:rsidR="003E7D84">
        <w:t>cultivar</w:t>
      </w:r>
      <w:r w:rsidR="005F39F2">
        <w:t xml:space="preserve"> </w:t>
      </w:r>
      <w:r w:rsidR="003E7D84">
        <w:t xml:space="preserve">types </w:t>
      </w:r>
      <w:r w:rsidR="00540B1C">
        <w:t xml:space="preserve">could </w:t>
      </w:r>
      <w:r w:rsidR="004D44D7">
        <w:t xml:space="preserve">also </w:t>
      </w:r>
      <w:r w:rsidR="00540B1C">
        <w:t xml:space="preserve">contribute </w:t>
      </w:r>
      <w:r w:rsidR="005F39F2">
        <w:t xml:space="preserve">to the </w:t>
      </w:r>
      <w:r w:rsidR="004D44D7">
        <w:t>elemental composition in rice kernals</w:t>
      </w:r>
      <w:r>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fldChar w:fldCharType="separate"/>
      </w:r>
      <w:r w:rsidR="00755367" w:rsidRPr="00755367">
        <w:rPr>
          <w:noProof/>
          <w:vertAlign w:val="superscript"/>
        </w:rPr>
        <w:t>11</w:t>
      </w:r>
      <w:r>
        <w:fldChar w:fldCharType="end"/>
      </w:r>
      <w:r>
        <w:t xml:space="preserve">. </w:t>
      </w:r>
    </w:p>
    <w:p w14:paraId="2589E6D8" w14:textId="5E759361" w:rsidR="007126E0" w:rsidRDefault="007126E0" w:rsidP="00BF45BB">
      <w:pPr>
        <w:jc w:val="center"/>
        <w:rPr>
          <w:noProof/>
        </w:rPr>
      </w:pPr>
      <w:r>
        <w:rPr>
          <w:noProof/>
        </w:rPr>
        <w:drawing>
          <wp:inline distT="0" distB="0" distL="0" distR="0" wp14:anchorId="4EB818E6" wp14:editId="20FA7679">
            <wp:extent cx="3778250" cy="248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78250" cy="2482850"/>
                    </a:xfrm>
                    <a:prstGeom prst="rect">
                      <a:avLst/>
                    </a:prstGeom>
                    <a:noFill/>
                    <a:ln>
                      <a:noFill/>
                    </a:ln>
                  </pic:spPr>
                </pic:pic>
              </a:graphicData>
            </a:graphic>
          </wp:inline>
        </w:drawing>
      </w:r>
    </w:p>
    <w:p w14:paraId="66D60D86" w14:textId="543F9642" w:rsidR="00BF45BB" w:rsidRDefault="00BF45BB" w:rsidP="00FA1904">
      <w:pPr>
        <w:jc w:val="center"/>
      </w:pPr>
      <w:r>
        <w:t>(</w:t>
      </w:r>
      <w:commentRangeStart w:id="102"/>
      <w:r>
        <w:rPr>
          <w:rFonts w:hint="eastAsia"/>
        </w:rPr>
        <w:t>a</w:t>
      </w:r>
      <w:commentRangeEnd w:id="102"/>
      <w:r w:rsidRPr="00BF45BB">
        <w:commentReference w:id="102"/>
      </w:r>
      <w:r w:rsidR="00FA1904">
        <w:t>)</w:t>
      </w:r>
    </w:p>
    <w:p w14:paraId="22F84E8E" w14:textId="5CEA5FED" w:rsidR="00BF45BB" w:rsidRDefault="00BF45BB" w:rsidP="00BF45BB">
      <w:pPr>
        <w:jc w:val="center"/>
        <w:rPr>
          <w:noProof/>
        </w:rPr>
      </w:pPr>
      <w:r>
        <w:rPr>
          <w:noProof/>
        </w:rPr>
        <w:drawing>
          <wp:inline distT="0" distB="0" distL="0" distR="0" wp14:anchorId="162F6EE9" wp14:editId="34BE9086">
            <wp:extent cx="3606800" cy="2105372"/>
            <wp:effectExtent l="0" t="0" r="0" b="952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05497" cy="2162983"/>
                    </a:xfrm>
                    <a:prstGeom prst="rect">
                      <a:avLst/>
                    </a:prstGeom>
                    <a:noFill/>
                    <a:ln>
                      <a:noFill/>
                    </a:ln>
                  </pic:spPr>
                </pic:pic>
              </a:graphicData>
            </a:graphic>
          </wp:inline>
        </w:drawing>
      </w:r>
    </w:p>
    <w:p w14:paraId="0DF5EF68" w14:textId="6E7BE6D7" w:rsidR="007126E0" w:rsidRDefault="007126E0" w:rsidP="00E23CC5">
      <w:pPr>
        <w:jc w:val="center"/>
      </w:pPr>
      <w:r>
        <w:rPr>
          <w:rFonts w:hint="eastAsia"/>
        </w:rPr>
        <w:t>(</w:t>
      </w:r>
      <w:r>
        <w:t>b)</w:t>
      </w:r>
    </w:p>
    <w:p w14:paraId="2EEE2A1F" w14:textId="4F57C782" w:rsidR="007126E0" w:rsidRDefault="007126E0" w:rsidP="009A395B">
      <w:pPr>
        <w:jc w:val="both"/>
      </w:pPr>
      <w:r w:rsidRPr="00510289">
        <w:t>Fig.</w:t>
      </w:r>
      <w:r>
        <w:t>3</w:t>
      </w:r>
      <w:r w:rsidRPr="00510289">
        <w:t>.</w:t>
      </w:r>
      <w:r>
        <w:t xml:space="preserve"> </w:t>
      </w:r>
      <w:r w:rsidRPr="00510289">
        <w:t>PCA</w:t>
      </w:r>
      <w:r>
        <w:t xml:space="preserve"> analysis of </w:t>
      </w:r>
      <w:ins w:id="103" w:author="Peng, Hong" w:date="2020-03-29T19:54:00Z">
        <w:r w:rsidR="003A73FE">
          <w:t xml:space="preserve">the </w:t>
        </w:r>
      </w:ins>
      <w:r>
        <w:t xml:space="preserve">30 elements measured in </w:t>
      </w:r>
      <w:del w:id="104" w:author="Peng, Hong" w:date="2020-03-29T19:54:00Z">
        <w:r w:rsidDel="003A73FE">
          <w:delText>six types of</w:delText>
        </w:r>
      </w:del>
      <w:ins w:id="105" w:author="Peng, Hong" w:date="2020-03-29T19:54:00Z">
        <w:r w:rsidR="003A73FE">
          <w:t xml:space="preserve"> the 131</w:t>
        </w:r>
      </w:ins>
      <w:r>
        <w:t xml:space="preserve"> Chinese GI rice samples: (a</w:t>
      </w:r>
      <w:r w:rsidRPr="00510289">
        <w:t>)</w:t>
      </w:r>
      <w:r>
        <w:t xml:space="preserve"> </w:t>
      </w:r>
      <w:r>
        <w:rPr>
          <w:rFonts w:hint="eastAsia"/>
        </w:rPr>
        <w:t>s</w:t>
      </w:r>
      <w:r w:rsidRPr="00510289">
        <w:t>c</w:t>
      </w:r>
      <w:r>
        <w:t xml:space="preserve">oring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rsidRPr="006845C5">
        <w:t xml:space="preserve"> </w:t>
      </w:r>
      <w:r>
        <w:t xml:space="preserve">loading plot of all features (elements) on </w:t>
      </w:r>
      <w:ins w:id="106" w:author="Peng, Hong" w:date="2020-03-29T19:55:00Z">
        <w:r w:rsidR="009A395B">
          <w:t xml:space="preserve">the </w:t>
        </w:r>
      </w:ins>
      <w:r>
        <w:t>first two PCs.</w:t>
      </w:r>
    </w:p>
    <w:p w14:paraId="26BF3E87" w14:textId="77777777" w:rsidR="007126E0" w:rsidRPr="007126E0" w:rsidRDefault="007126E0" w:rsidP="00243EB2">
      <w:pPr>
        <w:jc w:val="both"/>
      </w:pPr>
    </w:p>
    <w:p w14:paraId="47917066" w14:textId="544DA9DF" w:rsidR="00FE02A5" w:rsidRPr="00371BA2" w:rsidRDefault="00FE02A5" w:rsidP="00FE02A5">
      <w:pPr>
        <w:pStyle w:val="CommentText"/>
        <w:rPr>
          <w:i/>
          <w:iCs/>
        </w:rPr>
      </w:pPr>
      <w:r w:rsidRPr="00371BA2">
        <w:rPr>
          <w:i/>
          <w:iCs/>
        </w:rPr>
        <w:t>Determination of geographical orig</w:t>
      </w:r>
      <w:r w:rsidRPr="00B51EF0">
        <w:rPr>
          <w:i/>
          <w:iCs/>
        </w:rPr>
        <w:t>in</w:t>
      </w:r>
      <w:r w:rsidR="001214E1" w:rsidRPr="00B51EF0">
        <w:rPr>
          <w:i/>
          <w:iCs/>
        </w:rPr>
        <w:t>s</w:t>
      </w:r>
      <w:r w:rsidR="001A5730">
        <w:rPr>
          <w:i/>
          <w:iCs/>
        </w:rPr>
        <w:t xml:space="preserve"> </w:t>
      </w:r>
    </w:p>
    <w:p w14:paraId="0CF8D68A" w14:textId="45E7807E" w:rsidR="00715383" w:rsidRDefault="00957E0E" w:rsidP="002C6892">
      <w:pPr>
        <w:jc w:val="both"/>
      </w:pPr>
      <w:r>
        <w:t>High quality s</w:t>
      </w:r>
      <w:r w:rsidR="006C2917" w:rsidRPr="00E70EF3">
        <w:t xml:space="preserve">ampling is fundamental to achieve reliable results from multivariate </w:t>
      </w:r>
      <w:commentRangeStart w:id="107"/>
      <w:r w:rsidR="006C2917" w:rsidRPr="00E70EF3">
        <w:t>model</w:t>
      </w:r>
      <w:ins w:id="108" w:author="Peng, Hong" w:date="2020-03-30T09:50:00Z">
        <w:r w:rsidR="00F1416E">
          <w:t>s</w:t>
        </w:r>
      </w:ins>
      <w:commentRangeEnd w:id="107"/>
      <w:ins w:id="109" w:author="Peng, Hong" w:date="2020-03-30T10:58:00Z">
        <w:r w:rsidR="00111902">
          <w:rPr>
            <w:rStyle w:val="CommentReference"/>
          </w:rPr>
          <w:commentReference w:id="107"/>
        </w:r>
      </w:ins>
      <w:del w:id="110" w:author="Peng, Hong" w:date="2020-03-30T10:41:00Z">
        <w:r w:rsidR="006C2917" w:rsidRPr="00E70EF3" w:rsidDel="00964F8E">
          <w:delText xml:space="preserve"> </w:delText>
        </w:r>
      </w:del>
      <w:del w:id="111" w:author="Peng, Hong" w:date="2020-03-30T09:50:00Z">
        <w:r w:rsidR="006C2917" w:rsidRPr="00E70EF3" w:rsidDel="00F1416E">
          <w:delText>building</w:delText>
        </w:r>
      </w:del>
      <w:r w:rsidR="0016526D" w:rsidRPr="00E70EF3">
        <w:fldChar w:fldCharType="begin" w:fldLock="1"/>
      </w:r>
      <w:r w:rsidR="00CA2BA4">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7&lt;/sup&gt;","plainTextFormattedCitation":"37","previouslyFormattedCitation":"&lt;sup&gt;37&lt;/sup&gt;"},"properties":{"noteIndex":0},"schema":"https://github.com/citation-style-language/schema/raw/master/csl-citation.json"}</w:instrText>
      </w:r>
      <w:r w:rsidR="0016526D" w:rsidRPr="00E70EF3">
        <w:fldChar w:fldCharType="separate"/>
      </w:r>
      <w:r w:rsidR="00C37C26" w:rsidRPr="00C37C26">
        <w:rPr>
          <w:noProof/>
          <w:vertAlign w:val="superscript"/>
        </w:rPr>
        <w:t>37</w:t>
      </w:r>
      <w:r w:rsidR="0016526D" w:rsidRPr="00E70EF3">
        <w:fldChar w:fldCharType="end"/>
      </w:r>
      <w:r w:rsidR="00D7274A" w:rsidRPr="00E70EF3">
        <w:t xml:space="preserve">, while </w:t>
      </w:r>
      <w:del w:id="112" w:author="Peng, Hong" w:date="2020-03-30T10:36:00Z">
        <w:r w:rsidR="00CF7035" w:rsidRPr="00E70EF3" w:rsidDel="00964F8E">
          <w:delText xml:space="preserve">sample </w:delText>
        </w:r>
        <w:commentRangeStart w:id="113"/>
        <w:r w:rsidR="00CF7035" w:rsidRPr="00E70EF3" w:rsidDel="00964F8E">
          <w:delText>scaricity</w:delText>
        </w:r>
      </w:del>
      <w:commentRangeEnd w:id="113"/>
      <w:r w:rsidR="00544CBD">
        <w:rPr>
          <w:rStyle w:val="CommentReference"/>
        </w:rPr>
        <w:commentReference w:id="113"/>
      </w:r>
      <w:del w:id="114" w:author="Peng, Hong" w:date="2020-03-30T10:39:00Z">
        <w:r w:rsidR="00CF7035" w:rsidRPr="00E70EF3" w:rsidDel="00964F8E">
          <w:delText xml:space="preserve"> along with </w:delText>
        </w:r>
      </w:del>
      <w:r w:rsidR="007A3F55">
        <w:t xml:space="preserve">using </w:t>
      </w:r>
      <w:r w:rsidR="00964F8E">
        <w:t>insufficient</w:t>
      </w:r>
      <w:r w:rsidR="00111902">
        <w:t xml:space="preserve">, inauthentic and </w:t>
      </w:r>
      <w:r w:rsidR="00540B1C">
        <w:t xml:space="preserve">unrepresentative </w:t>
      </w:r>
      <w:del w:id="115" w:author="Peng, Hong" w:date="2020-03-30T10:40:00Z">
        <w:r w:rsidR="00540B1C" w:rsidDel="00964F8E">
          <w:delText>sampling</w:delText>
        </w:r>
        <w:r w:rsidR="00A66631" w:rsidDel="00964F8E">
          <w:delText xml:space="preserve"> </w:delText>
        </w:r>
      </w:del>
      <w:ins w:id="116" w:author="Peng, Hong" w:date="2020-03-30T10:40:00Z">
        <w:r w:rsidR="00964F8E">
          <w:t xml:space="preserve">samples </w:t>
        </w:r>
      </w:ins>
      <w:r w:rsidR="0016526D" w:rsidRPr="00E70EF3">
        <w:t>are major reason</w:t>
      </w:r>
      <w:r w:rsidR="00E968AA">
        <w:t>s</w:t>
      </w:r>
      <w:r w:rsidR="0016526D" w:rsidRPr="00E70EF3">
        <w:t xml:space="preserve"> </w:t>
      </w:r>
      <w:r w:rsidR="007034ED" w:rsidRPr="00E70EF3">
        <w:t>leading to unreliable classification</w:t>
      </w:r>
      <w:r w:rsidR="007034ED" w:rsidRPr="00E70EF3">
        <w:fldChar w:fldCharType="begin" w:fldLock="1"/>
      </w:r>
      <w:r w:rsidR="00CA2BA4">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8&lt;/sup&gt;","plainTextFormattedCitation":"38","previouslyFormattedCitation":"&lt;sup&gt;38&lt;/sup&gt;"},"properties":{"noteIndex":0},"schema":"https://github.com/citation-style-language/schema/raw/master/csl-citation.json"}</w:instrText>
      </w:r>
      <w:r w:rsidR="007034ED" w:rsidRPr="00E70EF3">
        <w:fldChar w:fldCharType="separate"/>
      </w:r>
      <w:r w:rsidR="00C37C26" w:rsidRPr="00C37C26">
        <w:rPr>
          <w:noProof/>
          <w:vertAlign w:val="superscript"/>
        </w:rPr>
        <w:t>38</w:t>
      </w:r>
      <w:r w:rsidR="007034ED" w:rsidRPr="00E70EF3">
        <w:fldChar w:fldCharType="end"/>
      </w:r>
      <w:r w:rsidR="007034ED" w:rsidRPr="00E70EF3">
        <w:t xml:space="preserve">. </w:t>
      </w:r>
      <w:r w:rsidR="00CC436F" w:rsidRPr="00E70EF3">
        <w:t>In this study</w:t>
      </w:r>
      <w:r w:rsidR="00EB4D85">
        <w:t xml:space="preserve">, </w:t>
      </w:r>
      <w:r w:rsidR="00C945C6">
        <w:t xml:space="preserve">rather than sampling from </w:t>
      </w:r>
      <w:del w:id="117" w:author="Peng, Hong" w:date="2020-03-30T09:51:00Z">
        <w:r w:rsidR="00C945C6" w:rsidDel="00F1416E">
          <w:delText xml:space="preserve">the </w:delText>
        </w:r>
      </w:del>
      <w:r w:rsidR="00C945C6">
        <w:t>marke</w:t>
      </w:r>
      <w:r w:rsidR="00695F90">
        <w:t>t</w:t>
      </w:r>
      <w:r w:rsidR="00C945C6">
        <w:t xml:space="preserve">, we obtained all </w:t>
      </w:r>
      <w:r w:rsidR="00E25A0A">
        <w:t xml:space="preserve">GI rice samples from </w:t>
      </w:r>
      <w:r w:rsidR="00AB2851">
        <w:t>reliable sources</w:t>
      </w:r>
      <w:r w:rsidR="000F37F1">
        <w:t xml:space="preserve">, </w:t>
      </w:r>
      <w:r w:rsidR="00EB4D85">
        <w:t>which</w:t>
      </w:r>
      <w:r w:rsidR="00540B1C">
        <w:t xml:space="preserve"> ensur</w:t>
      </w:r>
      <w:r w:rsidR="000978D7">
        <w:t>e</w:t>
      </w:r>
      <w:r w:rsidR="00540B1C">
        <w:t xml:space="preserve">d </w:t>
      </w:r>
      <w:r w:rsidR="00540B1C">
        <w:lastRenderedPageBreak/>
        <w:t xml:space="preserve">the </w:t>
      </w:r>
      <w:del w:id="118" w:author="Peng, Hong" w:date="2020-03-30T09:51:00Z">
        <w:r w:rsidR="00540B1C" w:rsidDel="00F1416E">
          <w:delText xml:space="preserve">authencitity </w:delText>
        </w:r>
      </w:del>
      <w:ins w:id="119" w:author="Peng, Hong" w:date="2020-03-30T09:51:00Z">
        <w:r w:rsidR="00F1416E">
          <w:t xml:space="preserve">authenticity </w:t>
        </w:r>
      </w:ins>
      <w:r w:rsidR="00540B1C">
        <w:t xml:space="preserve">of </w:t>
      </w:r>
      <w:r w:rsidR="00A523B2">
        <w:t>samples and</w:t>
      </w:r>
      <w:r w:rsidR="00EB4D85">
        <w:t xml:space="preserve">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data</w:t>
      </w:r>
      <w:r w:rsidR="00E968AA">
        <w:t>set</w:t>
      </w:r>
      <w:r w:rsidR="00E73A2F">
        <w:t>.</w:t>
      </w:r>
      <w:r w:rsidR="00610F95">
        <w:t xml:space="preserve"> </w:t>
      </w:r>
      <w:ins w:id="120" w:author="Peng, Hong" w:date="2020-03-30T11:01:00Z">
        <w:r w:rsidR="00544CBD">
          <w:t xml:space="preserve">Moreover, </w:t>
        </w:r>
        <w:commentRangeStart w:id="121"/>
        <w:r w:rsidR="00544CBD">
          <w:t>xx</w:t>
        </w:r>
      </w:ins>
      <w:commentRangeEnd w:id="121"/>
      <w:ins w:id="122" w:author="Peng, Hong" w:date="2020-03-30T11:05:00Z">
        <w:r w:rsidR="00095DB0">
          <w:rPr>
            <w:rStyle w:val="CommentReference"/>
          </w:rPr>
          <w:commentReference w:id="121"/>
        </w:r>
      </w:ins>
    </w:p>
    <w:p w14:paraId="54C9D6B2" w14:textId="35D52911" w:rsidR="002E62F6" w:rsidRPr="00293284" w:rsidRDefault="00054217" w:rsidP="00BD79FA">
      <w:pPr>
        <w:jc w:val="both"/>
        <w:rPr>
          <w:rPrChange w:id="123" w:author="Peng, Hong" w:date="2020-03-30T15:01:00Z">
            <w:rPr>
              <w:rFonts w:ascii="Calibri" w:eastAsia="宋体" w:hAnsi="Calibri" w:cs="Calibri"/>
            </w:rPr>
          </w:rPrChange>
        </w:rPr>
      </w:pPr>
      <w:r>
        <w:t xml:space="preserve">To date, </w:t>
      </w:r>
      <w:r w:rsidR="008A39BF">
        <w:t xml:space="preserve">ML algorithms such as </w:t>
      </w:r>
      <w:del w:id="124" w:author="Peng, Hong" w:date="2020-03-31T09:33:00Z">
        <w:r w:rsidR="008A39BF" w:rsidDel="00403444">
          <w:delText>s</w:delText>
        </w:r>
        <w:r w:rsidR="008A39BF" w:rsidRPr="00047224" w:rsidDel="00403444">
          <w:delText>upport vector m</w:delText>
        </w:r>
        <w:r w:rsidR="008A39BF" w:rsidRPr="00A531B1" w:rsidDel="00403444">
          <w:delText>achines (</w:delText>
        </w:r>
      </w:del>
      <w:r w:rsidR="008A39BF" w:rsidRPr="00A531B1">
        <w:t>SVM</w:t>
      </w:r>
      <w:del w:id="125" w:author="Peng, Hong" w:date="2020-03-31T09:33:00Z">
        <w:r w:rsidR="008A39BF" w:rsidRPr="00A531B1" w:rsidDel="00403444">
          <w:delText>)</w:delText>
        </w:r>
        <w:r w:rsidR="008A39BF" w:rsidRPr="00562E7E" w:rsidDel="00403444">
          <w:delText xml:space="preserve"> </w:delText>
        </w:r>
      </w:del>
      <w:r w:rsidR="008A39BF">
        <w:t xml:space="preserve">and </w:t>
      </w:r>
      <w:del w:id="126" w:author="Peng, Hong" w:date="2020-03-31T09:34:00Z">
        <w:r w:rsidR="008A39BF" w:rsidRPr="00562E7E" w:rsidDel="00403444">
          <w:delText>random forest (</w:delText>
        </w:r>
      </w:del>
      <w:r w:rsidR="008A39BF" w:rsidRPr="00562E7E">
        <w:t>RF</w:t>
      </w:r>
      <w:del w:id="127" w:author="Peng, Hong" w:date="2020-03-31T09:34:00Z">
        <w:r w:rsidR="008A39BF" w:rsidRPr="00562E7E" w:rsidDel="00403444">
          <w:delText>)</w:delText>
        </w:r>
      </w:del>
      <w:r w:rsidR="008A39BF">
        <w:t>, have been reported to outperform traditional MVA</w:t>
      </w:r>
      <w:r w:rsidR="008A39BF">
        <w:fldChar w:fldCharType="begin" w:fldLock="1"/>
      </w:r>
      <w:r w:rsidR="002C0B5B">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39&lt;/sup&gt;","plainTextFormattedCitation":"39","previouslyFormattedCitation":"&lt;sup&gt;39&lt;/sup&gt;"},"properties":{"noteIndex":0},"schema":"https://github.com/citation-style-language/schema/raw/master/csl-citation.json"}</w:instrText>
      </w:r>
      <w:r w:rsidR="008A39BF">
        <w:fldChar w:fldCharType="separate"/>
      </w:r>
      <w:r w:rsidR="002E1C3D" w:rsidRPr="002E1C3D">
        <w:rPr>
          <w:noProof/>
          <w:vertAlign w:val="superscript"/>
        </w:rPr>
        <w:t>39</w:t>
      </w:r>
      <w:r w:rsidR="008A39BF">
        <w:fldChar w:fldCharType="end"/>
      </w:r>
      <w:r w:rsidR="008A39BF">
        <w:t xml:space="preserve"> </w:t>
      </w:r>
      <w:del w:id="128" w:author="Peng, Hong" w:date="2020-03-30T13:10:00Z">
        <w:r w:rsidR="008A39BF" w:rsidDel="00E95026">
          <w:delText xml:space="preserve">and </w:delText>
        </w:r>
      </w:del>
      <w:del w:id="129" w:author="Peng, Hong" w:date="2020-03-30T11:21:00Z">
        <w:r w:rsidR="008A39BF" w:rsidDel="00E82420">
          <w:delText xml:space="preserve">lead </w:delText>
        </w:r>
      </w:del>
      <w:del w:id="130" w:author="Peng, Hong" w:date="2020-03-30T13:10:00Z">
        <w:r w:rsidR="008A39BF" w:rsidDel="00E95026">
          <w:delText xml:space="preserve">to </w:delText>
        </w:r>
      </w:del>
      <w:ins w:id="131" w:author="Peng, Hong" w:date="2020-03-30T13:10:00Z">
        <w:r w:rsidR="00E95026">
          <w:t xml:space="preserve">as </w:t>
        </w:r>
      </w:ins>
      <w:ins w:id="132" w:author="Peng, Hong" w:date="2020-03-30T13:29:00Z">
        <w:r w:rsidR="00694433">
          <w:t>can build</w:t>
        </w:r>
      </w:ins>
      <w:ins w:id="133" w:author="Peng, Hong" w:date="2020-03-30T13:10:00Z">
        <w:r w:rsidR="00E95026">
          <w:t xml:space="preserve"> </w:t>
        </w:r>
      </w:ins>
      <w:ins w:id="134" w:author="Peng, Hong" w:date="2020-03-30T13:44:00Z">
        <w:r w:rsidR="007008DA">
          <w:t>prediction</w:t>
        </w:r>
      </w:ins>
      <w:del w:id="135" w:author="Peng, Hong" w:date="2020-03-30T13:44:00Z">
        <w:r w:rsidR="008A39BF" w:rsidDel="007008DA">
          <w:delText>predition</w:delText>
        </w:r>
      </w:del>
      <w:r w:rsidR="008A39BF">
        <w:t xml:space="preserve"> models with </w:t>
      </w:r>
      <w:del w:id="136" w:author="Peng, Hong" w:date="2020-03-30T11:22:00Z">
        <w:r w:rsidR="008A39BF" w:rsidDel="003B15C5">
          <w:delText xml:space="preserve">increased </w:delText>
        </w:r>
      </w:del>
      <w:ins w:id="137" w:author="Peng, Hong" w:date="2020-03-30T11:22:00Z">
        <w:r w:rsidR="003B15C5">
          <w:t xml:space="preserve">superior </w:t>
        </w:r>
      </w:ins>
      <w:r w:rsidR="008A39BF">
        <w:t>reliability and robustness</w:t>
      </w:r>
      <w:r w:rsidR="008A39BF">
        <w:fldChar w:fldCharType="begin" w:fldLock="1"/>
      </w:r>
      <w:r w:rsidR="002C0B5B">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2C0B5B">
        <w:rPr>
          <w:rFonts w:hint="eastAsia"/>
        </w:rPr>
        <w:instrText xml:space="preserve">d ( NIR ) spectroscopy : Focus on parameters optimization and model interpretation </w:instrText>
      </w:r>
      <w:r w:rsidR="002C0B5B">
        <w:rPr>
          <w:rFonts w:hint="eastAsia"/>
        </w:rPr>
        <w:instrText>☆</w:instrText>
      </w:r>
      <w:r w:rsidR="002C0B5B">
        <w:rPr>
          <w:rFonts w:hint="eastAsia"/>
        </w:rPr>
        <w:instrText>","type":"article-journal","volume":"96"},"uris":["http://www.mendeley.com/documents/?uuid=47137a07-3923-401b-95f6-51fd479e4280"]},{"id":"ITEM-2","itemData":{"DOI":"10.101</w:instrText>
      </w:r>
      <w:r w:rsidR="002C0B5B">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40&lt;/sup&gt;","plainTextFormattedCitation":"12,40","previouslyFormattedCitation":"&lt;sup&gt;12,40&lt;/sup&gt;"},"properties":{"noteIndex":0},"schema":"https://github.com/citation-style-language/schema/raw/master/csl-citation.json"}</w:instrText>
      </w:r>
      <w:r w:rsidR="008A39BF">
        <w:fldChar w:fldCharType="separate"/>
      </w:r>
      <w:r w:rsidR="002E1C3D" w:rsidRPr="002E1C3D">
        <w:rPr>
          <w:noProof/>
          <w:vertAlign w:val="superscript"/>
        </w:rPr>
        <w:t>12,40</w:t>
      </w:r>
      <w:r w:rsidR="008A39BF">
        <w:fldChar w:fldCharType="end"/>
      </w:r>
      <w:r w:rsidR="00AE5776">
        <w:t xml:space="preserve">. </w:t>
      </w:r>
      <w:r w:rsidR="007D741D" w:rsidRPr="00E26AA4">
        <w:t>Fig</w:t>
      </w:r>
      <w:r w:rsidR="00FD1695" w:rsidRPr="00E26AA4">
        <w:t>.</w:t>
      </w:r>
      <w:r w:rsidR="007D741D" w:rsidRPr="00E26AA4">
        <w:t xml:space="preserve"> 4</w:t>
      </w:r>
      <w:r w:rsidR="009276B3">
        <w:t xml:space="preserve"> </w:t>
      </w:r>
      <w:del w:id="138" w:author="Peng, Hong" w:date="2020-03-30T11:22:00Z">
        <w:r w:rsidR="00A523B2" w:rsidDel="009F4658">
          <w:delText xml:space="preserve">showed </w:delText>
        </w:r>
      </w:del>
      <w:ins w:id="139" w:author="Peng, Hong" w:date="2020-03-30T11:22:00Z">
        <w:r w:rsidR="009F4658">
          <w:t xml:space="preserve">shows </w:t>
        </w:r>
      </w:ins>
      <w:r w:rsidR="008358BF">
        <w:t xml:space="preserve">the </w:t>
      </w:r>
      <w:del w:id="140" w:author="Peng, Hong" w:date="2020-03-30T13:30:00Z">
        <w:r w:rsidR="008358BF" w:rsidDel="00694433">
          <w:delText xml:space="preserve">key </w:delText>
        </w:r>
      </w:del>
      <w:r w:rsidR="008358BF">
        <w:t xml:space="preserve">results obtained from </w:t>
      </w:r>
      <w:r w:rsidR="00A523B2">
        <w:t xml:space="preserve">the </w:t>
      </w:r>
      <w:del w:id="141" w:author="Peng, Hong" w:date="2020-03-30T13:31:00Z">
        <w:r w:rsidR="008358BF" w:rsidDel="00694433">
          <w:delText>training</w:delText>
        </w:r>
        <w:r w:rsidR="00434E32" w:rsidDel="00694433">
          <w:delText xml:space="preserve"> </w:delText>
        </w:r>
      </w:del>
      <w:commentRangeStart w:id="142"/>
      <w:ins w:id="143" w:author="Peng, Hong" w:date="2020-03-30T13:31:00Z">
        <w:r w:rsidR="00694433">
          <w:t>construction</w:t>
        </w:r>
      </w:ins>
      <w:commentRangeEnd w:id="142"/>
      <w:ins w:id="144" w:author="Peng, Hong" w:date="2020-03-30T14:02:00Z">
        <w:r w:rsidR="000B42A7">
          <w:rPr>
            <w:rStyle w:val="CommentReference"/>
          </w:rPr>
          <w:commentReference w:id="142"/>
        </w:r>
      </w:ins>
      <w:ins w:id="145" w:author="Peng, Hong" w:date="2020-03-30T13:31:00Z">
        <w:r w:rsidR="00694433">
          <w:t xml:space="preserve"> </w:t>
        </w:r>
      </w:ins>
      <w:r w:rsidR="00434E32">
        <w:t xml:space="preserve">of </w:t>
      </w:r>
      <w:ins w:id="146" w:author="Peng, Hong" w:date="2020-03-31T09:18:00Z">
        <w:r w:rsidR="00030F6F">
          <w:t xml:space="preserve">optimal </w:t>
        </w:r>
      </w:ins>
      <w:r w:rsidR="00434E32">
        <w:t>classifiers</w:t>
      </w:r>
      <w:ins w:id="147" w:author="Peng, Hong" w:date="2020-03-30T16:21:00Z">
        <w:r w:rsidR="006D7C39">
          <w:t xml:space="preserve"> using </w:t>
        </w:r>
      </w:ins>
      <w:ins w:id="148" w:author="Peng, Hong" w:date="2020-03-31T09:34:00Z">
        <w:r w:rsidR="00403444">
          <w:t>SVM</w:t>
        </w:r>
      </w:ins>
      <w:ins w:id="149" w:author="Peng, Hong" w:date="2020-03-30T16:21:00Z">
        <w:r w:rsidR="006D7C39">
          <w:t xml:space="preserve"> and </w:t>
        </w:r>
      </w:ins>
      <w:ins w:id="150" w:author="Peng, Hong" w:date="2020-03-31T09:34:00Z">
        <w:r w:rsidR="00403444">
          <w:t>RF</w:t>
        </w:r>
      </w:ins>
      <w:r w:rsidR="00B54DD2">
        <w:t xml:space="preserve">. </w:t>
      </w:r>
      <w:r w:rsidR="0050617A">
        <w:t xml:space="preserve">Beyond </w:t>
      </w:r>
      <w:r w:rsidR="00F90A4D">
        <w:t>the</w:t>
      </w:r>
      <w:r w:rsidR="00B43A11">
        <w:t xml:space="preserve"> function of </w:t>
      </w:r>
      <w:del w:id="151" w:author="Peng, Hong" w:date="2020-03-30T13:45:00Z">
        <w:r w:rsidR="008C3D18" w:rsidDel="00823A69">
          <w:delText>dimention reduction</w:delText>
        </w:r>
      </w:del>
      <w:ins w:id="152" w:author="Peng, Hong" w:date="2020-03-30T13:45:00Z">
        <w:r w:rsidR="00823A69">
          <w:t>reduci</w:t>
        </w:r>
      </w:ins>
      <w:ins w:id="153" w:author="Peng, Hong" w:date="2020-03-30T13:46:00Z">
        <w:r w:rsidR="00823A69">
          <w:t>ng dimension</w:t>
        </w:r>
      </w:ins>
      <w:del w:id="154" w:author="Peng, Hong" w:date="2020-03-30T13:46:00Z">
        <w:r w:rsidR="00330E25" w:rsidDel="00823A69">
          <w:delText xml:space="preserve"> </w:delText>
        </w:r>
        <w:r w:rsidR="00C9398F" w:rsidDel="00823A69">
          <w:delText xml:space="preserve">before performing </w:delText>
        </w:r>
        <w:r w:rsidR="000E6191" w:rsidDel="00823A69">
          <w:delText xml:space="preserve">machine </w:delText>
        </w:r>
        <w:r w:rsidR="00C9398F" w:rsidDel="00823A69">
          <w:delText>learning</w:delText>
        </w:r>
      </w:del>
      <w:r w:rsidR="00136E70">
        <w:t xml:space="preserve">, </w:t>
      </w:r>
      <w:r w:rsidR="00961339">
        <w:t xml:space="preserve">feature selection is </w:t>
      </w:r>
      <w:r w:rsidR="0055616C">
        <w:t xml:space="preserve">also </w:t>
      </w:r>
      <w:r w:rsidR="00961339">
        <w:t xml:space="preserve">capable </w:t>
      </w:r>
      <w:r w:rsidR="00F90A4D">
        <w:t xml:space="preserve">to </w:t>
      </w:r>
      <w:r w:rsidR="00F91CF9">
        <w:t>iden</w:t>
      </w:r>
      <w:r w:rsidR="00F90A4D">
        <w:t xml:space="preserve">tify </w:t>
      </w:r>
      <w:del w:id="155" w:author="Peng, Hong" w:date="2020-03-30T13:46:00Z">
        <w:r w:rsidR="008C7690" w:rsidDel="00823A69">
          <w:delText xml:space="preserve">key </w:delText>
        </w:r>
      </w:del>
      <w:r w:rsidR="008C7690">
        <w:t xml:space="preserve">features </w:t>
      </w:r>
      <w:r w:rsidR="00FD5426">
        <w:t xml:space="preserve">with high </w:t>
      </w:r>
      <w:r w:rsidR="008C7690">
        <w:t xml:space="preserve">predictability, </w:t>
      </w:r>
      <w:del w:id="156" w:author="Peng, Hong" w:date="2020-03-30T13:47:00Z">
        <w:r w:rsidR="008C7690" w:rsidDel="00823A69">
          <w:delText xml:space="preserve">namely </w:delText>
        </w:r>
      </w:del>
      <w:ins w:id="157" w:author="Peng, Hong" w:date="2020-03-30T14:49:00Z">
        <w:r w:rsidR="00412542">
          <w:t xml:space="preserve">also </w:t>
        </w:r>
      </w:ins>
      <w:ins w:id="158" w:author="Peng, Hong" w:date="2020-03-30T13:47:00Z">
        <w:r w:rsidR="00823A69">
          <w:t xml:space="preserve">known as </w:t>
        </w:r>
      </w:ins>
      <w:r w:rsidR="008C7690">
        <w:t>biomarkers</w:t>
      </w:r>
      <w:r w:rsidR="00276528">
        <w:fldChar w:fldCharType="begin" w:fldLock="1"/>
      </w:r>
      <w:r w:rsidR="002C0B5B">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1&lt;/sup&gt;","plainTextFormattedCitation":"41","previouslyFormattedCitation":"&lt;sup&gt;41&lt;/sup&gt;"},"properties":{"noteIndex":0},"schema":"https://github.com/citation-style-language/schema/raw/master/csl-citation.json"}</w:instrText>
      </w:r>
      <w:r w:rsidR="00276528">
        <w:fldChar w:fldCharType="separate"/>
      </w:r>
      <w:r w:rsidR="002E1C3D" w:rsidRPr="002E1C3D">
        <w:rPr>
          <w:noProof/>
          <w:vertAlign w:val="superscript"/>
        </w:rPr>
        <w:t>41</w:t>
      </w:r>
      <w:r w:rsidR="00276528">
        <w:fldChar w:fldCharType="end"/>
      </w:r>
      <w:r w:rsidR="00961339">
        <w:t xml:space="preserve">. </w:t>
      </w:r>
      <w:r w:rsidR="00F86910">
        <w:t>The relative importance of each of the 30 elements is shown in Fig. 4a</w:t>
      </w:r>
      <w:r w:rsidR="000E02ED">
        <w:t xml:space="preserve">, indicating </w:t>
      </w:r>
      <w:r w:rsidR="00E104B2">
        <w:t xml:space="preserve">that </w:t>
      </w:r>
      <w:bookmarkStart w:id="159" w:name="_Hlk35871948"/>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Na</w:t>
      </w:r>
      <w:bookmarkEnd w:id="159"/>
      <w:del w:id="160" w:author="Peng, Hong" w:date="2020-03-30T20:34:00Z">
        <w:r w:rsidR="008358BF" w:rsidDel="00BD3AEF">
          <w:delText>,</w:delText>
        </w:r>
      </w:del>
      <w:r w:rsidR="008358BF">
        <w:t xml:space="preserve"> and </w:t>
      </w:r>
      <w:r w:rsidR="008358BF" w:rsidRPr="00E82E0D">
        <w:rPr>
          <w:vertAlign w:val="superscript"/>
        </w:rPr>
        <w:t>86</w:t>
      </w:r>
      <w:r w:rsidR="008358BF">
        <w:t xml:space="preserve">Sr were </w:t>
      </w:r>
      <w:r w:rsidR="00603CC0">
        <w:t xml:space="preserve">the </w:t>
      </w:r>
      <w:r w:rsidR="007D632F">
        <w:t xml:space="preserve">leading </w:t>
      </w:r>
      <w:r w:rsidR="00603CC0">
        <w:t>elements that contribute</w:t>
      </w:r>
      <w:r w:rsidR="001D6685">
        <w:t xml:space="preserve">d </w:t>
      </w:r>
      <w:r w:rsidR="001A3A8D">
        <w:t xml:space="preserve">the </w:t>
      </w:r>
      <w:r w:rsidR="00603CC0">
        <w:t xml:space="preserve">most to the differentiation of all </w:t>
      </w:r>
      <w:r w:rsidR="00F86910">
        <w:t xml:space="preserve">types of </w:t>
      </w:r>
      <w:r w:rsidR="00603CC0">
        <w:t xml:space="preserve">GI rice. </w:t>
      </w:r>
      <w:ins w:id="161" w:author="Peng, Hong" w:date="2020-03-30T20:33:00Z">
        <w:r w:rsidR="00BD3AEF">
          <w:t>This is</w:t>
        </w:r>
        <w:r w:rsidR="00BD3AEF" w:rsidRPr="00F13D4D">
          <w:t xml:space="preserve"> consistent with the observations</w:t>
        </w:r>
        <w:r w:rsidR="00BD3AEF" w:rsidDel="000B42A7">
          <w:t xml:space="preserve"> </w:t>
        </w:r>
      </w:ins>
      <w:ins w:id="162" w:author="Peng, Hong" w:date="2020-03-30T20:35:00Z">
        <w:r w:rsidR="00BD3AEF">
          <w:t>i</w:t>
        </w:r>
      </w:ins>
      <w:ins w:id="163" w:author="Peng, Hong" w:date="2020-03-30T20:34:00Z">
        <w:r w:rsidR="00BD3AEF">
          <w:t>n a previously published study</w:t>
        </w:r>
      </w:ins>
      <w:ins w:id="164" w:author="Peng, Hong" w:date="2020-03-30T20:35:00Z">
        <w:r w:rsidR="00BD3AEF">
          <w:t>,</w:t>
        </w:r>
      </w:ins>
      <w:ins w:id="165" w:author="Peng, Hong" w:date="2020-03-30T20:34:00Z">
        <w:r w:rsidR="00BD3AEF">
          <w:t xml:space="preserve"> where feature selection was also applied</w:t>
        </w:r>
      </w:ins>
      <w:ins w:id="166" w:author="Peng, Hong" w:date="2020-03-30T20:35:00Z">
        <w:r w:rsidR="00BD3AEF">
          <w:t xml:space="preserve"> and</w:t>
        </w:r>
      </w:ins>
      <w:ins w:id="167" w:author="Peng, Hong" w:date="2020-03-30T20:34:00Z">
        <w:r w:rsidR="00BD3AEF">
          <w:t xml:space="preserve"> four elements </w:t>
        </w:r>
        <w:r w:rsidR="00BD3AEF">
          <w:rPr>
            <w:rFonts w:hint="eastAsia"/>
          </w:rPr>
          <w:t>(</w:t>
        </w:r>
        <w:r w:rsidR="00BD3AEF">
          <w:rPr>
            <w:vertAlign w:val="superscript"/>
          </w:rPr>
          <w:t>14</w:t>
        </w:r>
        <w:r w:rsidR="00BD3AEF">
          <w:t xml:space="preserve">Cd, </w:t>
        </w:r>
        <w:r w:rsidR="00BD3AEF">
          <w:rPr>
            <w:vertAlign w:val="superscript"/>
          </w:rPr>
          <w:t>85</w:t>
        </w:r>
        <w:r w:rsidR="00BD3AEF">
          <w:t xml:space="preserve">Rb, </w:t>
        </w:r>
        <w:r w:rsidR="00BD3AEF">
          <w:rPr>
            <w:vertAlign w:val="superscript"/>
          </w:rPr>
          <w:t>12</w:t>
        </w:r>
        <w:r w:rsidR="00BD3AEF">
          <w:t xml:space="preserve">Mg and </w:t>
        </w:r>
        <w:r w:rsidR="00BD3AEF">
          <w:rPr>
            <w:vertAlign w:val="superscript"/>
          </w:rPr>
          <w:t>19</w:t>
        </w:r>
        <w:r w:rsidR="00BD3AEF">
          <w:t xml:space="preserve">K) </w:t>
        </w:r>
      </w:ins>
      <w:ins w:id="168" w:author="Peng, Hong" w:date="2020-03-30T20:36:00Z">
        <w:r w:rsidR="00BD3AEF">
          <w:t xml:space="preserve">among xx elements </w:t>
        </w:r>
      </w:ins>
      <w:ins w:id="169" w:author="Peng, Hong" w:date="2020-03-30T20:46:00Z">
        <w:r w:rsidR="00053B32">
          <w:t xml:space="preserve">were also found to be </w:t>
        </w:r>
      </w:ins>
      <w:ins w:id="170" w:author="Peng, Hong" w:date="2020-03-30T20:34:00Z">
        <w:r w:rsidR="00BD3AEF">
          <w:t xml:space="preserve">the most relevant for the differientiation between rice samples from two geographical </w:t>
        </w:r>
        <w:commentRangeStart w:id="171"/>
        <w:r w:rsidR="00BD3AEF">
          <w:t>origins</w:t>
        </w:r>
        <w:commentRangeEnd w:id="171"/>
        <w:r w:rsidR="00BD3AEF">
          <w:rPr>
            <w:rStyle w:val="CommentReference"/>
          </w:rPr>
          <w:commentReference w:id="171"/>
        </w:r>
        <w:r w:rsidR="00BD3AEF">
          <w:t xml:space="preserve"> in Brazil</w:t>
        </w:r>
        <w:r w:rsidR="00BD3AEF">
          <w:fldChar w:fldCharType="begin" w:fldLock="1"/>
        </w:r>
        <w:r w:rsidR="00BD3AEF">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BD3AEF">
          <w:fldChar w:fldCharType="separate"/>
        </w:r>
        <w:r w:rsidR="00BD3AEF" w:rsidRPr="002E1C3D">
          <w:rPr>
            <w:noProof/>
            <w:vertAlign w:val="superscript"/>
          </w:rPr>
          <w:t>12</w:t>
        </w:r>
        <w:r w:rsidR="00BD3AEF">
          <w:fldChar w:fldCharType="end"/>
        </w:r>
        <w:r w:rsidR="00BD3AEF">
          <w:t xml:space="preserve">. </w:t>
        </w:r>
      </w:ins>
      <w:del w:id="172" w:author="Peng, Hong" w:date="2020-03-30T13:56:00Z">
        <w:r w:rsidR="0011028E" w:rsidDel="000B42A7">
          <w:delText>W</w:delText>
        </w:r>
        <w:r w:rsidR="00324935" w:rsidRPr="009A0C81" w:rsidDel="000B42A7">
          <w:delText>ith</w:delText>
        </w:r>
        <w:r w:rsidR="00324935" w:rsidDel="000B42A7">
          <w:delText xml:space="preserve"> only one </w:delText>
        </w:r>
      </w:del>
      <w:del w:id="173" w:author="Peng, Hong" w:date="2020-03-30T13:32:00Z">
        <w:r w:rsidR="007F6551" w:rsidDel="00694433">
          <w:delText xml:space="preserve">selected </w:delText>
        </w:r>
      </w:del>
      <w:del w:id="174" w:author="Peng, Hong" w:date="2020-03-30T13:56:00Z">
        <w:r w:rsidR="007F6551" w:rsidDel="000B42A7">
          <w:delText>feature</w:delText>
        </w:r>
        <w:r w:rsidR="006E22F5" w:rsidDel="000B42A7">
          <w:delText xml:space="preserve"> (</w:delText>
        </w:r>
        <w:r w:rsidR="006E22F5" w:rsidDel="000B42A7">
          <w:rPr>
            <w:vertAlign w:val="superscript"/>
          </w:rPr>
          <w:delText>27</w:delText>
        </w:r>
        <w:r w:rsidR="006E22F5" w:rsidDel="000B42A7">
          <w:delText>Al)</w:delText>
        </w:r>
        <w:r w:rsidR="007F6551" w:rsidDel="000B42A7">
          <w:delText xml:space="preserve">, </w:delText>
        </w:r>
        <w:r w:rsidR="007F7D84" w:rsidDel="000B42A7">
          <w:delText xml:space="preserve">the </w:delText>
        </w:r>
        <w:r w:rsidR="00B15DEF" w:rsidDel="000B42A7">
          <w:delText>mean cross-validation accuracy</w:delText>
        </w:r>
        <w:r w:rsidR="007F7D84" w:rsidDel="000B42A7">
          <w:delText xml:space="preserve"> of 48%</w:delText>
        </w:r>
        <w:r w:rsidR="00774946" w:rsidDel="000B42A7">
          <w:delText xml:space="preserve"> and 63%</w:delText>
        </w:r>
        <w:r w:rsidR="00894A23" w:rsidDel="000B42A7">
          <w:delText xml:space="preserve"> </w:delText>
        </w:r>
        <w:r w:rsidR="000E02ED" w:rsidDel="000B42A7">
          <w:delText>were</w:delText>
        </w:r>
        <w:r w:rsidR="007F7D84" w:rsidDel="000B42A7">
          <w:delText xml:space="preserve"> achieved </w:delText>
        </w:r>
        <w:r w:rsidR="00774946" w:rsidDel="000B42A7">
          <w:delText xml:space="preserve">for </w:delText>
        </w:r>
        <w:r w:rsidR="007F7D84" w:rsidDel="000B42A7">
          <w:delText>RF</w:delText>
        </w:r>
        <w:r w:rsidR="00774946" w:rsidDel="000B42A7">
          <w:delText xml:space="preserve"> and SVM</w:delText>
        </w:r>
        <w:r w:rsidR="00891933" w:rsidDel="000B42A7">
          <w:delText>,</w:delText>
        </w:r>
        <w:r w:rsidR="00774946" w:rsidDel="000B42A7">
          <w:delText xml:space="preserve"> respectively</w:delText>
        </w:r>
        <w:r w:rsidR="00891933" w:rsidDel="000B42A7">
          <w:delText xml:space="preserve"> </w:delText>
        </w:r>
        <w:r w:rsidR="00E82E0D" w:rsidDel="000B42A7">
          <w:delText>(Fig. 4b)</w:delText>
        </w:r>
        <w:r w:rsidR="006D07F3" w:rsidDel="000B42A7">
          <w:delText>.</w:delText>
        </w:r>
      </w:del>
      <w:r w:rsidR="006D07F3">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w:t>
      </w:r>
      <w:del w:id="175" w:author="Peng, Hong" w:date="2020-03-30T14:13:00Z">
        <w:r w:rsidR="00576B5A" w:rsidDel="006C345B">
          <w:delText xml:space="preserve">been </w:delText>
        </w:r>
      </w:del>
      <w:r w:rsidR="00B15DEF">
        <w:t>added</w:t>
      </w:r>
      <w:ins w:id="176" w:author="Peng, Hong" w:date="2020-03-30T13:56:00Z">
        <w:r w:rsidR="000B42A7">
          <w:t>, as shown in Fig. 4b</w:t>
        </w:r>
      </w:ins>
      <w:r w:rsidR="002355B6">
        <w:t xml:space="preserve">. </w:t>
      </w:r>
      <w:commentRangeStart w:id="177"/>
      <w:ins w:id="178" w:author="Peng, Hong" w:date="2020-03-30T13:56:00Z">
        <w:r w:rsidR="000B42A7">
          <w:t>W</w:t>
        </w:r>
        <w:r w:rsidR="000B42A7" w:rsidRPr="009A0C81">
          <w:t>ith</w:t>
        </w:r>
      </w:ins>
      <w:commentRangeEnd w:id="177"/>
      <w:ins w:id="179" w:author="Peng, Hong" w:date="2020-03-30T14:17:00Z">
        <w:r w:rsidR="00BD79FA">
          <w:rPr>
            <w:rStyle w:val="CommentReference"/>
          </w:rPr>
          <w:commentReference w:id="177"/>
        </w:r>
      </w:ins>
      <w:ins w:id="180" w:author="Peng, Hong" w:date="2020-03-30T13:56:00Z">
        <w:r w:rsidR="000B42A7">
          <w:t xml:space="preserve"> one feature (</w:t>
        </w:r>
        <w:r w:rsidR="000B42A7">
          <w:rPr>
            <w:vertAlign w:val="superscript"/>
          </w:rPr>
          <w:t>27</w:t>
        </w:r>
        <w:r w:rsidR="000B42A7">
          <w:t xml:space="preserve">Al), the mean cross-validation accuracy </w:t>
        </w:r>
      </w:ins>
      <w:ins w:id="181" w:author="Peng, Hong" w:date="2020-03-30T13:57:00Z">
        <w:r w:rsidR="000B42A7">
          <w:t>for RF and SVM were 48% and 63% respectively</w:t>
        </w:r>
      </w:ins>
      <w:ins w:id="182" w:author="Peng, Hong" w:date="2020-03-30T13:58:00Z">
        <w:r w:rsidR="000B42A7">
          <w:t xml:space="preserve">, </w:t>
        </w:r>
      </w:ins>
      <w:ins w:id="183" w:author="Peng, Hong" w:date="2020-03-30T13:59:00Z">
        <w:r w:rsidR="000B42A7">
          <w:rPr>
            <w:rFonts w:hint="eastAsia"/>
          </w:rPr>
          <w:t>bot</w:t>
        </w:r>
        <w:r w:rsidR="000B42A7">
          <w:t xml:space="preserve">h of which reached up to </w:t>
        </w:r>
      </w:ins>
      <w:ins w:id="184" w:author="Peng, Hong" w:date="2020-03-30T14:14:00Z">
        <w:r w:rsidR="00BD79FA">
          <w:t xml:space="preserve">100% </w:t>
        </w:r>
      </w:ins>
      <w:ins w:id="185" w:author="Peng, Hong" w:date="2020-03-30T14:16:00Z">
        <w:r w:rsidR="00BD79FA">
          <w:t>as four features (</w:t>
        </w:r>
        <w:r w:rsidR="00BD79FA" w:rsidRPr="00E82E0D">
          <w:rPr>
            <w:vertAlign w:val="superscript"/>
          </w:rPr>
          <w:t>27</w:t>
        </w:r>
        <w:r w:rsidR="00BD79FA">
          <w:t xml:space="preserve">Al, </w:t>
        </w:r>
        <w:r w:rsidR="00BD79FA" w:rsidRPr="00E82E0D">
          <w:rPr>
            <w:vertAlign w:val="superscript"/>
          </w:rPr>
          <w:t>85</w:t>
        </w:r>
        <w:r w:rsidR="00BD79FA">
          <w:t xml:space="preserve">Rb, </w:t>
        </w:r>
        <w:r w:rsidR="00BD79FA" w:rsidRPr="00E82E0D">
          <w:rPr>
            <w:vertAlign w:val="superscript"/>
          </w:rPr>
          <w:t>10</w:t>
        </w:r>
        <w:r w:rsidR="00BD79FA">
          <w:t xml:space="preserve">B, and </w:t>
        </w:r>
        <w:r w:rsidR="00BD79FA" w:rsidRPr="00E82E0D">
          <w:rPr>
            <w:vertAlign w:val="superscript"/>
          </w:rPr>
          <w:t>23</w:t>
        </w:r>
        <w:r w:rsidR="00BD79FA">
          <w:t>Na) were applied.</w:t>
        </w:r>
      </w:ins>
      <w:del w:id="186" w:author="Peng, Hong" w:date="2020-03-30T15:01:00Z">
        <w:r w:rsidR="002355B6" w:rsidDel="00293284">
          <w:delText>E</w:delText>
        </w:r>
        <w:r w:rsidR="00576B5A" w:rsidRPr="00B84A46" w:rsidDel="00293284">
          <w:delText>ventually</w:delText>
        </w:r>
        <w:r w:rsidR="00ED57F1" w:rsidRPr="0027195F" w:rsidDel="00293284">
          <w:delText>,</w:delText>
        </w:r>
        <w:r w:rsidR="00ED57F1" w:rsidDel="00293284">
          <w:delText xml:space="preserve"> </w:delText>
        </w:r>
        <w:r w:rsidR="00A1431E" w:rsidDel="00293284">
          <w:delText xml:space="preserve">with </w:delText>
        </w:r>
        <w:r w:rsidR="00B15DEF" w:rsidDel="00293284">
          <w:delText xml:space="preserve">only </w:delText>
        </w:r>
        <w:r w:rsidR="00576B5A" w:rsidDel="00293284">
          <w:delText>four</w:delText>
        </w:r>
        <w:r w:rsidR="00B15DEF" w:rsidDel="00293284">
          <w:delText xml:space="preserve"> features</w:delText>
        </w:r>
        <w:r w:rsidR="0023379F" w:rsidDel="00293284">
          <w:delText xml:space="preserve"> (</w:delText>
        </w:r>
        <w:r w:rsidR="00832FEA" w:rsidRPr="00E82E0D" w:rsidDel="00293284">
          <w:rPr>
            <w:vertAlign w:val="superscript"/>
          </w:rPr>
          <w:delText>27</w:delText>
        </w:r>
        <w:r w:rsidR="00832FEA" w:rsidDel="00293284">
          <w:delText xml:space="preserve">Al, </w:delText>
        </w:r>
        <w:r w:rsidR="00832FEA" w:rsidRPr="00E82E0D" w:rsidDel="00293284">
          <w:rPr>
            <w:vertAlign w:val="superscript"/>
          </w:rPr>
          <w:delText>85</w:delText>
        </w:r>
        <w:r w:rsidR="00832FEA" w:rsidDel="00293284">
          <w:delText xml:space="preserve">Rb, </w:delText>
        </w:r>
        <w:r w:rsidR="00832FEA" w:rsidRPr="00E82E0D" w:rsidDel="00293284">
          <w:rPr>
            <w:vertAlign w:val="superscript"/>
          </w:rPr>
          <w:delText>10</w:delText>
        </w:r>
        <w:r w:rsidR="00832FEA" w:rsidDel="00293284">
          <w:delText>B</w:delText>
        </w:r>
        <w:r w:rsidR="004045CF" w:rsidDel="00293284">
          <w:delText xml:space="preserve">, </w:delText>
        </w:r>
        <w:r w:rsidR="00832FEA" w:rsidDel="00293284">
          <w:delText>and</w:delText>
        </w:r>
        <w:r w:rsidR="004045CF" w:rsidDel="00293284">
          <w:delText xml:space="preserve"> </w:delText>
        </w:r>
        <w:r w:rsidR="00832FEA" w:rsidRPr="00E82E0D" w:rsidDel="00293284">
          <w:rPr>
            <w:vertAlign w:val="superscript"/>
          </w:rPr>
          <w:delText>23</w:delText>
        </w:r>
        <w:r w:rsidR="00832FEA" w:rsidDel="00293284">
          <w:delText>Na</w:delText>
        </w:r>
        <w:r w:rsidR="0023379F" w:rsidDel="00293284">
          <w:delText>)</w:delText>
        </w:r>
        <w:r w:rsidR="00564010" w:rsidDel="00293284">
          <w:delText xml:space="preserve">, </w:delText>
        </w:r>
        <w:r w:rsidR="006D0633" w:rsidDel="00293284">
          <w:delText xml:space="preserve">the </w:delText>
        </w:r>
        <w:r w:rsidR="000E02ED" w:rsidDel="00293284">
          <w:delText xml:space="preserve">mean cross-validation </w:delText>
        </w:r>
        <w:r w:rsidR="006D0633" w:rsidDel="00293284">
          <w:delText>accuracy of 100% was obtained</w:delText>
        </w:r>
        <w:r w:rsidR="006D0633" w:rsidRPr="008476D5" w:rsidDel="00293284">
          <w:delText xml:space="preserve"> </w:delText>
        </w:r>
        <w:r w:rsidR="006D0633" w:rsidDel="00293284">
          <w:delText>by both RF and SVM</w:delText>
        </w:r>
        <w:r w:rsidR="001B5CE0" w:rsidDel="00293284">
          <w:delText xml:space="preserve"> </w:delText>
        </w:r>
        <w:r w:rsidR="006E22F5" w:rsidDel="00293284">
          <w:delText xml:space="preserve">with </w:delText>
        </w:r>
        <w:r w:rsidR="00B15DEF" w:rsidDel="00293284">
          <w:delText>optimal hyperparameters</w:delText>
        </w:r>
        <w:r w:rsidR="00A1431E" w:rsidDel="00293284">
          <w:delText xml:space="preserve"> </w:delText>
        </w:r>
        <w:r w:rsidR="00564010" w:rsidDel="00293284">
          <w:delText>applied</w:delText>
        </w:r>
        <w:r w:rsidR="00831499" w:rsidDel="00293284">
          <w:delText xml:space="preserve"> (Fig. 4b</w:delText>
        </w:r>
        <w:r w:rsidR="004D7010" w:rsidDel="00293284">
          <w:delText>)</w:delText>
        </w:r>
        <w:r w:rsidR="00B15DEF" w:rsidDel="00293284">
          <w:delText>.</w:delText>
        </w:r>
      </w:del>
      <w:r w:rsidR="00DF2B63">
        <w:t xml:space="preserve"> </w:t>
      </w:r>
      <w:ins w:id="187" w:author="Peng, Hong" w:date="2020-03-30T15:10:00Z">
        <w:r w:rsidR="00E60282">
          <w:t xml:space="preserve">Eventually, the </w:t>
        </w:r>
      </w:ins>
      <w:ins w:id="188" w:author="Peng, Hong" w:date="2020-03-31T09:17:00Z">
        <w:r w:rsidR="00715A8B">
          <w:t xml:space="preserve">optimal </w:t>
        </w:r>
      </w:ins>
      <w:ins w:id="189" w:author="Peng, Hong" w:date="2020-03-30T15:10:00Z">
        <w:r w:rsidR="00E60282">
          <w:t xml:space="preserve">classifiers were determined as </w:t>
        </w:r>
      </w:ins>
      <w:ins w:id="190" w:author="Peng, Hong" w:date="2020-03-30T15:11:00Z">
        <w:r w:rsidR="00E60282">
          <w:t xml:space="preserve">four features </w:t>
        </w:r>
      </w:ins>
      <w:ins w:id="191" w:author="Peng, Hong" w:date="2020-03-30T15:13:00Z">
        <w:r w:rsidR="00E60282">
          <w:t xml:space="preserve">with </w:t>
        </w:r>
      </w:ins>
      <w:ins w:id="192" w:author="Peng, Hong" w:date="2020-03-30T15:14:00Z">
        <w:r w:rsidR="00E60282">
          <w:t xml:space="preserve">hyperparameters of </w:t>
        </w:r>
      </w:ins>
      <w:ins w:id="193" w:author="Peng, Hong" w:date="2020-03-30T15:00:00Z">
        <w:r w:rsidR="00293284">
          <w:t>(max_depth=37, max_features = ‘auto’, n_estimators = 200)</w:t>
        </w:r>
      </w:ins>
      <w:ins w:id="194" w:author="Peng, Hong" w:date="2020-03-30T15:15:00Z">
        <w:r w:rsidR="00E60282">
          <w:t xml:space="preserve"> for RF and </w:t>
        </w:r>
      </w:ins>
      <w:ins w:id="195" w:author="Peng, Hong" w:date="2020-03-30T15:00:00Z">
        <w:r w:rsidR="00293284">
          <w:t>(‘rbf’ kernel, with C value =1 and gamma value = 0.1)</w:t>
        </w:r>
      </w:ins>
      <w:ins w:id="196" w:author="Peng, Hong" w:date="2020-03-30T15:22:00Z">
        <w:r w:rsidR="009D1BE7">
          <w:t xml:space="preserve"> for SVM</w:t>
        </w:r>
      </w:ins>
      <w:ins w:id="197" w:author="Peng, Hong" w:date="2020-03-30T15:00:00Z">
        <w:r w:rsidR="00293284">
          <w:t>.</w:t>
        </w:r>
      </w:ins>
      <w:ins w:id="198" w:author="Peng, Hong" w:date="2020-03-30T15:01:00Z">
        <w:r w:rsidR="00293284">
          <w:rPr>
            <w:rFonts w:hint="eastAsia"/>
          </w:rPr>
          <w:t xml:space="preserve"> </w:t>
        </w:r>
      </w:ins>
      <w:r w:rsidR="00A703A0">
        <w:t>Notably</w:t>
      </w:r>
      <w:r w:rsidR="002E62F6">
        <w:t xml:space="preserve">, </w:t>
      </w:r>
      <w:ins w:id="199" w:author="Peng, Hong" w:date="2020-03-30T15:02:00Z">
        <w:r w:rsidR="00A50060">
          <w:t xml:space="preserve">in our study </w:t>
        </w:r>
      </w:ins>
      <w:del w:id="200" w:author="Peng, Hong" w:date="2020-03-30T15:02:00Z">
        <w:r w:rsidR="002E62F6" w:rsidDel="00A50060">
          <w:delText xml:space="preserve">by </w:delText>
        </w:r>
        <w:r w:rsidR="002E62F6" w:rsidDel="00A50060">
          <w:rPr>
            <w:rFonts w:ascii="Calibri" w:eastAsia="宋体" w:hAnsi="Calibri" w:cs="Calibri"/>
          </w:rPr>
          <w:delText>a</w:delText>
        </w:r>
        <w:r w:rsidR="002E62F6" w:rsidRPr="0019172A" w:rsidDel="00A50060">
          <w:rPr>
            <w:rFonts w:ascii="Calibri" w:eastAsia="宋体" w:hAnsi="Calibri" w:cs="Calibri"/>
          </w:rPr>
          <w:delText xml:space="preserve">pplying </w:delText>
        </w:r>
      </w:del>
      <w:r w:rsidR="002E62F6" w:rsidRPr="0019172A">
        <w:rPr>
          <w:rFonts w:ascii="Calibri" w:eastAsia="宋体" w:hAnsi="Calibri" w:cs="Calibri"/>
        </w:rPr>
        <w:t xml:space="preserve">feature selection </w:t>
      </w:r>
      <w:ins w:id="201" w:author="Peng, Hong" w:date="2020-03-30T15:02:00Z">
        <w:r w:rsidR="00A50060">
          <w:rPr>
            <w:rFonts w:ascii="Calibri" w:eastAsia="宋体" w:hAnsi="Calibri" w:cs="Calibri"/>
          </w:rPr>
          <w:t xml:space="preserve">was applied </w:t>
        </w:r>
      </w:ins>
      <w:r w:rsidR="002E62F6" w:rsidRPr="0019172A">
        <w:rPr>
          <w:rFonts w:ascii="Calibri" w:eastAsia="宋体" w:hAnsi="Calibri" w:cs="Calibri"/>
        </w:rPr>
        <w:t xml:space="preserve">solely on </w:t>
      </w:r>
      <w:r w:rsidR="00A703A0">
        <w:rPr>
          <w:rFonts w:ascii="Calibri" w:eastAsia="宋体" w:hAnsi="Calibri" w:cs="Calibri"/>
        </w:rPr>
        <w:t xml:space="preserve">the </w:t>
      </w:r>
      <w:r w:rsidR="002E62F6" w:rsidRPr="0019172A">
        <w:rPr>
          <w:rFonts w:ascii="Calibri" w:eastAsia="宋体" w:hAnsi="Calibri" w:cs="Calibri"/>
        </w:rPr>
        <w:t xml:space="preserve">training set </w:t>
      </w:r>
      <w:del w:id="202" w:author="Peng, Hong" w:date="2020-03-30T13:33:00Z">
        <w:r w:rsidR="002E62F6" w:rsidDel="00694433">
          <w:rPr>
            <w:rFonts w:ascii="Calibri" w:eastAsia="宋体" w:hAnsi="Calibri" w:cs="Calibri"/>
          </w:rPr>
          <w:delText>instead of</w:delText>
        </w:r>
      </w:del>
      <w:ins w:id="203" w:author="Peng, Hong" w:date="2020-03-30T13:33:00Z">
        <w:r w:rsidR="00694433">
          <w:rPr>
            <w:rFonts w:ascii="Calibri" w:eastAsia="宋体" w:hAnsi="Calibri" w:cs="Calibri"/>
          </w:rPr>
          <w:t>rather than</w:t>
        </w:r>
      </w:ins>
      <w:r w:rsidR="002E62F6">
        <w:rPr>
          <w:rFonts w:ascii="Calibri" w:eastAsia="宋体" w:hAnsi="Calibri" w:cs="Calibri"/>
        </w:rPr>
        <w:t xml:space="preserve"> the entire dat</w:t>
      </w:r>
      <w:r w:rsidR="002E62F6">
        <w:rPr>
          <w:rFonts w:ascii="Calibri" w:eastAsia="宋体" w:hAnsi="Calibri" w:cs="Calibri" w:hint="eastAsia"/>
        </w:rPr>
        <w:t>aset</w:t>
      </w:r>
      <w:r w:rsidR="002E62F6">
        <w:rPr>
          <w:rFonts w:ascii="Calibri" w:eastAsia="宋体" w:hAnsi="Calibri" w:cs="Calibri"/>
        </w:rPr>
        <w:t xml:space="preserve">, </w:t>
      </w:r>
      <w:del w:id="204" w:author="Peng, Hong" w:date="2020-03-30T15:02:00Z">
        <w:r w:rsidR="00A703A0" w:rsidDel="00A50060">
          <w:rPr>
            <w:rFonts w:ascii="Calibri" w:eastAsia="宋体" w:hAnsi="Calibri" w:cs="Calibri"/>
          </w:rPr>
          <w:delText xml:space="preserve">we </w:delText>
        </w:r>
      </w:del>
      <w:ins w:id="205" w:author="Peng, Hong" w:date="2020-03-30T15:02:00Z">
        <w:r w:rsidR="00A50060">
          <w:rPr>
            <w:rFonts w:ascii="Calibri" w:eastAsia="宋体" w:hAnsi="Calibri" w:cs="Calibri"/>
          </w:rPr>
          <w:t xml:space="preserve">which </w:t>
        </w:r>
      </w:ins>
      <w:r w:rsidR="002E62F6" w:rsidRPr="0019172A">
        <w:rPr>
          <w:rFonts w:ascii="Calibri" w:eastAsia="宋体" w:hAnsi="Calibri" w:cs="Calibri"/>
        </w:rPr>
        <w:t>eliminate</w:t>
      </w:r>
      <w:r w:rsidR="00A703A0">
        <w:rPr>
          <w:rFonts w:ascii="Calibri" w:eastAsia="宋体" w:hAnsi="Calibri" w:cs="Calibri"/>
        </w:rPr>
        <w:t>d</w:t>
      </w:r>
      <w:r w:rsidR="002E62F6" w:rsidRPr="0019172A">
        <w:rPr>
          <w:rFonts w:ascii="Calibri" w:eastAsia="宋体" w:hAnsi="Calibri" w:cs="Calibri"/>
        </w:rPr>
        <w:t xml:space="preserve"> </w:t>
      </w:r>
      <w:r w:rsidR="004A039C">
        <w:rPr>
          <w:rFonts w:ascii="Calibri" w:eastAsia="宋体" w:hAnsi="Calibri" w:cs="Calibri"/>
        </w:rPr>
        <w:t xml:space="preserve">the </w:t>
      </w:r>
      <w:r w:rsidR="00A703A0">
        <w:rPr>
          <w:rFonts w:ascii="Calibri" w:eastAsia="宋体" w:hAnsi="Calibri" w:cs="Calibri"/>
        </w:rPr>
        <w:t xml:space="preserve">risk </w:t>
      </w:r>
      <w:r w:rsidR="002E62F6" w:rsidRPr="0019172A">
        <w:rPr>
          <w:rFonts w:ascii="Calibri" w:eastAsia="宋体" w:hAnsi="Calibri" w:cs="Calibri"/>
        </w:rPr>
        <w:t>of selection b</w:t>
      </w:r>
      <w:r w:rsidR="002E62F6">
        <w:rPr>
          <w:rFonts w:ascii="Calibri" w:eastAsia="宋体" w:hAnsi="Calibri" w:cs="Calibri"/>
        </w:rPr>
        <w:t>ias</w:t>
      </w:r>
      <w:r w:rsidR="002E62F6">
        <w:rPr>
          <w:rFonts w:ascii="Calibri" w:eastAsia="宋体" w:hAnsi="Calibri" w:cs="Calibri"/>
        </w:rPr>
        <w:fldChar w:fldCharType="begin" w:fldLock="1"/>
      </w:r>
      <w:r w:rsidR="00A3352C">
        <w:rPr>
          <w:rFonts w:ascii="Calibri" w:eastAsia="宋体" w:hAnsi="Calibri" w:cs="Calibri"/>
        </w:rPr>
        <w:instrText>ADDIN CSL_CITATION {"citationItems":[{"id":"ITEM-1","itemData":{"DOI":"10.1016/j.artmed.2015.11.001","ISSN":"18732860","abstract":"Objective: Feature selection is a technique widely used in data mining. The aim is to select the best subset of features relevant to the problem being considered. In this paper, we consider feature selection for the classification of gene datasets. Gene data is usually composed of just a few dozen objects described by thousands of features. For this kind of data, it is easy to find a model that fits the learning data. However, it is not easy to find one that will simultaneously evaluate new data equally well as learning data. This overfitting issue is well known as regards classification and regression, but it also applies to feature selection. Methods and materials: We address this problem and investigate its importance in an empirical study of four feature selection methods applied to seven high-dimensional gene datasets. We chose datasets that are well studied in the literature-colon cancer, leukemia and breast cancer. All the datasets are characterized by a significant number of features and the presence of exactly two decision classes. The feature selection methods used are ReliefF, minimum redundancy maximum relevance, support vector machine-recursive feature elimination and relaxed linear separability. Results: Our main result reveals the existence of positive feature selection bias in all 28 experiments (datasets and 4 feature selection methods). Bias was calculated as the difference between validation and test accuracies and ranges from 2.6% to as much as 41.67%. The validation accuracy (biased accuracy) was calculated on the same dataset on which the feature selection was performed. The test accuracy was calculated for data that was not used for feature selection (by so called external cross-validation). Conclusions: This work provides evidence that using the same dataset for feature selection and learning is not appropriate. We recommend using cross-validation for feature selection in order to reduce selection bias.","author":[{"dropping-particle":"","family":"Krawczuk","given":"Jerzy","non-dropping-particle":"","parse-names":false,"suffix":""},{"dropping-particle":"","family":"Łukaszuk","given":"Tomasz","non-dropping-particle":"","parse-names":false,"suffix":""}],"container-title":"Artificial Intelligence in Medicine","id":"ITEM-1","issued":{"date-parts":[["2016"]]},"page":"63-71","publisher":"Elsevier B.V.","title":"The feature selection bias problem in relation to high-dimensional gene data","type":"article-journal","volume":"66"},"uris":["http://www.mendeley.com/documents/?uuid=2f25096f-af9b-43c5-bb82-000092616d18"]}],"mendeley":{"formattedCitation":"&lt;sup&gt;42&lt;/sup&gt;","plainTextFormattedCitation":"42","previouslyFormattedCitation":"&lt;sup&gt;42&lt;/sup&gt;"},"properties":{"noteIndex":0},"schema":"https://github.com/citation-style-language/schema/raw/master/csl-citation.json"}</w:instrText>
      </w:r>
      <w:r w:rsidR="002E62F6">
        <w:rPr>
          <w:rFonts w:ascii="Calibri" w:eastAsia="宋体" w:hAnsi="Calibri" w:cs="Calibri"/>
        </w:rPr>
        <w:fldChar w:fldCharType="separate"/>
      </w:r>
      <w:r w:rsidR="00B012D0" w:rsidRPr="00B012D0">
        <w:rPr>
          <w:rFonts w:ascii="Calibri" w:eastAsia="宋体" w:hAnsi="Calibri" w:cs="Calibri"/>
          <w:noProof/>
          <w:vertAlign w:val="superscript"/>
        </w:rPr>
        <w:t>42</w:t>
      </w:r>
      <w:r w:rsidR="002E62F6">
        <w:rPr>
          <w:rFonts w:ascii="Calibri" w:eastAsia="宋体" w:hAnsi="Calibri" w:cs="Calibri"/>
        </w:rPr>
        <w:fldChar w:fldCharType="end"/>
      </w:r>
      <w:r w:rsidR="004A039C">
        <w:rPr>
          <w:rFonts w:ascii="Calibri" w:eastAsia="宋体" w:hAnsi="Calibri" w:cs="Calibri"/>
        </w:rPr>
        <w:t>.</w:t>
      </w:r>
    </w:p>
    <w:p w14:paraId="6091E972" w14:textId="4C1331BD" w:rsidR="00DC0C6F" w:rsidRDefault="007F0AA0" w:rsidP="00DC0C6F">
      <w:pPr>
        <w:jc w:val="center"/>
      </w:pPr>
      <w:r>
        <w:rPr>
          <w:rStyle w:val="CommentReference"/>
        </w:rPr>
        <w:lastRenderedPageBreak/>
        <w:commentReference w:id="206"/>
      </w:r>
      <w:r w:rsidR="00B748C3">
        <w:rPr>
          <w:noProof/>
        </w:rPr>
        <w:drawing>
          <wp:inline distT="0" distB="0" distL="0" distR="0" wp14:anchorId="1767F754" wp14:editId="7416D4DB">
            <wp:extent cx="5194187" cy="3672000"/>
            <wp:effectExtent l="0" t="0" r="698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94187" cy="3672000"/>
                    </a:xfrm>
                    <a:prstGeom prst="rect">
                      <a:avLst/>
                    </a:prstGeom>
                  </pic:spPr>
                </pic:pic>
              </a:graphicData>
            </a:graphic>
          </wp:inline>
        </w:drawing>
      </w:r>
    </w:p>
    <w:p w14:paraId="5734E8FB" w14:textId="667B7A25" w:rsidR="00DC0C6F" w:rsidRPr="00E95026" w:rsidRDefault="00D47607" w:rsidP="00B748C3">
      <w:pPr>
        <w:jc w:val="center"/>
      </w:pPr>
      <w:r>
        <w:rPr>
          <w:rFonts w:hint="eastAsia"/>
        </w:rPr>
        <w:t>(</w:t>
      </w:r>
      <w:r>
        <w:t>a)</w:t>
      </w:r>
    </w:p>
    <w:p w14:paraId="1A89E93C" w14:textId="77777777" w:rsidR="00DC0C6F" w:rsidRDefault="00DC0C6F" w:rsidP="005C37D1">
      <w:pPr>
        <w:jc w:val="center"/>
      </w:pPr>
      <w:r>
        <w:rPr>
          <w:noProof/>
        </w:rPr>
        <w:drawing>
          <wp:inline distT="0" distB="0" distL="0" distR="0" wp14:anchorId="0A6712EF" wp14:editId="2A123961">
            <wp:extent cx="4680000" cy="2807470"/>
            <wp:effectExtent l="0" t="0" r="6350" b="12065"/>
            <wp:docPr id="5" name="Chart 5">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A5C89A9A-2371-4D1C-A83E-0AE2B98B6ED7}"/>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69D9EDC" w14:textId="14C8C6FD" w:rsidR="00D47607" w:rsidRDefault="00D47607" w:rsidP="00D47607">
      <w:pPr>
        <w:jc w:val="center"/>
      </w:pPr>
      <w:r>
        <w:rPr>
          <w:rFonts w:hint="eastAsia"/>
        </w:rPr>
        <w:t>(</w:t>
      </w:r>
      <w:r>
        <w:t>b)</w:t>
      </w:r>
    </w:p>
    <w:p w14:paraId="37C56AF4" w14:textId="51939A4F" w:rsidR="00DC0C6F" w:rsidRDefault="00DC0C6F" w:rsidP="00DC0C6F">
      <w:r w:rsidRPr="001F002A">
        <w:t xml:space="preserve">Fig. </w:t>
      </w:r>
      <w:r>
        <w:t>4</w:t>
      </w:r>
      <w:r w:rsidRPr="001F002A">
        <w:t xml:space="preserve">. </w:t>
      </w:r>
      <w:r>
        <w:t>Feature ranking with ReliefF</w:t>
      </w:r>
      <w:del w:id="207" w:author="Peng, Hong" w:date="2020-03-30T13:51:00Z">
        <w:r w:rsidDel="00C83671">
          <w:delText xml:space="preserve"> algorithm</w:delText>
        </w:r>
      </w:del>
      <w:r>
        <w:t xml:space="preserve"> and model </w:t>
      </w:r>
      <w:commentRangeStart w:id="208"/>
      <w:r>
        <w:t>optimization</w:t>
      </w:r>
      <w:commentRangeEnd w:id="208"/>
      <w:r w:rsidR="00795B68">
        <w:rPr>
          <w:rStyle w:val="CommentReference"/>
        </w:rPr>
        <w:commentReference w:id="208"/>
      </w:r>
      <w:ins w:id="209" w:author="Peng, Hong" w:date="2020-03-30T13:20:00Z">
        <w:r w:rsidR="00C60E6B">
          <w:t xml:space="preserve"> </w:t>
        </w:r>
      </w:ins>
      <w:ins w:id="210" w:author="Peng, Hong" w:date="2020-03-30T13:25:00Z">
        <w:r w:rsidR="0011365A">
          <w:t>under</w:t>
        </w:r>
      </w:ins>
      <w:ins w:id="211" w:author="Peng, Hong" w:date="2020-03-30T13:20:00Z">
        <w:r w:rsidR="00C60E6B">
          <w:t xml:space="preserve"> RF</w:t>
        </w:r>
      </w:ins>
      <w:ins w:id="212" w:author="Peng, Hong" w:date="2020-03-30T13:21:00Z">
        <w:r w:rsidR="00C60E6B">
          <w:t xml:space="preserve"> and SVM</w:t>
        </w:r>
      </w:ins>
      <w:r>
        <w:t>: (a) r</w:t>
      </w:r>
      <w:r w:rsidRPr="001F002A">
        <w:t xml:space="preserve">elative </w:t>
      </w:r>
      <w:del w:id="213" w:author="Peng, Hong" w:date="2020-03-30T13:21:00Z">
        <w:r w:rsidRPr="001F002A" w:rsidDel="00587F1C">
          <w:delText xml:space="preserve">variable </w:delText>
        </w:r>
      </w:del>
      <w:r w:rsidRPr="001F002A">
        <w:t>importance</w:t>
      </w:r>
      <w:r>
        <w:t xml:space="preserve"> of </w:t>
      </w:r>
      <w:del w:id="214" w:author="Peng, Hong" w:date="2020-03-30T13:22:00Z">
        <w:r w:rsidDel="00587F1C">
          <w:rPr>
            <w:rFonts w:hint="eastAsia"/>
          </w:rPr>
          <w:delText>all</w:delText>
        </w:r>
        <w:r w:rsidDel="00587F1C">
          <w:delText xml:space="preserve"> 30 elements</w:delText>
        </w:r>
      </w:del>
      <w:ins w:id="215" w:author="Peng, Hong" w:date="2020-03-30T13:22:00Z">
        <w:r w:rsidR="00587F1C">
          <w:t xml:space="preserve">each </w:t>
        </w:r>
      </w:ins>
      <w:ins w:id="216" w:author="Peng, Hong" w:date="2020-03-30T13:24:00Z">
        <w:r w:rsidR="0011365A">
          <w:t>feature</w:t>
        </w:r>
      </w:ins>
      <w:r w:rsidRPr="001F002A">
        <w:t xml:space="preserve"> based on </w:t>
      </w:r>
      <w:r>
        <w:t>ReliefF</w:t>
      </w:r>
      <w:del w:id="217" w:author="Peng, Hong" w:date="2020-03-30T13:51:00Z">
        <w:r w:rsidDel="00C83671">
          <w:delText xml:space="preserve"> algorithm</w:delText>
        </w:r>
      </w:del>
      <w:r>
        <w:t xml:space="preserve">; (b) </w:t>
      </w:r>
      <w:del w:id="218" w:author="Peng, Hong" w:date="2020-03-30T13:38:00Z">
        <w:r w:rsidDel="00030101">
          <w:delText>results from 10-fold grid-search</w:delText>
        </w:r>
        <w:r w:rsidRPr="001F002A" w:rsidDel="00030101">
          <w:delText xml:space="preserve"> </w:delText>
        </w:r>
      </w:del>
      <w:r>
        <w:t xml:space="preserve">cross-validation </w:t>
      </w:r>
      <w:del w:id="219" w:author="Peng, Hong" w:date="2020-03-30T13:39:00Z">
        <w:r w:rsidDel="00030101">
          <w:delText xml:space="preserve">to achieve the optimal </w:delText>
        </w:r>
      </w:del>
      <w:ins w:id="220" w:author="Peng, Hong" w:date="2020-03-30T13:39:00Z">
        <w:r w:rsidR="00030101">
          <w:t xml:space="preserve">result </w:t>
        </w:r>
      </w:ins>
      <w:ins w:id="221" w:author="Peng, Hong" w:date="2020-03-30T13:51:00Z">
        <w:r w:rsidR="002107AE">
          <w:t>of</w:t>
        </w:r>
      </w:ins>
      <w:ins w:id="222" w:author="Peng, Hong" w:date="2020-03-30T13:39:00Z">
        <w:r w:rsidR="00030101">
          <w:t xml:space="preserve"> each </w:t>
        </w:r>
      </w:ins>
      <w:r>
        <w:t>classifier</w:t>
      </w:r>
      <w:del w:id="223" w:author="Peng, Hong" w:date="2020-03-30T13:40:00Z">
        <w:r w:rsidDel="00030101">
          <w:delText>s</w:delText>
        </w:r>
      </w:del>
      <w:ins w:id="224" w:author="Peng, Hong" w:date="2020-03-30T13:40:00Z">
        <w:r w:rsidR="00030101">
          <w:t xml:space="preserve"> based on RF and SVM</w:t>
        </w:r>
      </w:ins>
      <w:r>
        <w:t xml:space="preserve">. </w:t>
      </w:r>
      <w:del w:id="225" w:author="Peng, Hong" w:date="2020-03-30T14:25:00Z">
        <w:r w:rsidDel="00621E04">
          <w:delText xml:space="preserve">Both RF and SVM reached 100% accuracy during the training process with only </w:delText>
        </w:r>
        <w:r w:rsidDel="00621E04">
          <w:lastRenderedPageBreak/>
          <w:delText xml:space="preserve">top 4 features selected. Optimal </w:delText>
        </w:r>
      </w:del>
      <w:del w:id="226" w:author="Peng, Hong" w:date="2020-03-30T15:01:00Z">
        <w:r w:rsidDel="000160DC">
          <w:delText xml:space="preserve">hyperparameters </w:delText>
        </w:r>
      </w:del>
      <w:del w:id="227" w:author="Peng, Hong" w:date="2020-03-30T14:25:00Z">
        <w:r w:rsidDel="00621E04">
          <w:delText>achieved were</w:delText>
        </w:r>
      </w:del>
      <w:del w:id="228" w:author="Peng, Hong" w:date="2020-03-30T15:01:00Z">
        <w:r w:rsidDel="000160DC">
          <w:delText xml:space="preserve"> RF (max_depth=37, max_features = ‘auto’, n_estimators = 200</w:delText>
        </w:r>
      </w:del>
      <w:del w:id="229" w:author="Peng, Hong" w:date="2020-03-30T14:23:00Z">
        <w:r w:rsidDel="00BD79FA">
          <w:delText xml:space="preserve">). </w:delText>
        </w:r>
      </w:del>
      <w:del w:id="230" w:author="Peng, Hong" w:date="2020-03-30T15:01:00Z">
        <w:r w:rsidDel="000160DC">
          <w:delText>SVM (‘rbf’ kernel, with C value =1 and gamma value = 0.1).</w:delText>
        </w:r>
      </w:del>
    </w:p>
    <w:p w14:paraId="6B587961" w14:textId="1FEFF2A7" w:rsidR="00831499" w:rsidRPr="00BD79FA" w:rsidRDefault="00831499">
      <w:pPr>
        <w:jc w:val="both"/>
      </w:pPr>
    </w:p>
    <w:p w14:paraId="45547F61" w14:textId="78C5B9D8" w:rsidR="004E0E8B" w:rsidRDefault="00E84870" w:rsidP="000A1A80">
      <w:pPr>
        <w:jc w:val="both"/>
      </w:pPr>
      <w:r>
        <w:t xml:space="preserve">While </w:t>
      </w:r>
      <w:r w:rsidR="00DF2B63">
        <w:t xml:space="preserve">cross-validation </w:t>
      </w:r>
      <w:ins w:id="231" w:author="Peng, Hong" w:date="2020-03-30T14:40:00Z">
        <w:r w:rsidR="004E0E8B">
          <w:t>with</w:t>
        </w:r>
      </w:ins>
      <w:ins w:id="232" w:author="Peng, Hong" w:date="2020-03-30T14:41:00Z">
        <w:r w:rsidR="004E0E8B">
          <w:t>in</w:t>
        </w:r>
      </w:ins>
      <w:ins w:id="233" w:author="Peng, Hong" w:date="2020-03-30T14:40:00Z">
        <w:r w:rsidR="004E0E8B">
          <w:t xml:space="preserve"> a dataset </w:t>
        </w:r>
      </w:ins>
      <w:ins w:id="234" w:author="Peng, Hong" w:date="2020-03-30T14:50:00Z">
        <w:r w:rsidR="000F2046">
          <w:t>could</w:t>
        </w:r>
      </w:ins>
      <w:del w:id="235" w:author="Peng, Hong" w:date="2020-03-30T14:35:00Z">
        <w:r w:rsidR="00F9405B" w:rsidDel="004E0E8B">
          <w:delText>was applied</w:delText>
        </w:r>
        <w:r w:rsidR="00DF2B63" w:rsidDel="004E0E8B">
          <w:delText xml:space="preserve"> to</w:delText>
        </w:r>
      </w:del>
      <w:r w:rsidR="00DF2B63">
        <w:t xml:space="preserve"> </w:t>
      </w:r>
      <w:r w:rsidR="001D7F79">
        <w:t>assess the</w:t>
      </w:r>
      <w:r w:rsidR="00860174">
        <w:t xml:space="preserve"> goodness</w:t>
      </w:r>
      <w:r w:rsidR="009305BE">
        <w:t>-</w:t>
      </w:r>
      <w:r w:rsidR="00860174">
        <w:t>of</w:t>
      </w:r>
      <w:r w:rsidR="009305BE">
        <w:t>-</w:t>
      </w:r>
      <w:r w:rsidR="00860174">
        <w:t>fit</w:t>
      </w:r>
      <w:r w:rsidR="009305BE">
        <w:t xml:space="preserve"> </w:t>
      </w:r>
      <w:r w:rsidR="00D62168">
        <w:t xml:space="preserve">of </w:t>
      </w:r>
      <w:del w:id="236" w:author="Peng, Hong" w:date="2020-03-30T14:38:00Z">
        <w:r w:rsidR="009305BE" w:rsidDel="004E0E8B">
          <w:delText>modeling</w:delText>
        </w:r>
      </w:del>
      <w:del w:id="237" w:author="Peng, Hong" w:date="2020-03-30T14:36:00Z">
        <w:r w:rsidR="00D62168" w:rsidDel="004E0E8B">
          <w:delText xml:space="preserve"> with</w:delText>
        </w:r>
        <w:r w:rsidR="00B0420E" w:rsidDel="004E0E8B">
          <w:delText>in the</w:delText>
        </w:r>
        <w:r w:rsidR="00D62168" w:rsidDel="004E0E8B">
          <w:delText xml:space="preserve"> training set</w:delText>
        </w:r>
      </w:del>
      <w:ins w:id="238" w:author="Peng, Hong" w:date="2020-03-30T16:01:00Z">
        <w:r w:rsidR="00CF4921">
          <w:t>the built model</w:t>
        </w:r>
      </w:ins>
      <w:r w:rsidR="00D62168">
        <w:t>,</w:t>
      </w:r>
      <w:r w:rsidR="009305BE">
        <w:t xml:space="preserve"> </w:t>
      </w:r>
      <w:r w:rsidR="0093188D">
        <w:t>it</w:t>
      </w:r>
      <w:r w:rsidR="008235B9">
        <w:t xml:space="preserve"> lacks the ability to </w:t>
      </w:r>
      <w:r w:rsidR="00DA7288">
        <w:t xml:space="preserve">represent the future working situation of </w:t>
      </w:r>
      <w:r w:rsidR="000B1B9D">
        <w:t xml:space="preserve">the </w:t>
      </w:r>
      <w:r w:rsidR="002D573C">
        <w:t xml:space="preserve">particular </w:t>
      </w:r>
      <w:r w:rsidR="00431DBA">
        <w:t xml:space="preserve">prediction </w:t>
      </w:r>
      <w:commentRangeStart w:id="239"/>
      <w:r w:rsidR="00431DBA">
        <w:t>model</w:t>
      </w:r>
      <w:r w:rsidR="00C37C26">
        <w:fldChar w:fldCharType="begin" w:fldLock="1"/>
      </w:r>
      <w:r w:rsidR="00A3352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C37C26">
        <w:fldChar w:fldCharType="separate"/>
      </w:r>
      <w:r w:rsidR="00B012D0" w:rsidRPr="00B012D0">
        <w:rPr>
          <w:noProof/>
          <w:vertAlign w:val="superscript"/>
        </w:rPr>
        <w:t>43</w:t>
      </w:r>
      <w:r w:rsidR="00C37C26">
        <w:fldChar w:fldCharType="end"/>
      </w:r>
      <w:commentRangeEnd w:id="239"/>
      <w:r w:rsidR="00E73410">
        <w:rPr>
          <w:rStyle w:val="CommentReference"/>
        </w:rPr>
        <w:commentReference w:id="239"/>
      </w:r>
      <w:r w:rsidR="0008257C">
        <w:t>.</w:t>
      </w:r>
      <w:r w:rsidR="00610F95">
        <w:t xml:space="preserve"> </w:t>
      </w:r>
      <w:r w:rsidR="0008257C">
        <w:t xml:space="preserve">According to the Principle of </w:t>
      </w:r>
      <w:r w:rsidR="00CA2BA4">
        <w:t>Proper Validation</w:t>
      </w:r>
      <w:r w:rsidR="00610F95">
        <w:t xml:space="preserve"> (PPV)</w:t>
      </w:r>
      <w:r w:rsidR="00CA2BA4">
        <w:fldChar w:fldCharType="begin" w:fldLock="1"/>
      </w:r>
      <w:r w:rsidR="00A3352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CA2BA4">
        <w:fldChar w:fldCharType="separate"/>
      </w:r>
      <w:r w:rsidR="00B012D0" w:rsidRPr="00B012D0">
        <w:rPr>
          <w:noProof/>
          <w:vertAlign w:val="superscript"/>
        </w:rPr>
        <w:t>43</w:t>
      </w:r>
      <w:r w:rsidR="00CA2BA4">
        <w:fldChar w:fldCharType="end"/>
      </w:r>
      <w:r w:rsidR="00CA2BA4">
        <w:t xml:space="preserve">, independent </w:t>
      </w:r>
      <w:r w:rsidR="00F66288">
        <w:t>validation</w:t>
      </w:r>
      <w:r w:rsidR="00061B6C">
        <w:t xml:space="preserve"> using</w:t>
      </w:r>
      <w:r w:rsidR="0034007A">
        <w:t xml:space="preserve"> </w:t>
      </w:r>
      <w:r w:rsidR="00CA2BA4">
        <w:t xml:space="preserve">a </w:t>
      </w:r>
      <w:r w:rsidR="001239DA">
        <w:t>separate dataset</w:t>
      </w:r>
      <w:del w:id="240" w:author="Peng, Hong" w:date="2020-03-30T15:56:00Z">
        <w:r w:rsidR="001239DA" w:rsidDel="00CF4921">
          <w:delText xml:space="preserve"> </w:delText>
        </w:r>
      </w:del>
      <w:del w:id="241" w:author="Peng, Hong" w:date="2020-03-30T14:33:00Z">
        <w:r w:rsidR="00CA2BA4" w:rsidDel="004E0E8B">
          <w:delText xml:space="preserve"> </w:delText>
        </w:r>
        <w:r w:rsidR="001239DA" w:rsidDel="004E0E8B">
          <w:rPr>
            <w:rFonts w:hint="eastAsia"/>
          </w:rPr>
          <w:delText>(</w:delText>
        </w:r>
      </w:del>
      <w:del w:id="242" w:author="Peng, Hong" w:date="2020-03-30T15:56:00Z">
        <w:r w:rsidR="0034007A" w:rsidDel="00CF4921">
          <w:delText>test</w:delText>
        </w:r>
        <w:r w:rsidR="009A3201" w:rsidDel="00CF4921">
          <w:delText>ing set</w:delText>
        </w:r>
      </w:del>
      <w:del w:id="243" w:author="Peng, Hong" w:date="2020-03-30T14:33:00Z">
        <w:r w:rsidR="001239DA" w:rsidDel="004E0E8B">
          <w:delText>)</w:delText>
        </w:r>
      </w:del>
      <w:del w:id="244" w:author="Peng, Hong" w:date="2020-03-30T15:57:00Z">
        <w:r w:rsidR="004F7610" w:rsidDel="00CF4921">
          <w:delText>,</w:delText>
        </w:r>
      </w:del>
      <w:r w:rsidR="004F7610">
        <w:t xml:space="preserve"> </w:t>
      </w:r>
      <w:r w:rsidR="00FE0277">
        <w:t xml:space="preserve">is </w:t>
      </w:r>
      <w:r w:rsidR="007F0259">
        <w:t xml:space="preserve">the </w:t>
      </w:r>
      <w:r w:rsidR="00B23251">
        <w:t xml:space="preserve">one and </w:t>
      </w:r>
      <w:r w:rsidR="007F0259">
        <w:t>only</w:t>
      </w:r>
      <w:r w:rsidR="00B23251">
        <w:t xml:space="preserve"> valid paradigm</w:t>
      </w:r>
      <w:r w:rsidR="00B23251">
        <w:fldChar w:fldCharType="begin" w:fldLock="1"/>
      </w:r>
      <w:r w:rsidR="00A3352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B23251">
        <w:fldChar w:fldCharType="separate"/>
      </w:r>
      <w:r w:rsidR="00B012D0" w:rsidRPr="00B012D0">
        <w:rPr>
          <w:noProof/>
          <w:vertAlign w:val="superscript"/>
        </w:rPr>
        <w:t>43</w:t>
      </w:r>
      <w:r w:rsidR="00B23251">
        <w:fldChar w:fldCharType="end"/>
      </w:r>
      <w:r w:rsidR="006E22F5">
        <w:t xml:space="preserve"> for model </w:t>
      </w:r>
      <w:commentRangeStart w:id="245"/>
      <w:r w:rsidR="006E22F5">
        <w:t>assessment</w:t>
      </w:r>
      <w:commentRangeEnd w:id="245"/>
      <w:r w:rsidR="00A82420">
        <w:rPr>
          <w:rStyle w:val="CommentReference"/>
        </w:rPr>
        <w:commentReference w:id="245"/>
      </w:r>
      <w:r w:rsidR="00B23251">
        <w:t>.</w:t>
      </w:r>
      <w:r w:rsidR="004A039C">
        <w:t xml:space="preserve"> </w:t>
      </w:r>
      <w:ins w:id="246" w:author="Peng, Hong" w:date="2020-03-30T15:47:00Z">
        <w:r w:rsidR="00156957">
          <w:t xml:space="preserve">In our study, </w:t>
        </w:r>
      </w:ins>
      <w:ins w:id="247" w:author="Peng, Hong" w:date="2020-03-30T15:57:00Z">
        <w:r w:rsidR="00CF4921">
          <w:t xml:space="preserve">independent validation </w:t>
        </w:r>
      </w:ins>
      <w:ins w:id="248" w:author="Peng, Hong" w:date="2020-03-30T16:04:00Z">
        <w:r w:rsidR="00CF4921">
          <w:t xml:space="preserve">was conducted </w:t>
        </w:r>
      </w:ins>
      <w:ins w:id="249" w:author="Peng, Hong" w:date="2020-03-30T15:57:00Z">
        <w:r w:rsidR="00CF4921">
          <w:t xml:space="preserve">using the testing set </w:t>
        </w:r>
      </w:ins>
      <w:ins w:id="250" w:author="Peng, Hong" w:date="2020-03-30T15:47:00Z">
        <w:r w:rsidR="00156957">
          <w:t>and the</w:t>
        </w:r>
      </w:ins>
      <w:ins w:id="251" w:author="Peng, Hong" w:date="2020-03-30T16:01:00Z">
        <w:r w:rsidR="00CF4921">
          <w:t xml:space="preserve"> </w:t>
        </w:r>
      </w:ins>
      <w:del w:id="252" w:author="Peng, Hong" w:date="2020-03-30T15:47:00Z">
        <w:r w:rsidR="00A96C67" w:rsidDel="00156957">
          <w:delText>The</w:delText>
        </w:r>
        <w:r w:rsidR="00BB741E" w:rsidDel="00156957">
          <w:delText xml:space="preserve"> </w:delText>
        </w:r>
      </w:del>
      <w:r w:rsidR="00BB741E">
        <w:t>result</w:t>
      </w:r>
      <w:del w:id="253" w:author="Peng, Hong" w:date="2020-03-30T15:47:00Z">
        <w:r w:rsidR="00BB741E" w:rsidDel="00156957">
          <w:delText xml:space="preserve"> of</w:delText>
        </w:r>
        <w:r w:rsidR="00A96C67" w:rsidDel="00156957">
          <w:delText xml:space="preserve"> </w:delText>
        </w:r>
        <w:r w:rsidR="00963DEC" w:rsidDel="00156957">
          <w:delText>in</w:delText>
        </w:r>
        <w:r w:rsidR="00D938B1" w:rsidDel="00156957">
          <w:delText xml:space="preserve">dependent </w:delText>
        </w:r>
        <w:r w:rsidR="00A96C67" w:rsidDel="00156957">
          <w:delText xml:space="preserve">validation </w:delText>
        </w:r>
        <w:r w:rsidR="00BB741E" w:rsidDel="00156957">
          <w:delText>using the testing set</w:delText>
        </w:r>
      </w:del>
      <w:r w:rsidR="00BB741E">
        <w:t xml:space="preserve"> is shown</w:t>
      </w:r>
      <w:r w:rsidR="00A96C67">
        <w:t xml:space="preserve"> in table 2</w:t>
      </w:r>
      <w:r w:rsidR="001831A1">
        <w:t>.</w:t>
      </w:r>
      <w:r w:rsidR="001C5F13">
        <w:t xml:space="preserve"> </w:t>
      </w:r>
      <w:del w:id="254" w:author="Peng, Hong" w:date="2020-03-30T15:40:00Z">
        <w:r w:rsidR="000A1A80" w:rsidDel="00F3530F">
          <w:delText>According to the result, with the information from only 4 selected elements (out of 30 elements been tested), b</w:delText>
        </w:r>
      </w:del>
      <w:ins w:id="255" w:author="Peng, Hong" w:date="2020-03-30T15:40:00Z">
        <w:r w:rsidR="00F3530F">
          <w:t>B</w:t>
        </w:r>
      </w:ins>
      <w:r w:rsidR="000A1A80">
        <w:t>oth classifiers (</w:t>
      </w:r>
      <w:ins w:id="256" w:author="Peng, Hong" w:date="2020-03-30T15:40:00Z">
        <w:r w:rsidR="00F3530F">
          <w:t xml:space="preserve">RF and </w:t>
        </w:r>
      </w:ins>
      <w:r w:rsidR="000A1A80">
        <w:t>SVM</w:t>
      </w:r>
      <w:del w:id="257" w:author="Peng, Hong" w:date="2020-03-30T15:40:00Z">
        <w:r w:rsidR="000A1A80" w:rsidDel="00F3530F">
          <w:delText xml:space="preserve"> and RF</w:delText>
        </w:r>
      </w:del>
      <w:r w:rsidR="000A1A80">
        <w:t xml:space="preserve">) could </w:t>
      </w:r>
      <w:del w:id="258" w:author="Peng, Hong" w:date="2020-03-30T16:01:00Z">
        <w:r w:rsidR="000A1A80" w:rsidDel="00CF4921">
          <w:delText xml:space="preserve">predicit </w:delText>
        </w:r>
      </w:del>
      <w:ins w:id="259" w:author="Peng, Hong" w:date="2020-03-30T16:01:00Z">
        <w:r w:rsidR="00CF4921">
          <w:t xml:space="preserve">predict </w:t>
        </w:r>
      </w:ins>
      <w:r w:rsidR="000A1A80">
        <w:t xml:space="preserve">the geographical </w:t>
      </w:r>
      <w:del w:id="260" w:author="Peng, Hong" w:date="2020-03-30T16:01:00Z">
        <w:r w:rsidR="000A1A80" w:rsidDel="00CF4921">
          <w:delText xml:space="preserve">originis </w:delText>
        </w:r>
      </w:del>
      <w:ins w:id="261" w:author="Peng, Hong" w:date="2020-03-30T16:01:00Z">
        <w:r w:rsidR="00CF4921">
          <w:t xml:space="preserve">origins </w:t>
        </w:r>
      </w:ins>
      <w:r w:rsidR="000A1A80">
        <w:t xml:space="preserve">of all six types of </w:t>
      </w:r>
      <w:ins w:id="262" w:author="Peng, Hong" w:date="2020-03-30T15:40:00Z">
        <w:r w:rsidR="00F3530F">
          <w:t xml:space="preserve">Chinese </w:t>
        </w:r>
      </w:ins>
      <w:r w:rsidR="000A1A80">
        <w:t xml:space="preserve">GI rice with 100% accuracy. </w:t>
      </w:r>
      <w:del w:id="263" w:author="Peng, Hong" w:date="2020-03-30T15:40:00Z">
        <w:r w:rsidR="000A1A80" w:rsidDel="00F3530F">
          <w:delText>This indicated</w:delText>
        </w:r>
      </w:del>
      <w:ins w:id="264" w:author="Peng, Hong" w:date="2020-03-30T15:40:00Z">
        <w:r w:rsidR="00F3530F">
          <w:t>The result demonstrated</w:t>
        </w:r>
      </w:ins>
      <w:r w:rsidR="000A1A80">
        <w:t xml:space="preserve"> the </w:t>
      </w:r>
      <w:del w:id="265" w:author="Peng, Hong" w:date="2020-03-30T15:41:00Z">
        <w:r w:rsidR="000A1A80" w:rsidDel="00156957">
          <w:delText xml:space="preserve">success </w:delText>
        </w:r>
      </w:del>
      <w:ins w:id="266" w:author="Peng, Hong" w:date="2020-03-30T15:41:00Z">
        <w:r w:rsidR="00156957">
          <w:t>effective</w:t>
        </w:r>
      </w:ins>
      <w:ins w:id="267" w:author="Peng, Hong" w:date="2020-03-30T15:42:00Z">
        <w:r w:rsidR="00156957">
          <w:t>ness</w:t>
        </w:r>
      </w:ins>
      <w:ins w:id="268" w:author="Peng, Hong" w:date="2020-03-30T15:41:00Z">
        <w:r w:rsidR="00156957">
          <w:t xml:space="preserve"> </w:t>
        </w:r>
      </w:ins>
      <w:r w:rsidR="000A1A80">
        <w:t xml:space="preserve">of the framework </w:t>
      </w:r>
      <w:del w:id="269" w:author="Peng, Hong" w:date="2020-03-30T16:40:00Z">
        <w:r w:rsidR="000A1A80" w:rsidDel="00E576D3">
          <w:delText xml:space="preserve">we have </w:delText>
        </w:r>
      </w:del>
      <w:r w:rsidR="000A1A80">
        <w:t>established</w:t>
      </w:r>
      <w:ins w:id="270" w:author="Peng, Hong" w:date="2020-03-30T16:39:00Z">
        <w:r w:rsidR="00E576D3">
          <w:t xml:space="preserve"> </w:t>
        </w:r>
        <w:r w:rsidR="00E576D3">
          <w:rPr>
            <w:rFonts w:hint="eastAsia"/>
          </w:rPr>
          <w:t>in</w:t>
        </w:r>
        <w:r w:rsidR="00E576D3">
          <w:t xml:space="preserve"> this study</w:t>
        </w:r>
      </w:ins>
      <w:r w:rsidR="000A1A80">
        <w:t xml:space="preserve">, especially in constructing reliable prediction models while simultaneously </w:t>
      </w:r>
      <w:del w:id="271" w:author="Peng, Hong" w:date="2020-03-30T15:49:00Z">
        <w:r w:rsidR="000A1A80" w:rsidDel="00156957">
          <w:delText xml:space="preserve">identified </w:delText>
        </w:r>
      </w:del>
      <w:ins w:id="272" w:author="Peng, Hong" w:date="2020-03-30T15:49:00Z">
        <w:r w:rsidR="00156957">
          <w:t xml:space="preserve">identifying </w:t>
        </w:r>
      </w:ins>
      <w:r w:rsidR="000A1A80">
        <w:t>potential biomarkers responsible for the differentiation.</w:t>
      </w:r>
    </w:p>
    <w:p w14:paraId="19B295BD" w14:textId="72AC3C9D" w:rsidR="004E0E8B" w:rsidRDefault="004E0E8B" w:rsidP="004E0E8B">
      <w:r>
        <w:t xml:space="preserve">Table 2: </w:t>
      </w:r>
      <w:del w:id="273" w:author="Peng, Hong" w:date="2020-03-30T14:47:00Z">
        <w:r w:rsidDel="00945232">
          <w:delText xml:space="preserve">confusion </w:delText>
        </w:r>
      </w:del>
      <w:ins w:id="274" w:author="Peng, Hong" w:date="2020-03-30T14:47:00Z">
        <w:r w:rsidR="00945232">
          <w:t xml:space="preserve">Confusion </w:t>
        </w:r>
      </w:ins>
      <w:r>
        <w:t xml:space="preserve">matrix </w:t>
      </w:r>
      <w:del w:id="275" w:author="Peng, Hong" w:date="2020-03-30T14:47:00Z">
        <w:r w:rsidDel="00945232">
          <w:delText xml:space="preserve">of </w:delText>
        </w:r>
      </w:del>
      <w:ins w:id="276" w:author="Peng, Hong" w:date="2020-03-30T14:47:00Z">
        <w:r w:rsidR="00945232">
          <w:t xml:space="preserve">for </w:t>
        </w:r>
      </w:ins>
      <w:r>
        <w:t xml:space="preserve">independent validation </w:t>
      </w:r>
      <w:del w:id="277" w:author="Peng, Hong" w:date="2020-03-30T14:48:00Z">
        <w:r w:rsidDel="00945232">
          <w:rPr>
            <w:rFonts w:hint="eastAsia"/>
          </w:rPr>
          <w:delText>a</w:delText>
        </w:r>
        <w:r w:rsidDel="00945232">
          <w:delText>chieved of 2 optimal classifiers on test set after feature selection</w:delText>
        </w:r>
      </w:del>
      <w:ins w:id="278" w:author="Peng, Hong" w:date="2020-03-30T14:48:00Z">
        <w:r w:rsidR="00945232">
          <w:t xml:space="preserve">using </w:t>
        </w:r>
      </w:ins>
      <w:ins w:id="279" w:author="Peng, Hong" w:date="2020-03-30T14:55:00Z">
        <w:r w:rsidR="00A82420">
          <w:t xml:space="preserve">the </w:t>
        </w:r>
      </w:ins>
      <w:ins w:id="280" w:author="Peng, Hong" w:date="2020-03-30T14:48:00Z">
        <w:r w:rsidR="00945232">
          <w:t>testing set</w:t>
        </w:r>
      </w:ins>
      <w:r>
        <w:t>.</w:t>
      </w:r>
    </w:p>
    <w:tbl>
      <w:tblPr>
        <w:tblW w:w="8730" w:type="dxa"/>
        <w:jc w:val="center"/>
        <w:tblLook w:val="04A0" w:firstRow="1" w:lastRow="0" w:firstColumn="1" w:lastColumn="0" w:noHBand="0" w:noVBand="1"/>
      </w:tblPr>
      <w:tblGrid>
        <w:gridCol w:w="2000"/>
        <w:gridCol w:w="1254"/>
        <w:gridCol w:w="944"/>
        <w:gridCol w:w="932"/>
        <w:gridCol w:w="892"/>
        <w:gridCol w:w="908"/>
        <w:gridCol w:w="900"/>
        <w:gridCol w:w="900"/>
      </w:tblGrid>
      <w:tr w:rsidR="002018F2" w:rsidRPr="00EA7DFC" w14:paraId="54CB7A74" w14:textId="77777777" w:rsidTr="002018F2">
        <w:trPr>
          <w:trHeight w:val="300"/>
          <w:jc w:val="center"/>
        </w:trPr>
        <w:tc>
          <w:tcPr>
            <w:tcW w:w="2000" w:type="dxa"/>
            <w:vMerge w:val="restart"/>
            <w:tcBorders>
              <w:top w:val="single" w:sz="18" w:space="0" w:color="auto"/>
              <w:left w:val="nil"/>
              <w:right w:val="nil"/>
            </w:tcBorders>
            <w:shd w:val="clear" w:color="auto" w:fill="auto"/>
            <w:noWrap/>
            <w:vAlign w:val="center"/>
            <w:hideMark/>
          </w:tcPr>
          <w:p w14:paraId="73273A17" w14:textId="77777777" w:rsidR="002018F2" w:rsidRPr="00EA7DFC" w:rsidRDefault="002018F2"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Classifier</w:t>
            </w:r>
          </w:p>
        </w:tc>
        <w:tc>
          <w:tcPr>
            <w:tcW w:w="1254" w:type="dxa"/>
            <w:vMerge w:val="restart"/>
            <w:tcBorders>
              <w:top w:val="single" w:sz="18" w:space="0" w:color="auto"/>
              <w:left w:val="nil"/>
              <w:right w:val="nil"/>
            </w:tcBorders>
            <w:shd w:val="clear" w:color="auto" w:fill="auto"/>
            <w:noWrap/>
            <w:vAlign w:val="center"/>
            <w:hideMark/>
          </w:tcPr>
          <w:p w14:paraId="42EC7AAB" w14:textId="77777777" w:rsidR="002018F2" w:rsidRPr="00EA7DFC" w:rsidRDefault="002018F2"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Predicted</w:t>
            </w:r>
          </w:p>
        </w:tc>
        <w:tc>
          <w:tcPr>
            <w:tcW w:w="5476" w:type="dxa"/>
            <w:gridSpan w:val="6"/>
            <w:tcBorders>
              <w:top w:val="single" w:sz="18" w:space="0" w:color="auto"/>
              <w:left w:val="nil"/>
              <w:bottom w:val="single" w:sz="8" w:space="0" w:color="auto"/>
              <w:right w:val="nil"/>
            </w:tcBorders>
            <w:shd w:val="clear" w:color="auto" w:fill="auto"/>
            <w:noWrap/>
            <w:vAlign w:val="bottom"/>
            <w:hideMark/>
          </w:tcPr>
          <w:p w14:paraId="052AC4C5" w14:textId="77777777" w:rsidR="002018F2" w:rsidRPr="00EA7DFC" w:rsidRDefault="002018F2"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Reference</w:t>
            </w:r>
          </w:p>
        </w:tc>
      </w:tr>
      <w:tr w:rsidR="002018F2" w:rsidRPr="00EA7DFC" w14:paraId="5B9A1425" w14:textId="77777777" w:rsidTr="009B17FF">
        <w:trPr>
          <w:trHeight w:val="300"/>
          <w:jc w:val="center"/>
        </w:trPr>
        <w:tc>
          <w:tcPr>
            <w:tcW w:w="2000" w:type="dxa"/>
            <w:vMerge/>
            <w:tcBorders>
              <w:left w:val="nil"/>
              <w:bottom w:val="single" w:sz="8" w:space="0" w:color="auto"/>
              <w:right w:val="nil"/>
            </w:tcBorders>
            <w:shd w:val="clear" w:color="auto" w:fill="auto"/>
            <w:noWrap/>
            <w:vAlign w:val="bottom"/>
            <w:hideMark/>
          </w:tcPr>
          <w:p w14:paraId="1D259985" w14:textId="77777777" w:rsidR="002018F2" w:rsidRPr="00EA7DFC" w:rsidRDefault="002018F2" w:rsidP="004E18C5">
            <w:pPr>
              <w:spacing w:after="0" w:line="240" w:lineRule="auto"/>
              <w:jc w:val="center"/>
              <w:rPr>
                <w:rFonts w:ascii="Calibri" w:eastAsia="Times New Roman" w:hAnsi="Calibri" w:cs="Calibri"/>
                <w:color w:val="000000"/>
              </w:rPr>
            </w:pPr>
          </w:p>
        </w:tc>
        <w:tc>
          <w:tcPr>
            <w:tcW w:w="1254" w:type="dxa"/>
            <w:vMerge/>
            <w:tcBorders>
              <w:left w:val="nil"/>
              <w:bottom w:val="single" w:sz="8" w:space="0" w:color="auto"/>
              <w:right w:val="nil"/>
            </w:tcBorders>
            <w:shd w:val="clear" w:color="auto" w:fill="auto"/>
            <w:noWrap/>
            <w:vAlign w:val="bottom"/>
            <w:hideMark/>
          </w:tcPr>
          <w:p w14:paraId="467F53F0" w14:textId="77777777" w:rsidR="002018F2" w:rsidRPr="002018F2" w:rsidRDefault="002018F2" w:rsidP="004E18C5">
            <w:pPr>
              <w:spacing w:after="0" w:line="240" w:lineRule="auto"/>
              <w:jc w:val="center"/>
              <w:rPr>
                <w:rFonts w:ascii="Times New Roman" w:hAnsi="Times New Roman" w:cs="Times New Roman"/>
                <w:sz w:val="20"/>
                <w:szCs w:val="20"/>
              </w:rPr>
            </w:pPr>
          </w:p>
        </w:tc>
        <w:tc>
          <w:tcPr>
            <w:tcW w:w="944" w:type="dxa"/>
            <w:tcBorders>
              <w:top w:val="single" w:sz="8" w:space="0" w:color="auto"/>
              <w:left w:val="nil"/>
              <w:bottom w:val="single" w:sz="8" w:space="0" w:color="auto"/>
              <w:right w:val="nil"/>
            </w:tcBorders>
            <w:shd w:val="clear" w:color="auto" w:fill="auto"/>
            <w:noWrap/>
            <w:vAlign w:val="bottom"/>
            <w:hideMark/>
          </w:tcPr>
          <w:p w14:paraId="1DC4091D" w14:textId="5E0F4AEC" w:rsidR="002018F2" w:rsidRPr="00EA7DFC" w:rsidRDefault="002018F2"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GG</w:t>
            </w:r>
            <w:ins w:id="281" w:author="Peng, Hong" w:date="2020-03-30T15:29:00Z">
              <w:r>
                <w:rPr>
                  <w:rFonts w:ascii="Calibri" w:eastAsia="Times New Roman" w:hAnsi="Calibri" w:cs="Calibri"/>
                  <w:color w:val="000000"/>
                </w:rPr>
                <w:t xml:space="preserve"> (3)</w:t>
              </w:r>
            </w:ins>
          </w:p>
        </w:tc>
        <w:tc>
          <w:tcPr>
            <w:tcW w:w="932" w:type="dxa"/>
            <w:tcBorders>
              <w:top w:val="single" w:sz="8" w:space="0" w:color="auto"/>
              <w:left w:val="nil"/>
              <w:bottom w:val="single" w:sz="8" w:space="0" w:color="auto"/>
              <w:right w:val="nil"/>
            </w:tcBorders>
            <w:shd w:val="clear" w:color="auto" w:fill="auto"/>
            <w:noWrap/>
            <w:vAlign w:val="bottom"/>
            <w:hideMark/>
          </w:tcPr>
          <w:p w14:paraId="049E58BC" w14:textId="5E88CF3F" w:rsidR="002018F2" w:rsidRPr="00EA7DFC" w:rsidRDefault="002018F2"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JS</w:t>
            </w:r>
            <w:ins w:id="282" w:author="Peng, Hong" w:date="2020-03-30T15:29:00Z">
              <w:r>
                <w:rPr>
                  <w:rFonts w:ascii="Calibri" w:eastAsia="Times New Roman" w:hAnsi="Calibri" w:cs="Calibri"/>
                  <w:color w:val="000000"/>
                </w:rPr>
                <w:t xml:space="preserve"> (4)</w:t>
              </w:r>
            </w:ins>
          </w:p>
        </w:tc>
        <w:tc>
          <w:tcPr>
            <w:tcW w:w="892" w:type="dxa"/>
            <w:tcBorders>
              <w:top w:val="single" w:sz="8" w:space="0" w:color="auto"/>
              <w:left w:val="nil"/>
              <w:bottom w:val="single" w:sz="8" w:space="0" w:color="auto"/>
              <w:right w:val="nil"/>
            </w:tcBorders>
            <w:shd w:val="clear" w:color="auto" w:fill="auto"/>
            <w:noWrap/>
            <w:vAlign w:val="bottom"/>
            <w:hideMark/>
          </w:tcPr>
          <w:p w14:paraId="49BEC471" w14:textId="1A3AB08F" w:rsidR="002018F2" w:rsidRPr="00EA7DFC" w:rsidRDefault="002018F2"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PJ-1</w:t>
            </w:r>
            <w:ins w:id="283" w:author="Peng, Hong" w:date="2020-03-30T15:29:00Z">
              <w:r>
                <w:rPr>
                  <w:rFonts w:ascii="Calibri" w:eastAsia="Times New Roman" w:hAnsi="Calibri" w:cs="Calibri"/>
                  <w:color w:val="000000"/>
                </w:rPr>
                <w:t xml:space="preserve"> (7)</w:t>
              </w:r>
            </w:ins>
          </w:p>
        </w:tc>
        <w:tc>
          <w:tcPr>
            <w:tcW w:w="908" w:type="dxa"/>
            <w:tcBorders>
              <w:top w:val="single" w:sz="8" w:space="0" w:color="auto"/>
              <w:left w:val="nil"/>
              <w:bottom w:val="single" w:sz="8" w:space="0" w:color="auto"/>
              <w:right w:val="nil"/>
            </w:tcBorders>
            <w:shd w:val="clear" w:color="auto" w:fill="auto"/>
            <w:noWrap/>
            <w:vAlign w:val="bottom"/>
            <w:hideMark/>
          </w:tcPr>
          <w:p w14:paraId="3682F9F8" w14:textId="0093560B" w:rsidR="002018F2" w:rsidRPr="00EA7DFC" w:rsidRDefault="002018F2"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PJ-2</w:t>
            </w:r>
            <w:ins w:id="284" w:author="Peng, Hong" w:date="2020-03-30T15:29:00Z">
              <w:r>
                <w:rPr>
                  <w:rFonts w:ascii="Calibri" w:eastAsia="Times New Roman" w:hAnsi="Calibri" w:cs="Calibri"/>
                  <w:color w:val="000000"/>
                </w:rPr>
                <w:t xml:space="preserve"> (4)</w:t>
              </w:r>
            </w:ins>
          </w:p>
        </w:tc>
        <w:tc>
          <w:tcPr>
            <w:tcW w:w="900" w:type="dxa"/>
            <w:tcBorders>
              <w:top w:val="single" w:sz="8" w:space="0" w:color="auto"/>
              <w:left w:val="nil"/>
              <w:bottom w:val="single" w:sz="8" w:space="0" w:color="auto"/>
              <w:right w:val="nil"/>
            </w:tcBorders>
            <w:shd w:val="clear" w:color="auto" w:fill="auto"/>
            <w:noWrap/>
            <w:vAlign w:val="bottom"/>
            <w:hideMark/>
          </w:tcPr>
          <w:p w14:paraId="59BC6D8B" w14:textId="04353EA4" w:rsidR="002018F2" w:rsidRPr="00EA7DFC" w:rsidRDefault="002018F2"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SY</w:t>
            </w:r>
            <w:ins w:id="285" w:author="Peng, Hong" w:date="2020-03-30T15:29:00Z">
              <w:r>
                <w:rPr>
                  <w:rFonts w:ascii="Calibri" w:eastAsia="Times New Roman" w:hAnsi="Calibri" w:cs="Calibri"/>
                  <w:color w:val="000000"/>
                </w:rPr>
                <w:t xml:space="preserve"> (4)</w:t>
              </w:r>
            </w:ins>
          </w:p>
        </w:tc>
        <w:tc>
          <w:tcPr>
            <w:tcW w:w="900" w:type="dxa"/>
            <w:tcBorders>
              <w:top w:val="single" w:sz="8" w:space="0" w:color="auto"/>
              <w:left w:val="nil"/>
              <w:bottom w:val="single" w:sz="8" w:space="0" w:color="auto"/>
              <w:right w:val="nil"/>
            </w:tcBorders>
            <w:shd w:val="clear" w:color="auto" w:fill="auto"/>
            <w:noWrap/>
            <w:vAlign w:val="bottom"/>
            <w:hideMark/>
          </w:tcPr>
          <w:p w14:paraId="2CC34E28" w14:textId="02DA4760" w:rsidR="002018F2" w:rsidRPr="00EA7DFC" w:rsidRDefault="002018F2"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WC</w:t>
            </w:r>
            <w:ins w:id="286" w:author="Peng, Hong" w:date="2020-03-30T15:29:00Z">
              <w:r>
                <w:rPr>
                  <w:rFonts w:ascii="Calibri" w:eastAsia="Times New Roman" w:hAnsi="Calibri" w:cs="Calibri"/>
                  <w:color w:val="000000"/>
                </w:rPr>
                <w:t xml:space="preserve"> (4)</w:t>
              </w:r>
            </w:ins>
          </w:p>
        </w:tc>
      </w:tr>
      <w:tr w:rsidR="004E0E8B" w:rsidRPr="00EA7DFC" w14:paraId="59C2D2AB" w14:textId="77777777" w:rsidTr="009B17FF">
        <w:trPr>
          <w:trHeight w:val="300"/>
          <w:jc w:val="center"/>
        </w:trPr>
        <w:tc>
          <w:tcPr>
            <w:tcW w:w="2000" w:type="dxa"/>
            <w:vMerge w:val="restart"/>
            <w:tcBorders>
              <w:top w:val="single" w:sz="8" w:space="0" w:color="auto"/>
              <w:left w:val="nil"/>
              <w:bottom w:val="nil"/>
              <w:right w:val="nil"/>
            </w:tcBorders>
            <w:shd w:val="clear" w:color="auto" w:fill="auto"/>
            <w:noWrap/>
            <w:hideMark/>
          </w:tcPr>
          <w:p w14:paraId="4103B173"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ReliefF</w:t>
            </w:r>
            <w:r>
              <w:rPr>
                <w:rFonts w:ascii="Calibri" w:eastAsia="Times New Roman" w:hAnsi="Calibri" w:cs="Calibri"/>
                <w:color w:val="000000"/>
              </w:rPr>
              <w:t xml:space="preserve"> </w:t>
            </w:r>
            <w:r w:rsidRPr="00EA7DFC">
              <w:rPr>
                <w:rFonts w:ascii="Calibri" w:eastAsia="Times New Roman" w:hAnsi="Calibri" w:cs="Calibri"/>
                <w:color w:val="000000"/>
              </w:rPr>
              <w:t>+</w:t>
            </w:r>
            <w:r>
              <w:rPr>
                <w:rFonts w:ascii="Calibri" w:eastAsia="Times New Roman" w:hAnsi="Calibri" w:cs="Calibri"/>
                <w:color w:val="000000"/>
              </w:rPr>
              <w:t xml:space="preserve"> </w:t>
            </w:r>
            <w:r w:rsidRPr="00EA7DFC">
              <w:rPr>
                <w:rFonts w:ascii="Calibri" w:eastAsia="Times New Roman" w:hAnsi="Calibri" w:cs="Calibri"/>
                <w:color w:val="000000"/>
              </w:rPr>
              <w:t>RF</w:t>
            </w:r>
          </w:p>
        </w:tc>
        <w:tc>
          <w:tcPr>
            <w:tcW w:w="1254" w:type="dxa"/>
            <w:tcBorders>
              <w:top w:val="single" w:sz="8" w:space="0" w:color="auto"/>
              <w:left w:val="nil"/>
              <w:bottom w:val="nil"/>
              <w:right w:val="nil"/>
            </w:tcBorders>
            <w:shd w:val="clear" w:color="auto" w:fill="auto"/>
            <w:noWrap/>
            <w:vAlign w:val="bottom"/>
            <w:hideMark/>
          </w:tcPr>
          <w:p w14:paraId="45BB52BB"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GG</w:t>
            </w:r>
          </w:p>
        </w:tc>
        <w:tc>
          <w:tcPr>
            <w:tcW w:w="944" w:type="dxa"/>
            <w:tcBorders>
              <w:top w:val="single" w:sz="8" w:space="0" w:color="auto"/>
              <w:left w:val="nil"/>
              <w:bottom w:val="nil"/>
              <w:right w:val="nil"/>
            </w:tcBorders>
            <w:shd w:val="clear" w:color="000000" w:fill="A9D08E"/>
            <w:noWrap/>
            <w:vAlign w:val="bottom"/>
            <w:hideMark/>
          </w:tcPr>
          <w:p w14:paraId="3E61B47D" w14:textId="77777777" w:rsidR="004E0E8B" w:rsidRPr="00EA7DFC" w:rsidRDefault="004E0E8B" w:rsidP="004E18C5">
            <w:pPr>
              <w:spacing w:after="0" w:line="240" w:lineRule="auto"/>
              <w:jc w:val="center"/>
              <w:rPr>
                <w:rFonts w:ascii="Calibri" w:eastAsia="Times New Roman" w:hAnsi="Calibri" w:cs="Calibri"/>
              </w:rPr>
            </w:pPr>
            <w:commentRangeStart w:id="287"/>
            <w:r w:rsidRPr="00EA7DFC">
              <w:rPr>
                <w:rFonts w:ascii="Calibri" w:eastAsia="Times New Roman" w:hAnsi="Calibri" w:cs="Calibri"/>
              </w:rPr>
              <w:t>3</w:t>
            </w:r>
            <w:commentRangeEnd w:id="287"/>
            <w:r>
              <w:rPr>
                <w:rStyle w:val="CommentReference"/>
              </w:rPr>
              <w:commentReference w:id="287"/>
            </w:r>
          </w:p>
        </w:tc>
        <w:tc>
          <w:tcPr>
            <w:tcW w:w="932" w:type="dxa"/>
            <w:tcBorders>
              <w:top w:val="single" w:sz="8" w:space="0" w:color="auto"/>
              <w:left w:val="nil"/>
              <w:bottom w:val="nil"/>
              <w:right w:val="nil"/>
            </w:tcBorders>
            <w:shd w:val="clear" w:color="auto" w:fill="auto"/>
            <w:noWrap/>
            <w:vAlign w:val="bottom"/>
            <w:hideMark/>
          </w:tcPr>
          <w:p w14:paraId="4555F01C"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892" w:type="dxa"/>
            <w:tcBorders>
              <w:top w:val="single" w:sz="8" w:space="0" w:color="auto"/>
              <w:left w:val="nil"/>
              <w:bottom w:val="nil"/>
              <w:right w:val="nil"/>
            </w:tcBorders>
            <w:shd w:val="clear" w:color="auto" w:fill="auto"/>
            <w:noWrap/>
            <w:vAlign w:val="bottom"/>
            <w:hideMark/>
          </w:tcPr>
          <w:p w14:paraId="0CE92DB4"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8" w:type="dxa"/>
            <w:tcBorders>
              <w:top w:val="single" w:sz="8" w:space="0" w:color="auto"/>
              <w:left w:val="nil"/>
              <w:bottom w:val="nil"/>
              <w:right w:val="nil"/>
            </w:tcBorders>
            <w:shd w:val="clear" w:color="auto" w:fill="auto"/>
            <w:noWrap/>
            <w:vAlign w:val="bottom"/>
            <w:hideMark/>
          </w:tcPr>
          <w:p w14:paraId="688B0976"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single" w:sz="8" w:space="0" w:color="auto"/>
              <w:left w:val="nil"/>
              <w:bottom w:val="nil"/>
              <w:right w:val="nil"/>
            </w:tcBorders>
            <w:shd w:val="clear" w:color="auto" w:fill="auto"/>
            <w:noWrap/>
            <w:vAlign w:val="bottom"/>
            <w:hideMark/>
          </w:tcPr>
          <w:p w14:paraId="38F6E11D"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single" w:sz="8" w:space="0" w:color="auto"/>
              <w:left w:val="nil"/>
              <w:bottom w:val="nil"/>
              <w:right w:val="nil"/>
            </w:tcBorders>
            <w:shd w:val="clear" w:color="auto" w:fill="auto"/>
            <w:noWrap/>
            <w:vAlign w:val="bottom"/>
            <w:hideMark/>
          </w:tcPr>
          <w:p w14:paraId="7226E8ED"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r>
      <w:tr w:rsidR="004E0E8B" w:rsidRPr="00EA7DFC" w14:paraId="16208678" w14:textId="77777777" w:rsidTr="009B17FF">
        <w:trPr>
          <w:trHeight w:val="300"/>
          <w:jc w:val="center"/>
        </w:trPr>
        <w:tc>
          <w:tcPr>
            <w:tcW w:w="2000" w:type="dxa"/>
            <w:vMerge/>
            <w:tcBorders>
              <w:top w:val="nil"/>
              <w:left w:val="nil"/>
              <w:bottom w:val="nil"/>
              <w:right w:val="nil"/>
            </w:tcBorders>
            <w:vAlign w:val="center"/>
            <w:hideMark/>
          </w:tcPr>
          <w:p w14:paraId="2218CCA7" w14:textId="77777777" w:rsidR="004E0E8B" w:rsidRPr="00EA7DFC" w:rsidRDefault="004E0E8B" w:rsidP="004E18C5">
            <w:pPr>
              <w:spacing w:after="0" w:line="240" w:lineRule="auto"/>
              <w:jc w:val="center"/>
              <w:rPr>
                <w:rFonts w:ascii="Calibri" w:eastAsia="Times New Roman" w:hAnsi="Calibri" w:cs="Calibri"/>
                <w:color w:val="000000"/>
              </w:rPr>
            </w:pPr>
          </w:p>
        </w:tc>
        <w:tc>
          <w:tcPr>
            <w:tcW w:w="1254" w:type="dxa"/>
            <w:tcBorders>
              <w:top w:val="nil"/>
              <w:left w:val="nil"/>
              <w:bottom w:val="nil"/>
              <w:right w:val="nil"/>
            </w:tcBorders>
            <w:shd w:val="clear" w:color="auto" w:fill="auto"/>
            <w:noWrap/>
            <w:vAlign w:val="bottom"/>
            <w:hideMark/>
          </w:tcPr>
          <w:p w14:paraId="2C6FF70A"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JS</w:t>
            </w:r>
          </w:p>
        </w:tc>
        <w:tc>
          <w:tcPr>
            <w:tcW w:w="944" w:type="dxa"/>
            <w:tcBorders>
              <w:top w:val="nil"/>
              <w:left w:val="nil"/>
              <w:bottom w:val="nil"/>
              <w:right w:val="nil"/>
            </w:tcBorders>
            <w:shd w:val="clear" w:color="auto" w:fill="auto"/>
            <w:noWrap/>
            <w:vAlign w:val="bottom"/>
            <w:hideMark/>
          </w:tcPr>
          <w:p w14:paraId="5E650256"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32" w:type="dxa"/>
            <w:tcBorders>
              <w:top w:val="nil"/>
              <w:left w:val="nil"/>
              <w:bottom w:val="nil"/>
              <w:right w:val="nil"/>
            </w:tcBorders>
            <w:shd w:val="clear" w:color="000000" w:fill="A9D08E"/>
            <w:noWrap/>
            <w:vAlign w:val="bottom"/>
            <w:hideMark/>
          </w:tcPr>
          <w:p w14:paraId="641796ED"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4</w:t>
            </w:r>
          </w:p>
        </w:tc>
        <w:tc>
          <w:tcPr>
            <w:tcW w:w="892" w:type="dxa"/>
            <w:tcBorders>
              <w:top w:val="nil"/>
              <w:left w:val="nil"/>
              <w:bottom w:val="nil"/>
              <w:right w:val="nil"/>
            </w:tcBorders>
            <w:shd w:val="clear" w:color="auto" w:fill="auto"/>
            <w:noWrap/>
            <w:vAlign w:val="bottom"/>
            <w:hideMark/>
          </w:tcPr>
          <w:p w14:paraId="7805DB56"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8" w:type="dxa"/>
            <w:tcBorders>
              <w:top w:val="nil"/>
              <w:left w:val="nil"/>
              <w:bottom w:val="nil"/>
              <w:right w:val="nil"/>
            </w:tcBorders>
            <w:shd w:val="clear" w:color="auto" w:fill="auto"/>
            <w:noWrap/>
            <w:vAlign w:val="bottom"/>
            <w:hideMark/>
          </w:tcPr>
          <w:p w14:paraId="13BC58E6"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bottom"/>
            <w:hideMark/>
          </w:tcPr>
          <w:p w14:paraId="3BAB1D56"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bottom"/>
            <w:hideMark/>
          </w:tcPr>
          <w:p w14:paraId="2E914569"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r>
      <w:tr w:rsidR="004E0E8B" w:rsidRPr="00EA7DFC" w14:paraId="17A57EB9" w14:textId="77777777" w:rsidTr="009B17FF">
        <w:trPr>
          <w:trHeight w:val="300"/>
          <w:jc w:val="center"/>
        </w:trPr>
        <w:tc>
          <w:tcPr>
            <w:tcW w:w="2000" w:type="dxa"/>
            <w:vMerge/>
            <w:tcBorders>
              <w:top w:val="nil"/>
              <w:left w:val="nil"/>
              <w:bottom w:val="nil"/>
              <w:right w:val="nil"/>
            </w:tcBorders>
            <w:vAlign w:val="center"/>
            <w:hideMark/>
          </w:tcPr>
          <w:p w14:paraId="78D35B58" w14:textId="77777777" w:rsidR="004E0E8B" w:rsidRPr="00EA7DFC" w:rsidRDefault="004E0E8B" w:rsidP="004E18C5">
            <w:pPr>
              <w:spacing w:after="0" w:line="240" w:lineRule="auto"/>
              <w:jc w:val="center"/>
              <w:rPr>
                <w:rFonts w:ascii="Calibri" w:eastAsia="Times New Roman" w:hAnsi="Calibri" w:cs="Calibri"/>
                <w:color w:val="000000"/>
              </w:rPr>
            </w:pPr>
          </w:p>
        </w:tc>
        <w:tc>
          <w:tcPr>
            <w:tcW w:w="1254" w:type="dxa"/>
            <w:tcBorders>
              <w:top w:val="nil"/>
              <w:left w:val="nil"/>
              <w:bottom w:val="nil"/>
              <w:right w:val="nil"/>
            </w:tcBorders>
            <w:shd w:val="clear" w:color="auto" w:fill="auto"/>
            <w:noWrap/>
            <w:vAlign w:val="bottom"/>
            <w:hideMark/>
          </w:tcPr>
          <w:p w14:paraId="5F64302F"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PJ-1</w:t>
            </w:r>
          </w:p>
        </w:tc>
        <w:tc>
          <w:tcPr>
            <w:tcW w:w="944" w:type="dxa"/>
            <w:tcBorders>
              <w:top w:val="nil"/>
              <w:left w:val="nil"/>
              <w:bottom w:val="nil"/>
              <w:right w:val="nil"/>
            </w:tcBorders>
            <w:shd w:val="clear" w:color="auto" w:fill="auto"/>
            <w:noWrap/>
            <w:vAlign w:val="bottom"/>
            <w:hideMark/>
          </w:tcPr>
          <w:p w14:paraId="21996699"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32" w:type="dxa"/>
            <w:tcBorders>
              <w:top w:val="nil"/>
              <w:left w:val="nil"/>
              <w:bottom w:val="nil"/>
              <w:right w:val="nil"/>
            </w:tcBorders>
            <w:shd w:val="clear" w:color="auto" w:fill="auto"/>
            <w:noWrap/>
            <w:vAlign w:val="bottom"/>
            <w:hideMark/>
          </w:tcPr>
          <w:p w14:paraId="1501C829"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892" w:type="dxa"/>
            <w:tcBorders>
              <w:top w:val="nil"/>
              <w:left w:val="nil"/>
              <w:bottom w:val="nil"/>
              <w:right w:val="nil"/>
            </w:tcBorders>
            <w:shd w:val="clear" w:color="000000" w:fill="A9D08E"/>
            <w:noWrap/>
            <w:vAlign w:val="bottom"/>
            <w:hideMark/>
          </w:tcPr>
          <w:p w14:paraId="006898CD"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7</w:t>
            </w:r>
          </w:p>
        </w:tc>
        <w:tc>
          <w:tcPr>
            <w:tcW w:w="908" w:type="dxa"/>
            <w:tcBorders>
              <w:top w:val="nil"/>
              <w:left w:val="nil"/>
              <w:bottom w:val="nil"/>
              <w:right w:val="nil"/>
            </w:tcBorders>
            <w:shd w:val="clear" w:color="auto" w:fill="auto"/>
            <w:noWrap/>
            <w:vAlign w:val="bottom"/>
            <w:hideMark/>
          </w:tcPr>
          <w:p w14:paraId="47BAA406"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bottom"/>
            <w:hideMark/>
          </w:tcPr>
          <w:p w14:paraId="5E3352D2"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bottom"/>
            <w:hideMark/>
          </w:tcPr>
          <w:p w14:paraId="71FD25F1"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r>
      <w:tr w:rsidR="004E0E8B" w:rsidRPr="00EA7DFC" w14:paraId="516298F9" w14:textId="77777777" w:rsidTr="009B17FF">
        <w:trPr>
          <w:trHeight w:val="300"/>
          <w:jc w:val="center"/>
        </w:trPr>
        <w:tc>
          <w:tcPr>
            <w:tcW w:w="2000" w:type="dxa"/>
            <w:vMerge/>
            <w:tcBorders>
              <w:top w:val="nil"/>
              <w:left w:val="nil"/>
              <w:bottom w:val="nil"/>
              <w:right w:val="nil"/>
            </w:tcBorders>
            <w:vAlign w:val="center"/>
            <w:hideMark/>
          </w:tcPr>
          <w:p w14:paraId="42FB2F89" w14:textId="77777777" w:rsidR="004E0E8B" w:rsidRPr="00EA7DFC" w:rsidRDefault="004E0E8B" w:rsidP="004E18C5">
            <w:pPr>
              <w:spacing w:after="0" w:line="240" w:lineRule="auto"/>
              <w:jc w:val="center"/>
              <w:rPr>
                <w:rFonts w:ascii="Calibri" w:eastAsia="Times New Roman" w:hAnsi="Calibri" w:cs="Calibri"/>
                <w:color w:val="000000"/>
              </w:rPr>
            </w:pPr>
          </w:p>
        </w:tc>
        <w:tc>
          <w:tcPr>
            <w:tcW w:w="1254" w:type="dxa"/>
            <w:tcBorders>
              <w:top w:val="nil"/>
              <w:left w:val="nil"/>
              <w:bottom w:val="nil"/>
              <w:right w:val="nil"/>
            </w:tcBorders>
            <w:shd w:val="clear" w:color="auto" w:fill="auto"/>
            <w:noWrap/>
            <w:vAlign w:val="bottom"/>
            <w:hideMark/>
          </w:tcPr>
          <w:p w14:paraId="395B7AAE"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PJ-2</w:t>
            </w:r>
          </w:p>
        </w:tc>
        <w:tc>
          <w:tcPr>
            <w:tcW w:w="944" w:type="dxa"/>
            <w:tcBorders>
              <w:top w:val="nil"/>
              <w:left w:val="nil"/>
              <w:bottom w:val="nil"/>
              <w:right w:val="nil"/>
            </w:tcBorders>
            <w:shd w:val="clear" w:color="auto" w:fill="auto"/>
            <w:noWrap/>
            <w:vAlign w:val="bottom"/>
            <w:hideMark/>
          </w:tcPr>
          <w:p w14:paraId="057E2BDF"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32" w:type="dxa"/>
            <w:tcBorders>
              <w:top w:val="nil"/>
              <w:left w:val="nil"/>
              <w:bottom w:val="nil"/>
              <w:right w:val="nil"/>
            </w:tcBorders>
            <w:shd w:val="clear" w:color="auto" w:fill="auto"/>
            <w:noWrap/>
            <w:vAlign w:val="bottom"/>
            <w:hideMark/>
          </w:tcPr>
          <w:p w14:paraId="5465C880"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892" w:type="dxa"/>
            <w:tcBorders>
              <w:top w:val="nil"/>
              <w:left w:val="nil"/>
              <w:bottom w:val="nil"/>
              <w:right w:val="nil"/>
            </w:tcBorders>
            <w:shd w:val="clear" w:color="auto" w:fill="auto"/>
            <w:noWrap/>
            <w:vAlign w:val="bottom"/>
            <w:hideMark/>
          </w:tcPr>
          <w:p w14:paraId="5FC9C312"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8" w:type="dxa"/>
            <w:tcBorders>
              <w:top w:val="nil"/>
              <w:left w:val="nil"/>
              <w:bottom w:val="nil"/>
              <w:right w:val="nil"/>
            </w:tcBorders>
            <w:shd w:val="clear" w:color="000000" w:fill="A9D08E"/>
            <w:noWrap/>
            <w:vAlign w:val="bottom"/>
            <w:hideMark/>
          </w:tcPr>
          <w:p w14:paraId="5A4D6AF2"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4</w:t>
            </w:r>
          </w:p>
        </w:tc>
        <w:tc>
          <w:tcPr>
            <w:tcW w:w="900" w:type="dxa"/>
            <w:tcBorders>
              <w:top w:val="nil"/>
              <w:left w:val="nil"/>
              <w:bottom w:val="nil"/>
              <w:right w:val="nil"/>
            </w:tcBorders>
            <w:shd w:val="clear" w:color="auto" w:fill="auto"/>
            <w:noWrap/>
            <w:vAlign w:val="bottom"/>
            <w:hideMark/>
          </w:tcPr>
          <w:p w14:paraId="670CA4D9"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bottom"/>
            <w:hideMark/>
          </w:tcPr>
          <w:p w14:paraId="6B1CF7FD"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r>
      <w:tr w:rsidR="004E0E8B" w:rsidRPr="00EA7DFC" w14:paraId="392966B6" w14:textId="77777777" w:rsidTr="009B17FF">
        <w:trPr>
          <w:trHeight w:val="300"/>
          <w:jc w:val="center"/>
        </w:trPr>
        <w:tc>
          <w:tcPr>
            <w:tcW w:w="2000" w:type="dxa"/>
            <w:vMerge/>
            <w:tcBorders>
              <w:top w:val="nil"/>
              <w:left w:val="nil"/>
              <w:bottom w:val="nil"/>
              <w:right w:val="nil"/>
            </w:tcBorders>
            <w:vAlign w:val="center"/>
            <w:hideMark/>
          </w:tcPr>
          <w:p w14:paraId="4E93703B" w14:textId="77777777" w:rsidR="004E0E8B" w:rsidRPr="00EA7DFC" w:rsidRDefault="004E0E8B" w:rsidP="004E18C5">
            <w:pPr>
              <w:spacing w:after="0" w:line="240" w:lineRule="auto"/>
              <w:jc w:val="center"/>
              <w:rPr>
                <w:rFonts w:ascii="Calibri" w:eastAsia="Times New Roman" w:hAnsi="Calibri" w:cs="Calibri"/>
                <w:color w:val="000000"/>
              </w:rPr>
            </w:pPr>
          </w:p>
        </w:tc>
        <w:tc>
          <w:tcPr>
            <w:tcW w:w="1254" w:type="dxa"/>
            <w:tcBorders>
              <w:top w:val="nil"/>
              <w:left w:val="nil"/>
              <w:bottom w:val="nil"/>
              <w:right w:val="nil"/>
            </w:tcBorders>
            <w:shd w:val="clear" w:color="auto" w:fill="auto"/>
            <w:noWrap/>
            <w:vAlign w:val="bottom"/>
            <w:hideMark/>
          </w:tcPr>
          <w:p w14:paraId="0945773B"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SY</w:t>
            </w:r>
          </w:p>
        </w:tc>
        <w:tc>
          <w:tcPr>
            <w:tcW w:w="944" w:type="dxa"/>
            <w:tcBorders>
              <w:top w:val="nil"/>
              <w:left w:val="nil"/>
              <w:bottom w:val="nil"/>
              <w:right w:val="nil"/>
            </w:tcBorders>
            <w:shd w:val="clear" w:color="auto" w:fill="auto"/>
            <w:noWrap/>
            <w:vAlign w:val="bottom"/>
            <w:hideMark/>
          </w:tcPr>
          <w:p w14:paraId="48FBC635"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32" w:type="dxa"/>
            <w:tcBorders>
              <w:top w:val="nil"/>
              <w:left w:val="nil"/>
              <w:bottom w:val="nil"/>
              <w:right w:val="nil"/>
            </w:tcBorders>
            <w:shd w:val="clear" w:color="auto" w:fill="auto"/>
            <w:noWrap/>
            <w:vAlign w:val="bottom"/>
            <w:hideMark/>
          </w:tcPr>
          <w:p w14:paraId="7DEFCCCC"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892" w:type="dxa"/>
            <w:tcBorders>
              <w:top w:val="nil"/>
              <w:left w:val="nil"/>
              <w:bottom w:val="nil"/>
              <w:right w:val="nil"/>
            </w:tcBorders>
            <w:shd w:val="clear" w:color="auto" w:fill="auto"/>
            <w:noWrap/>
            <w:vAlign w:val="bottom"/>
            <w:hideMark/>
          </w:tcPr>
          <w:p w14:paraId="73909D60"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8" w:type="dxa"/>
            <w:tcBorders>
              <w:top w:val="nil"/>
              <w:left w:val="nil"/>
              <w:bottom w:val="nil"/>
              <w:right w:val="nil"/>
            </w:tcBorders>
            <w:shd w:val="clear" w:color="auto" w:fill="auto"/>
            <w:noWrap/>
            <w:vAlign w:val="bottom"/>
            <w:hideMark/>
          </w:tcPr>
          <w:p w14:paraId="0DF2620A"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000000" w:fill="A9D08E"/>
            <w:noWrap/>
            <w:vAlign w:val="bottom"/>
            <w:hideMark/>
          </w:tcPr>
          <w:p w14:paraId="26A7DE58"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4</w:t>
            </w:r>
          </w:p>
        </w:tc>
        <w:tc>
          <w:tcPr>
            <w:tcW w:w="900" w:type="dxa"/>
            <w:tcBorders>
              <w:top w:val="nil"/>
              <w:left w:val="nil"/>
              <w:bottom w:val="nil"/>
              <w:right w:val="nil"/>
            </w:tcBorders>
            <w:shd w:val="clear" w:color="auto" w:fill="auto"/>
            <w:noWrap/>
            <w:vAlign w:val="bottom"/>
            <w:hideMark/>
          </w:tcPr>
          <w:p w14:paraId="11099F1A"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r>
      <w:tr w:rsidR="004E0E8B" w:rsidRPr="00EA7DFC" w14:paraId="484C32BD" w14:textId="77777777" w:rsidTr="009B17FF">
        <w:trPr>
          <w:trHeight w:val="300"/>
          <w:jc w:val="center"/>
        </w:trPr>
        <w:tc>
          <w:tcPr>
            <w:tcW w:w="2000" w:type="dxa"/>
            <w:vMerge/>
            <w:tcBorders>
              <w:top w:val="nil"/>
              <w:left w:val="nil"/>
              <w:bottom w:val="single" w:sz="4" w:space="0" w:color="auto"/>
              <w:right w:val="nil"/>
            </w:tcBorders>
            <w:vAlign w:val="center"/>
            <w:hideMark/>
          </w:tcPr>
          <w:p w14:paraId="04562BCA" w14:textId="77777777" w:rsidR="004E0E8B" w:rsidRPr="00EA7DFC" w:rsidRDefault="004E0E8B" w:rsidP="004E18C5">
            <w:pPr>
              <w:spacing w:after="0" w:line="240" w:lineRule="auto"/>
              <w:jc w:val="center"/>
              <w:rPr>
                <w:rFonts w:ascii="Calibri" w:eastAsia="Times New Roman" w:hAnsi="Calibri" w:cs="Calibri"/>
                <w:color w:val="000000"/>
              </w:rPr>
            </w:pPr>
          </w:p>
        </w:tc>
        <w:tc>
          <w:tcPr>
            <w:tcW w:w="1254" w:type="dxa"/>
            <w:tcBorders>
              <w:top w:val="nil"/>
              <w:left w:val="nil"/>
              <w:bottom w:val="single" w:sz="4" w:space="0" w:color="auto"/>
              <w:right w:val="nil"/>
            </w:tcBorders>
            <w:shd w:val="clear" w:color="auto" w:fill="auto"/>
            <w:noWrap/>
            <w:vAlign w:val="bottom"/>
            <w:hideMark/>
          </w:tcPr>
          <w:p w14:paraId="78DA856C"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WC</w:t>
            </w:r>
          </w:p>
        </w:tc>
        <w:tc>
          <w:tcPr>
            <w:tcW w:w="944" w:type="dxa"/>
            <w:tcBorders>
              <w:top w:val="nil"/>
              <w:left w:val="nil"/>
              <w:bottom w:val="single" w:sz="4" w:space="0" w:color="auto"/>
              <w:right w:val="nil"/>
            </w:tcBorders>
            <w:shd w:val="clear" w:color="auto" w:fill="auto"/>
            <w:noWrap/>
            <w:vAlign w:val="bottom"/>
            <w:hideMark/>
          </w:tcPr>
          <w:p w14:paraId="723D8468"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32" w:type="dxa"/>
            <w:tcBorders>
              <w:top w:val="nil"/>
              <w:left w:val="nil"/>
              <w:bottom w:val="single" w:sz="4" w:space="0" w:color="auto"/>
              <w:right w:val="nil"/>
            </w:tcBorders>
            <w:shd w:val="clear" w:color="auto" w:fill="auto"/>
            <w:noWrap/>
            <w:vAlign w:val="bottom"/>
            <w:hideMark/>
          </w:tcPr>
          <w:p w14:paraId="3D0D7381"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892" w:type="dxa"/>
            <w:tcBorders>
              <w:top w:val="nil"/>
              <w:left w:val="nil"/>
              <w:bottom w:val="single" w:sz="4" w:space="0" w:color="auto"/>
              <w:right w:val="nil"/>
            </w:tcBorders>
            <w:shd w:val="clear" w:color="auto" w:fill="auto"/>
            <w:noWrap/>
            <w:vAlign w:val="bottom"/>
            <w:hideMark/>
          </w:tcPr>
          <w:p w14:paraId="48150117"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8" w:type="dxa"/>
            <w:tcBorders>
              <w:top w:val="nil"/>
              <w:left w:val="nil"/>
              <w:bottom w:val="single" w:sz="4" w:space="0" w:color="auto"/>
              <w:right w:val="nil"/>
            </w:tcBorders>
            <w:shd w:val="clear" w:color="auto" w:fill="auto"/>
            <w:noWrap/>
            <w:vAlign w:val="bottom"/>
            <w:hideMark/>
          </w:tcPr>
          <w:p w14:paraId="68D7B867"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single" w:sz="4" w:space="0" w:color="auto"/>
              <w:right w:val="nil"/>
            </w:tcBorders>
            <w:shd w:val="clear" w:color="auto" w:fill="auto"/>
            <w:noWrap/>
            <w:vAlign w:val="bottom"/>
            <w:hideMark/>
          </w:tcPr>
          <w:p w14:paraId="36CA3A95"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single" w:sz="4" w:space="0" w:color="auto"/>
              <w:right w:val="nil"/>
            </w:tcBorders>
            <w:shd w:val="clear" w:color="000000" w:fill="A9D08E"/>
            <w:noWrap/>
            <w:vAlign w:val="bottom"/>
            <w:hideMark/>
          </w:tcPr>
          <w:p w14:paraId="073646F1"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4</w:t>
            </w:r>
          </w:p>
        </w:tc>
      </w:tr>
      <w:tr w:rsidR="004E0E8B" w:rsidRPr="00EA7DFC" w14:paraId="58241C7F" w14:textId="77777777" w:rsidTr="009B17FF">
        <w:trPr>
          <w:trHeight w:val="300"/>
          <w:jc w:val="center"/>
        </w:trPr>
        <w:tc>
          <w:tcPr>
            <w:tcW w:w="2000" w:type="dxa"/>
            <w:vMerge w:val="restart"/>
            <w:tcBorders>
              <w:top w:val="single" w:sz="4" w:space="0" w:color="auto"/>
              <w:left w:val="nil"/>
              <w:bottom w:val="nil"/>
              <w:right w:val="nil"/>
            </w:tcBorders>
            <w:shd w:val="clear" w:color="auto" w:fill="auto"/>
            <w:noWrap/>
            <w:hideMark/>
          </w:tcPr>
          <w:p w14:paraId="2E43566D"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ReliefF</w:t>
            </w:r>
            <w:r>
              <w:rPr>
                <w:rFonts w:ascii="Calibri" w:eastAsia="Times New Roman" w:hAnsi="Calibri" w:cs="Calibri"/>
                <w:color w:val="000000"/>
              </w:rPr>
              <w:t xml:space="preserve"> </w:t>
            </w:r>
            <w:r w:rsidRPr="00EA7DFC">
              <w:rPr>
                <w:rFonts w:ascii="Calibri" w:eastAsia="Times New Roman" w:hAnsi="Calibri" w:cs="Calibri"/>
                <w:color w:val="000000"/>
              </w:rPr>
              <w:t>+ SVM</w:t>
            </w:r>
          </w:p>
        </w:tc>
        <w:tc>
          <w:tcPr>
            <w:tcW w:w="1254" w:type="dxa"/>
            <w:tcBorders>
              <w:top w:val="single" w:sz="4" w:space="0" w:color="auto"/>
              <w:left w:val="nil"/>
              <w:bottom w:val="nil"/>
              <w:right w:val="nil"/>
            </w:tcBorders>
            <w:shd w:val="clear" w:color="auto" w:fill="auto"/>
            <w:noWrap/>
            <w:vAlign w:val="bottom"/>
            <w:hideMark/>
          </w:tcPr>
          <w:p w14:paraId="68575E4D"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GG</w:t>
            </w:r>
          </w:p>
        </w:tc>
        <w:tc>
          <w:tcPr>
            <w:tcW w:w="944" w:type="dxa"/>
            <w:tcBorders>
              <w:top w:val="single" w:sz="4" w:space="0" w:color="auto"/>
              <w:left w:val="nil"/>
              <w:bottom w:val="nil"/>
              <w:right w:val="nil"/>
            </w:tcBorders>
            <w:shd w:val="clear" w:color="000000" w:fill="A9D08E"/>
            <w:noWrap/>
            <w:vAlign w:val="bottom"/>
            <w:hideMark/>
          </w:tcPr>
          <w:p w14:paraId="7AC98D7B" w14:textId="77777777" w:rsidR="004E0E8B" w:rsidRPr="00EA7DFC" w:rsidRDefault="004E0E8B" w:rsidP="004E18C5">
            <w:pPr>
              <w:spacing w:after="0" w:line="240" w:lineRule="auto"/>
              <w:jc w:val="center"/>
              <w:rPr>
                <w:rFonts w:ascii="Calibri" w:eastAsia="Times New Roman" w:hAnsi="Calibri" w:cs="Calibri"/>
              </w:rPr>
            </w:pPr>
            <w:r w:rsidRPr="00EA7DFC">
              <w:rPr>
                <w:rFonts w:ascii="Calibri" w:eastAsia="Times New Roman" w:hAnsi="Calibri" w:cs="Calibri"/>
              </w:rPr>
              <w:t>3</w:t>
            </w:r>
          </w:p>
        </w:tc>
        <w:tc>
          <w:tcPr>
            <w:tcW w:w="932" w:type="dxa"/>
            <w:tcBorders>
              <w:top w:val="single" w:sz="4" w:space="0" w:color="auto"/>
              <w:left w:val="nil"/>
              <w:bottom w:val="nil"/>
              <w:right w:val="nil"/>
            </w:tcBorders>
            <w:shd w:val="clear" w:color="auto" w:fill="auto"/>
            <w:noWrap/>
            <w:vAlign w:val="bottom"/>
            <w:hideMark/>
          </w:tcPr>
          <w:p w14:paraId="21459BE6"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892" w:type="dxa"/>
            <w:tcBorders>
              <w:top w:val="single" w:sz="4" w:space="0" w:color="auto"/>
              <w:left w:val="nil"/>
              <w:bottom w:val="nil"/>
              <w:right w:val="nil"/>
            </w:tcBorders>
            <w:shd w:val="clear" w:color="auto" w:fill="auto"/>
            <w:noWrap/>
            <w:vAlign w:val="bottom"/>
            <w:hideMark/>
          </w:tcPr>
          <w:p w14:paraId="067A95E8"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8" w:type="dxa"/>
            <w:tcBorders>
              <w:top w:val="single" w:sz="4" w:space="0" w:color="auto"/>
              <w:left w:val="nil"/>
              <w:bottom w:val="nil"/>
              <w:right w:val="nil"/>
            </w:tcBorders>
            <w:shd w:val="clear" w:color="auto" w:fill="auto"/>
            <w:noWrap/>
            <w:vAlign w:val="bottom"/>
            <w:hideMark/>
          </w:tcPr>
          <w:p w14:paraId="27D5A678"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single" w:sz="4" w:space="0" w:color="auto"/>
              <w:left w:val="nil"/>
              <w:bottom w:val="nil"/>
              <w:right w:val="nil"/>
            </w:tcBorders>
            <w:shd w:val="clear" w:color="auto" w:fill="auto"/>
            <w:noWrap/>
            <w:vAlign w:val="bottom"/>
            <w:hideMark/>
          </w:tcPr>
          <w:p w14:paraId="4A60247B"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single" w:sz="4" w:space="0" w:color="auto"/>
              <w:left w:val="nil"/>
              <w:bottom w:val="nil"/>
              <w:right w:val="nil"/>
            </w:tcBorders>
            <w:shd w:val="clear" w:color="auto" w:fill="auto"/>
            <w:noWrap/>
            <w:vAlign w:val="bottom"/>
            <w:hideMark/>
          </w:tcPr>
          <w:p w14:paraId="6564692F"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r>
      <w:tr w:rsidR="004E0E8B" w:rsidRPr="00EA7DFC" w14:paraId="149134E6" w14:textId="77777777" w:rsidTr="009B17FF">
        <w:trPr>
          <w:trHeight w:val="300"/>
          <w:jc w:val="center"/>
        </w:trPr>
        <w:tc>
          <w:tcPr>
            <w:tcW w:w="2000" w:type="dxa"/>
            <w:vMerge/>
            <w:tcBorders>
              <w:top w:val="nil"/>
              <w:left w:val="nil"/>
              <w:bottom w:val="nil"/>
              <w:right w:val="nil"/>
            </w:tcBorders>
            <w:vAlign w:val="center"/>
            <w:hideMark/>
          </w:tcPr>
          <w:p w14:paraId="7C66079A" w14:textId="77777777" w:rsidR="004E0E8B" w:rsidRPr="00EA7DFC" w:rsidRDefault="004E0E8B" w:rsidP="004E18C5">
            <w:pPr>
              <w:spacing w:after="0" w:line="240" w:lineRule="auto"/>
              <w:jc w:val="center"/>
              <w:rPr>
                <w:rFonts w:ascii="Calibri" w:eastAsia="Times New Roman" w:hAnsi="Calibri" w:cs="Calibri"/>
                <w:color w:val="000000"/>
              </w:rPr>
            </w:pPr>
          </w:p>
        </w:tc>
        <w:tc>
          <w:tcPr>
            <w:tcW w:w="1254" w:type="dxa"/>
            <w:tcBorders>
              <w:top w:val="nil"/>
              <w:left w:val="nil"/>
              <w:bottom w:val="nil"/>
              <w:right w:val="nil"/>
            </w:tcBorders>
            <w:shd w:val="clear" w:color="auto" w:fill="auto"/>
            <w:noWrap/>
            <w:vAlign w:val="bottom"/>
            <w:hideMark/>
          </w:tcPr>
          <w:p w14:paraId="713EAC7B"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JS</w:t>
            </w:r>
          </w:p>
        </w:tc>
        <w:tc>
          <w:tcPr>
            <w:tcW w:w="944" w:type="dxa"/>
            <w:tcBorders>
              <w:top w:val="nil"/>
              <w:left w:val="nil"/>
              <w:bottom w:val="nil"/>
              <w:right w:val="nil"/>
            </w:tcBorders>
            <w:shd w:val="clear" w:color="auto" w:fill="auto"/>
            <w:noWrap/>
            <w:vAlign w:val="bottom"/>
            <w:hideMark/>
          </w:tcPr>
          <w:p w14:paraId="0C6BEF89"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32" w:type="dxa"/>
            <w:tcBorders>
              <w:top w:val="nil"/>
              <w:left w:val="nil"/>
              <w:bottom w:val="nil"/>
              <w:right w:val="nil"/>
            </w:tcBorders>
            <w:shd w:val="clear" w:color="000000" w:fill="A9D08E"/>
            <w:noWrap/>
            <w:vAlign w:val="bottom"/>
            <w:hideMark/>
          </w:tcPr>
          <w:p w14:paraId="23D11032"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4</w:t>
            </w:r>
          </w:p>
        </w:tc>
        <w:tc>
          <w:tcPr>
            <w:tcW w:w="892" w:type="dxa"/>
            <w:tcBorders>
              <w:top w:val="nil"/>
              <w:left w:val="nil"/>
              <w:bottom w:val="nil"/>
              <w:right w:val="nil"/>
            </w:tcBorders>
            <w:shd w:val="clear" w:color="auto" w:fill="auto"/>
            <w:noWrap/>
            <w:vAlign w:val="bottom"/>
            <w:hideMark/>
          </w:tcPr>
          <w:p w14:paraId="26671533"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8" w:type="dxa"/>
            <w:tcBorders>
              <w:top w:val="nil"/>
              <w:left w:val="nil"/>
              <w:bottom w:val="nil"/>
              <w:right w:val="nil"/>
            </w:tcBorders>
            <w:shd w:val="clear" w:color="auto" w:fill="auto"/>
            <w:noWrap/>
            <w:vAlign w:val="bottom"/>
            <w:hideMark/>
          </w:tcPr>
          <w:p w14:paraId="5BA5007F"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bottom"/>
            <w:hideMark/>
          </w:tcPr>
          <w:p w14:paraId="6410E01A"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bottom"/>
            <w:hideMark/>
          </w:tcPr>
          <w:p w14:paraId="767228B9"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r>
      <w:tr w:rsidR="004E0E8B" w:rsidRPr="00EA7DFC" w14:paraId="2F4F0D7C" w14:textId="77777777" w:rsidTr="009B17FF">
        <w:trPr>
          <w:trHeight w:val="300"/>
          <w:jc w:val="center"/>
        </w:trPr>
        <w:tc>
          <w:tcPr>
            <w:tcW w:w="2000" w:type="dxa"/>
            <w:vMerge/>
            <w:tcBorders>
              <w:top w:val="nil"/>
              <w:left w:val="nil"/>
              <w:bottom w:val="nil"/>
              <w:right w:val="nil"/>
            </w:tcBorders>
            <w:vAlign w:val="center"/>
            <w:hideMark/>
          </w:tcPr>
          <w:p w14:paraId="21A7206A" w14:textId="77777777" w:rsidR="004E0E8B" w:rsidRPr="00EA7DFC" w:rsidRDefault="004E0E8B" w:rsidP="004E18C5">
            <w:pPr>
              <w:spacing w:after="0" w:line="240" w:lineRule="auto"/>
              <w:jc w:val="center"/>
              <w:rPr>
                <w:rFonts w:ascii="Calibri" w:eastAsia="Times New Roman" w:hAnsi="Calibri" w:cs="Calibri"/>
                <w:color w:val="000000"/>
              </w:rPr>
            </w:pPr>
          </w:p>
        </w:tc>
        <w:tc>
          <w:tcPr>
            <w:tcW w:w="1254" w:type="dxa"/>
            <w:tcBorders>
              <w:top w:val="nil"/>
              <w:left w:val="nil"/>
              <w:bottom w:val="nil"/>
              <w:right w:val="nil"/>
            </w:tcBorders>
            <w:shd w:val="clear" w:color="auto" w:fill="auto"/>
            <w:noWrap/>
            <w:vAlign w:val="bottom"/>
            <w:hideMark/>
          </w:tcPr>
          <w:p w14:paraId="23935994"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PJ-1</w:t>
            </w:r>
          </w:p>
        </w:tc>
        <w:tc>
          <w:tcPr>
            <w:tcW w:w="944" w:type="dxa"/>
            <w:tcBorders>
              <w:top w:val="nil"/>
              <w:left w:val="nil"/>
              <w:bottom w:val="nil"/>
              <w:right w:val="nil"/>
            </w:tcBorders>
            <w:shd w:val="clear" w:color="auto" w:fill="auto"/>
            <w:noWrap/>
            <w:vAlign w:val="bottom"/>
            <w:hideMark/>
          </w:tcPr>
          <w:p w14:paraId="66E038C9"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32" w:type="dxa"/>
            <w:tcBorders>
              <w:top w:val="nil"/>
              <w:left w:val="nil"/>
              <w:bottom w:val="nil"/>
              <w:right w:val="nil"/>
            </w:tcBorders>
            <w:shd w:val="clear" w:color="auto" w:fill="auto"/>
            <w:noWrap/>
            <w:vAlign w:val="bottom"/>
            <w:hideMark/>
          </w:tcPr>
          <w:p w14:paraId="42EF75CC"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892" w:type="dxa"/>
            <w:tcBorders>
              <w:top w:val="nil"/>
              <w:left w:val="nil"/>
              <w:bottom w:val="nil"/>
              <w:right w:val="nil"/>
            </w:tcBorders>
            <w:shd w:val="clear" w:color="000000" w:fill="A9D08E"/>
            <w:noWrap/>
            <w:vAlign w:val="bottom"/>
            <w:hideMark/>
          </w:tcPr>
          <w:p w14:paraId="7786F9D5"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7</w:t>
            </w:r>
          </w:p>
        </w:tc>
        <w:tc>
          <w:tcPr>
            <w:tcW w:w="908" w:type="dxa"/>
            <w:tcBorders>
              <w:top w:val="nil"/>
              <w:left w:val="nil"/>
              <w:bottom w:val="nil"/>
              <w:right w:val="nil"/>
            </w:tcBorders>
            <w:shd w:val="clear" w:color="auto" w:fill="auto"/>
            <w:noWrap/>
            <w:vAlign w:val="bottom"/>
            <w:hideMark/>
          </w:tcPr>
          <w:p w14:paraId="102B61B5"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bottom"/>
            <w:hideMark/>
          </w:tcPr>
          <w:p w14:paraId="6B502402"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bottom"/>
            <w:hideMark/>
          </w:tcPr>
          <w:p w14:paraId="7C8256F6"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r>
      <w:tr w:rsidR="004E0E8B" w:rsidRPr="00EA7DFC" w14:paraId="3E630B2B" w14:textId="77777777" w:rsidTr="009B17FF">
        <w:trPr>
          <w:trHeight w:val="300"/>
          <w:jc w:val="center"/>
        </w:trPr>
        <w:tc>
          <w:tcPr>
            <w:tcW w:w="2000" w:type="dxa"/>
            <w:vMerge/>
            <w:tcBorders>
              <w:top w:val="nil"/>
              <w:left w:val="nil"/>
              <w:bottom w:val="nil"/>
              <w:right w:val="nil"/>
            </w:tcBorders>
            <w:vAlign w:val="center"/>
            <w:hideMark/>
          </w:tcPr>
          <w:p w14:paraId="06C51A1A" w14:textId="77777777" w:rsidR="004E0E8B" w:rsidRPr="00EA7DFC" w:rsidRDefault="004E0E8B" w:rsidP="004E18C5">
            <w:pPr>
              <w:spacing w:after="0" w:line="240" w:lineRule="auto"/>
              <w:jc w:val="center"/>
              <w:rPr>
                <w:rFonts w:ascii="Calibri" w:eastAsia="Times New Roman" w:hAnsi="Calibri" w:cs="Calibri"/>
                <w:color w:val="000000"/>
              </w:rPr>
            </w:pPr>
          </w:p>
        </w:tc>
        <w:tc>
          <w:tcPr>
            <w:tcW w:w="1254" w:type="dxa"/>
            <w:tcBorders>
              <w:top w:val="nil"/>
              <w:left w:val="nil"/>
              <w:bottom w:val="nil"/>
              <w:right w:val="nil"/>
            </w:tcBorders>
            <w:shd w:val="clear" w:color="auto" w:fill="auto"/>
            <w:noWrap/>
            <w:vAlign w:val="bottom"/>
            <w:hideMark/>
          </w:tcPr>
          <w:p w14:paraId="528718EF"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PJ-2</w:t>
            </w:r>
          </w:p>
        </w:tc>
        <w:tc>
          <w:tcPr>
            <w:tcW w:w="944" w:type="dxa"/>
            <w:tcBorders>
              <w:top w:val="nil"/>
              <w:left w:val="nil"/>
              <w:bottom w:val="nil"/>
              <w:right w:val="nil"/>
            </w:tcBorders>
            <w:shd w:val="clear" w:color="auto" w:fill="auto"/>
            <w:noWrap/>
            <w:vAlign w:val="bottom"/>
            <w:hideMark/>
          </w:tcPr>
          <w:p w14:paraId="23D45939"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32" w:type="dxa"/>
            <w:tcBorders>
              <w:top w:val="nil"/>
              <w:left w:val="nil"/>
              <w:bottom w:val="nil"/>
              <w:right w:val="nil"/>
            </w:tcBorders>
            <w:shd w:val="clear" w:color="auto" w:fill="auto"/>
            <w:noWrap/>
            <w:vAlign w:val="bottom"/>
            <w:hideMark/>
          </w:tcPr>
          <w:p w14:paraId="246FB5BA"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892" w:type="dxa"/>
            <w:tcBorders>
              <w:top w:val="nil"/>
              <w:left w:val="nil"/>
              <w:bottom w:val="nil"/>
              <w:right w:val="nil"/>
            </w:tcBorders>
            <w:shd w:val="clear" w:color="auto" w:fill="auto"/>
            <w:noWrap/>
            <w:vAlign w:val="bottom"/>
            <w:hideMark/>
          </w:tcPr>
          <w:p w14:paraId="6C9B6820"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8" w:type="dxa"/>
            <w:tcBorders>
              <w:top w:val="nil"/>
              <w:left w:val="nil"/>
              <w:bottom w:val="nil"/>
              <w:right w:val="nil"/>
            </w:tcBorders>
            <w:shd w:val="clear" w:color="000000" w:fill="A9D08E"/>
            <w:noWrap/>
            <w:vAlign w:val="bottom"/>
            <w:hideMark/>
          </w:tcPr>
          <w:p w14:paraId="20F67F60"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4</w:t>
            </w:r>
          </w:p>
        </w:tc>
        <w:tc>
          <w:tcPr>
            <w:tcW w:w="900" w:type="dxa"/>
            <w:tcBorders>
              <w:top w:val="nil"/>
              <w:left w:val="nil"/>
              <w:bottom w:val="nil"/>
              <w:right w:val="nil"/>
            </w:tcBorders>
            <w:shd w:val="clear" w:color="auto" w:fill="auto"/>
            <w:noWrap/>
            <w:vAlign w:val="bottom"/>
            <w:hideMark/>
          </w:tcPr>
          <w:p w14:paraId="2B814125"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auto" w:fill="auto"/>
            <w:noWrap/>
            <w:vAlign w:val="bottom"/>
            <w:hideMark/>
          </w:tcPr>
          <w:p w14:paraId="18ACF5EC"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r>
      <w:tr w:rsidR="004E0E8B" w:rsidRPr="00EA7DFC" w14:paraId="41CC44B6" w14:textId="77777777" w:rsidTr="009B17FF">
        <w:trPr>
          <w:trHeight w:val="64"/>
          <w:jc w:val="center"/>
        </w:trPr>
        <w:tc>
          <w:tcPr>
            <w:tcW w:w="2000" w:type="dxa"/>
            <w:vMerge/>
            <w:tcBorders>
              <w:top w:val="nil"/>
              <w:left w:val="nil"/>
              <w:bottom w:val="nil"/>
              <w:right w:val="nil"/>
            </w:tcBorders>
            <w:vAlign w:val="center"/>
            <w:hideMark/>
          </w:tcPr>
          <w:p w14:paraId="78B03F71" w14:textId="77777777" w:rsidR="004E0E8B" w:rsidRPr="00EA7DFC" w:rsidRDefault="004E0E8B" w:rsidP="004E18C5">
            <w:pPr>
              <w:spacing w:after="0" w:line="240" w:lineRule="auto"/>
              <w:jc w:val="center"/>
              <w:rPr>
                <w:rFonts w:ascii="Calibri" w:eastAsia="Times New Roman" w:hAnsi="Calibri" w:cs="Calibri"/>
                <w:color w:val="000000"/>
              </w:rPr>
            </w:pPr>
          </w:p>
        </w:tc>
        <w:tc>
          <w:tcPr>
            <w:tcW w:w="1254" w:type="dxa"/>
            <w:tcBorders>
              <w:top w:val="nil"/>
              <w:left w:val="nil"/>
              <w:bottom w:val="nil"/>
              <w:right w:val="nil"/>
            </w:tcBorders>
            <w:shd w:val="clear" w:color="auto" w:fill="auto"/>
            <w:noWrap/>
            <w:vAlign w:val="bottom"/>
            <w:hideMark/>
          </w:tcPr>
          <w:p w14:paraId="1C7ED58D"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SY</w:t>
            </w:r>
          </w:p>
        </w:tc>
        <w:tc>
          <w:tcPr>
            <w:tcW w:w="944" w:type="dxa"/>
            <w:tcBorders>
              <w:top w:val="nil"/>
              <w:left w:val="nil"/>
              <w:bottom w:val="nil"/>
              <w:right w:val="nil"/>
            </w:tcBorders>
            <w:shd w:val="clear" w:color="auto" w:fill="auto"/>
            <w:noWrap/>
            <w:vAlign w:val="bottom"/>
            <w:hideMark/>
          </w:tcPr>
          <w:p w14:paraId="48D353AB"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32" w:type="dxa"/>
            <w:tcBorders>
              <w:top w:val="nil"/>
              <w:left w:val="nil"/>
              <w:bottom w:val="nil"/>
              <w:right w:val="nil"/>
            </w:tcBorders>
            <w:shd w:val="clear" w:color="auto" w:fill="auto"/>
            <w:noWrap/>
            <w:vAlign w:val="bottom"/>
            <w:hideMark/>
          </w:tcPr>
          <w:p w14:paraId="6E3DB1F7"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892" w:type="dxa"/>
            <w:tcBorders>
              <w:top w:val="nil"/>
              <w:left w:val="nil"/>
              <w:bottom w:val="nil"/>
              <w:right w:val="nil"/>
            </w:tcBorders>
            <w:shd w:val="clear" w:color="auto" w:fill="auto"/>
            <w:noWrap/>
            <w:vAlign w:val="bottom"/>
            <w:hideMark/>
          </w:tcPr>
          <w:p w14:paraId="4FE151AE"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8" w:type="dxa"/>
            <w:tcBorders>
              <w:top w:val="nil"/>
              <w:left w:val="nil"/>
              <w:bottom w:val="nil"/>
              <w:right w:val="nil"/>
            </w:tcBorders>
            <w:shd w:val="clear" w:color="auto" w:fill="auto"/>
            <w:noWrap/>
            <w:vAlign w:val="bottom"/>
            <w:hideMark/>
          </w:tcPr>
          <w:p w14:paraId="12077148"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nil"/>
              <w:right w:val="nil"/>
            </w:tcBorders>
            <w:shd w:val="clear" w:color="000000" w:fill="A9D08E"/>
            <w:noWrap/>
            <w:vAlign w:val="bottom"/>
            <w:hideMark/>
          </w:tcPr>
          <w:p w14:paraId="42918E4E"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4</w:t>
            </w:r>
          </w:p>
        </w:tc>
        <w:tc>
          <w:tcPr>
            <w:tcW w:w="900" w:type="dxa"/>
            <w:tcBorders>
              <w:top w:val="nil"/>
              <w:left w:val="nil"/>
              <w:bottom w:val="nil"/>
              <w:right w:val="nil"/>
            </w:tcBorders>
            <w:shd w:val="clear" w:color="auto" w:fill="auto"/>
            <w:noWrap/>
            <w:vAlign w:val="bottom"/>
            <w:hideMark/>
          </w:tcPr>
          <w:p w14:paraId="650D142F"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r>
      <w:tr w:rsidR="004E0E8B" w:rsidRPr="00EA7DFC" w14:paraId="0A309377" w14:textId="77777777" w:rsidTr="009B17FF">
        <w:trPr>
          <w:trHeight w:val="300"/>
          <w:jc w:val="center"/>
        </w:trPr>
        <w:tc>
          <w:tcPr>
            <w:tcW w:w="2000" w:type="dxa"/>
            <w:vMerge/>
            <w:tcBorders>
              <w:top w:val="nil"/>
              <w:left w:val="nil"/>
              <w:bottom w:val="single" w:sz="18" w:space="0" w:color="auto"/>
              <w:right w:val="nil"/>
            </w:tcBorders>
            <w:vAlign w:val="center"/>
            <w:hideMark/>
          </w:tcPr>
          <w:p w14:paraId="5474DAB3" w14:textId="77777777" w:rsidR="004E0E8B" w:rsidRPr="00EA7DFC" w:rsidRDefault="004E0E8B" w:rsidP="004E18C5">
            <w:pPr>
              <w:spacing w:after="0" w:line="240" w:lineRule="auto"/>
              <w:jc w:val="center"/>
              <w:rPr>
                <w:rFonts w:ascii="Calibri" w:eastAsia="Times New Roman" w:hAnsi="Calibri" w:cs="Calibri"/>
                <w:color w:val="000000"/>
              </w:rPr>
            </w:pPr>
          </w:p>
        </w:tc>
        <w:tc>
          <w:tcPr>
            <w:tcW w:w="1254" w:type="dxa"/>
            <w:tcBorders>
              <w:top w:val="nil"/>
              <w:left w:val="nil"/>
              <w:bottom w:val="single" w:sz="18" w:space="0" w:color="auto"/>
              <w:right w:val="nil"/>
            </w:tcBorders>
            <w:shd w:val="clear" w:color="auto" w:fill="auto"/>
            <w:noWrap/>
            <w:vAlign w:val="bottom"/>
            <w:hideMark/>
          </w:tcPr>
          <w:p w14:paraId="21F6E40A"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WC</w:t>
            </w:r>
          </w:p>
        </w:tc>
        <w:tc>
          <w:tcPr>
            <w:tcW w:w="944" w:type="dxa"/>
            <w:tcBorders>
              <w:top w:val="nil"/>
              <w:left w:val="nil"/>
              <w:bottom w:val="single" w:sz="18" w:space="0" w:color="auto"/>
              <w:right w:val="nil"/>
            </w:tcBorders>
            <w:shd w:val="clear" w:color="auto" w:fill="auto"/>
            <w:noWrap/>
            <w:vAlign w:val="bottom"/>
            <w:hideMark/>
          </w:tcPr>
          <w:p w14:paraId="17971366"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32" w:type="dxa"/>
            <w:tcBorders>
              <w:top w:val="nil"/>
              <w:left w:val="nil"/>
              <w:bottom w:val="single" w:sz="18" w:space="0" w:color="auto"/>
              <w:right w:val="nil"/>
            </w:tcBorders>
            <w:shd w:val="clear" w:color="auto" w:fill="auto"/>
            <w:noWrap/>
            <w:vAlign w:val="bottom"/>
            <w:hideMark/>
          </w:tcPr>
          <w:p w14:paraId="19CFF9A3"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892" w:type="dxa"/>
            <w:tcBorders>
              <w:top w:val="nil"/>
              <w:left w:val="nil"/>
              <w:bottom w:val="single" w:sz="18" w:space="0" w:color="auto"/>
              <w:right w:val="nil"/>
            </w:tcBorders>
            <w:shd w:val="clear" w:color="auto" w:fill="auto"/>
            <w:noWrap/>
            <w:vAlign w:val="bottom"/>
            <w:hideMark/>
          </w:tcPr>
          <w:p w14:paraId="5AA8A3ED"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8" w:type="dxa"/>
            <w:tcBorders>
              <w:top w:val="nil"/>
              <w:left w:val="nil"/>
              <w:bottom w:val="single" w:sz="18" w:space="0" w:color="auto"/>
              <w:right w:val="nil"/>
            </w:tcBorders>
            <w:shd w:val="clear" w:color="auto" w:fill="auto"/>
            <w:noWrap/>
            <w:vAlign w:val="bottom"/>
            <w:hideMark/>
          </w:tcPr>
          <w:p w14:paraId="12A5A067"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single" w:sz="18" w:space="0" w:color="auto"/>
              <w:right w:val="nil"/>
            </w:tcBorders>
            <w:shd w:val="clear" w:color="auto" w:fill="auto"/>
            <w:noWrap/>
            <w:vAlign w:val="bottom"/>
            <w:hideMark/>
          </w:tcPr>
          <w:p w14:paraId="77075912"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0</w:t>
            </w:r>
          </w:p>
        </w:tc>
        <w:tc>
          <w:tcPr>
            <w:tcW w:w="900" w:type="dxa"/>
            <w:tcBorders>
              <w:top w:val="nil"/>
              <w:left w:val="nil"/>
              <w:bottom w:val="single" w:sz="18" w:space="0" w:color="auto"/>
              <w:right w:val="nil"/>
            </w:tcBorders>
            <w:shd w:val="clear" w:color="000000" w:fill="A9D08E"/>
            <w:noWrap/>
            <w:vAlign w:val="bottom"/>
            <w:hideMark/>
          </w:tcPr>
          <w:p w14:paraId="6FF0F695" w14:textId="77777777" w:rsidR="004E0E8B" w:rsidRPr="00EA7DFC" w:rsidRDefault="004E0E8B" w:rsidP="004E18C5">
            <w:pPr>
              <w:spacing w:after="0" w:line="240" w:lineRule="auto"/>
              <w:jc w:val="center"/>
              <w:rPr>
                <w:rFonts w:ascii="Calibri" w:eastAsia="Times New Roman" w:hAnsi="Calibri" w:cs="Calibri"/>
                <w:color w:val="000000"/>
              </w:rPr>
            </w:pPr>
            <w:r w:rsidRPr="00EA7DFC">
              <w:rPr>
                <w:rFonts w:ascii="Calibri" w:eastAsia="Times New Roman" w:hAnsi="Calibri" w:cs="Calibri"/>
                <w:color w:val="000000"/>
              </w:rPr>
              <w:t>4</w:t>
            </w:r>
          </w:p>
        </w:tc>
      </w:tr>
    </w:tbl>
    <w:p w14:paraId="0104602B" w14:textId="77777777" w:rsidR="009B17FF" w:rsidRDefault="009B17FF" w:rsidP="002C6892">
      <w:pPr>
        <w:jc w:val="both"/>
      </w:pPr>
    </w:p>
    <w:p w14:paraId="39F5094F" w14:textId="44660A11" w:rsidR="00D272E6" w:rsidRDefault="00DC2FA7" w:rsidP="00693BA3">
      <w:pPr>
        <w:jc w:val="both"/>
      </w:pPr>
      <w:del w:id="288" w:author="Peng, Hong" w:date="2020-03-30T20:57:00Z">
        <w:r w:rsidDel="003B6A7D">
          <w:delText>I</w:delText>
        </w:r>
        <w:r w:rsidR="00506D0B" w:rsidDel="003B6A7D">
          <w:delText>n a similar study</w:delText>
        </w:r>
        <w:r w:rsidR="00774315" w:rsidDel="003B6A7D">
          <w:delText xml:space="preserve"> where feature selection was </w:delText>
        </w:r>
        <w:r w:rsidR="00327D4C" w:rsidDel="003B6A7D">
          <w:delText xml:space="preserve">also </w:delText>
        </w:r>
        <w:r w:rsidR="00774315" w:rsidDel="003B6A7D">
          <w:delText>applied</w:delText>
        </w:r>
        <w:r w:rsidR="00BA7DE1" w:rsidDel="003B6A7D">
          <w:delText xml:space="preserve">, </w:delText>
        </w:r>
        <w:r w:rsidR="00774315" w:rsidDel="003B6A7D">
          <w:delText xml:space="preserve">it was </w:delText>
        </w:r>
        <w:r w:rsidR="0086519F" w:rsidDel="003B6A7D">
          <w:delText xml:space="preserve">also </w:delText>
        </w:r>
        <w:r w:rsidR="00C740AB" w:rsidDel="003B6A7D">
          <w:delText>found</w:delText>
        </w:r>
        <w:r w:rsidR="00F07C85" w:rsidDel="003B6A7D">
          <w:delText xml:space="preserve"> that </w:delText>
        </w:r>
        <w:r w:rsidR="00F07C85" w:rsidDel="003B6A7D">
          <w:rPr>
            <w:rFonts w:hint="eastAsia"/>
          </w:rPr>
          <w:delText xml:space="preserve">a </w:delText>
        </w:r>
        <w:r w:rsidR="00C740AB" w:rsidDel="003B6A7D">
          <w:rPr>
            <w:rFonts w:hint="eastAsia"/>
          </w:rPr>
          <w:delText>small goup of</w:delText>
        </w:r>
        <w:r w:rsidR="00C740AB" w:rsidDel="003B6A7D">
          <w:delText xml:space="preserve"> elements </w:delText>
        </w:r>
        <w:r w:rsidR="002E1C3D" w:rsidDel="003B6A7D">
          <w:rPr>
            <w:rFonts w:hint="eastAsia"/>
          </w:rPr>
          <w:delText>(</w:delText>
        </w:r>
        <w:r w:rsidR="000B4448" w:rsidDel="003B6A7D">
          <w:rPr>
            <w:vertAlign w:val="superscript"/>
          </w:rPr>
          <w:delText>14</w:delText>
        </w:r>
        <w:r w:rsidR="00DB4BC0" w:rsidDel="003B6A7D">
          <w:delText>Cd</w:delText>
        </w:r>
        <w:r w:rsidR="00A475E2" w:rsidDel="003B6A7D">
          <w:delText>,</w:delText>
        </w:r>
        <w:r w:rsidR="00DB4BC0" w:rsidDel="003B6A7D">
          <w:delText xml:space="preserve"> </w:delText>
        </w:r>
        <w:r w:rsidR="000B4448" w:rsidDel="003B6A7D">
          <w:rPr>
            <w:vertAlign w:val="superscript"/>
          </w:rPr>
          <w:delText>85</w:delText>
        </w:r>
        <w:r w:rsidR="00DB4BC0" w:rsidDel="003B6A7D">
          <w:delText xml:space="preserve">Rb, </w:delText>
        </w:r>
        <w:r w:rsidR="000B4448" w:rsidDel="003B6A7D">
          <w:rPr>
            <w:vertAlign w:val="superscript"/>
          </w:rPr>
          <w:delText>12</w:delText>
        </w:r>
        <w:r w:rsidR="00DB4BC0" w:rsidDel="003B6A7D">
          <w:delText>Mg and</w:delText>
        </w:r>
        <w:r w:rsidR="000B4448" w:rsidDel="003B6A7D">
          <w:rPr>
            <w:vertAlign w:val="superscript"/>
          </w:rPr>
          <w:delText>19</w:delText>
        </w:r>
        <w:r w:rsidR="00DB4BC0" w:rsidDel="003B6A7D">
          <w:delText>K</w:delText>
        </w:r>
        <w:r w:rsidR="002E1C3D" w:rsidDel="003B6A7D">
          <w:delText>)</w:delText>
        </w:r>
        <w:r w:rsidR="00DB4BC0" w:rsidDel="003B6A7D">
          <w:delText xml:space="preserve"> </w:delText>
        </w:r>
        <w:r w:rsidR="002E1C3D" w:rsidDel="003B6A7D">
          <w:delText xml:space="preserve">were </w:delText>
        </w:r>
        <w:r w:rsidR="00A62895" w:rsidDel="003B6A7D">
          <w:delText xml:space="preserve">the </w:delText>
        </w:r>
        <w:r w:rsidR="004B1229" w:rsidDel="003B6A7D">
          <w:delText>most relevant for the dif</w:delText>
        </w:r>
        <w:r w:rsidR="009E371E" w:rsidDel="003B6A7D">
          <w:delText xml:space="preserve">ferientiation </w:delText>
        </w:r>
        <w:r w:rsidR="00DF758B" w:rsidDel="003B6A7D">
          <w:delText>between rice samples obtained from two geological orgins in Brazil</w:delText>
        </w:r>
        <w:r w:rsidR="002E1C3D" w:rsidDel="003B6A7D">
          <w:fldChar w:fldCharType="begin" w:fldLock="1"/>
        </w:r>
        <w:r w:rsidR="002C0B5B" w:rsidDel="003B6A7D">
          <w:del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delInstrText>
        </w:r>
        <w:r w:rsidR="002E1C3D" w:rsidDel="003B6A7D">
          <w:fldChar w:fldCharType="separate"/>
        </w:r>
        <w:r w:rsidR="002E1C3D" w:rsidRPr="002E1C3D" w:rsidDel="003B6A7D">
          <w:rPr>
            <w:noProof/>
            <w:vertAlign w:val="superscript"/>
          </w:rPr>
          <w:delText>12</w:delText>
        </w:r>
        <w:r w:rsidR="002E1C3D" w:rsidDel="003B6A7D">
          <w:fldChar w:fldCharType="end"/>
        </w:r>
        <w:r w:rsidR="009E371E" w:rsidDel="003B6A7D">
          <w:delText>.</w:delText>
        </w:r>
        <w:r w:rsidR="0043047A" w:rsidDel="003B6A7D">
          <w:delText xml:space="preserve"> </w:delText>
        </w:r>
      </w:del>
      <w:del w:id="289" w:author="Peng, Hong" w:date="2020-03-31T09:39:00Z">
        <w:r w:rsidR="00A6440E" w:rsidDel="00214259">
          <w:delText xml:space="preserve">To further </w:delText>
        </w:r>
        <w:commentRangeStart w:id="290"/>
        <w:r w:rsidR="00A6440E" w:rsidDel="00214259">
          <w:delText>visualize</w:delText>
        </w:r>
        <w:commentRangeEnd w:id="290"/>
        <w:r w:rsidR="007B35C4" w:rsidDel="00214259">
          <w:rPr>
            <w:rStyle w:val="CommentReference"/>
          </w:rPr>
          <w:commentReference w:id="290"/>
        </w:r>
        <w:r w:rsidR="00A6440E" w:rsidDel="00214259">
          <w:delText xml:space="preserve"> the </w:delText>
        </w:r>
        <w:r w:rsidR="00AB6FDC" w:rsidDel="00214259">
          <w:delText xml:space="preserve">different </w:delText>
        </w:r>
        <w:r w:rsidR="00044C0D" w:rsidDel="00214259">
          <w:delText>element</w:delText>
        </w:r>
        <w:r w:rsidR="00A6440E" w:rsidDel="00214259">
          <w:delText xml:space="preserve"> pattern</w:delText>
        </w:r>
        <w:r w:rsidR="00AB6FDC" w:rsidDel="00214259">
          <w:delText>s</w:delText>
        </w:r>
        <w:r w:rsidR="00A6440E" w:rsidDel="00214259">
          <w:delText xml:space="preserve"> </w:delText>
        </w:r>
        <w:r w:rsidR="00AB6FDC" w:rsidDel="00214259">
          <w:delText xml:space="preserve">of  </w:delText>
        </w:r>
        <w:r w:rsidR="00963785" w:rsidDel="00214259">
          <w:delText xml:space="preserve">six </w:delText>
        </w:r>
        <w:r w:rsidR="00A6440E" w:rsidDel="00214259">
          <w:delText>type</w:delText>
        </w:r>
        <w:r w:rsidR="00AB6FDC" w:rsidDel="00214259">
          <w:delText>s</w:delText>
        </w:r>
        <w:r w:rsidR="00A6440E" w:rsidDel="00214259">
          <w:delText xml:space="preserve"> of GI rice</w:delText>
        </w:r>
        <w:r w:rsidR="00424D91" w:rsidDel="00214259">
          <w:delText>, we plot</w:delText>
        </w:r>
        <w:r w:rsidR="00795322" w:rsidDel="00214259">
          <w:delText>t</w:delText>
        </w:r>
        <w:r w:rsidR="00424D91" w:rsidDel="00214259">
          <w:delText xml:space="preserve">ed </w:delText>
        </w:r>
        <w:r w:rsidR="00AB6FDC" w:rsidDel="00214259">
          <w:delText xml:space="preserve">the  </w:delText>
        </w:r>
        <w:r w:rsidR="00D6348A" w:rsidDel="00214259">
          <w:delText>relative median concentration</w:delText>
        </w:r>
        <w:r w:rsidR="00D97703" w:rsidDel="00214259">
          <w:delText>s</w:delText>
        </w:r>
        <w:r w:rsidR="00AB6FDC" w:rsidDel="00214259">
          <w:delText xml:space="preserve"> of </w:delText>
        </w:r>
        <w:r w:rsidR="002667C0" w:rsidDel="00214259">
          <w:delText>four selected elements</w:delText>
        </w:r>
        <w:r w:rsidR="00E474E7" w:rsidDel="00214259">
          <w:delText xml:space="preserve"> in radar plots</w:delText>
        </w:r>
        <w:r w:rsidR="00D6348A" w:rsidDel="00214259">
          <w:delText xml:space="preserve">. </w:delText>
        </w:r>
      </w:del>
      <w:ins w:id="291" w:author="Peng, Hong" w:date="2020-03-31T09:39:00Z">
        <w:r w:rsidR="00214259">
          <w:t xml:space="preserve">The differentiation power of the four features is clearly </w:t>
        </w:r>
      </w:ins>
      <w:ins w:id="292" w:author="Peng, Hong" w:date="2020-03-31T09:40:00Z">
        <w:r w:rsidR="00214259">
          <w:t>visualized</w:t>
        </w:r>
      </w:ins>
      <w:ins w:id="293" w:author="Peng, Hong" w:date="2020-03-31T09:39:00Z">
        <w:r w:rsidR="00214259">
          <w:t xml:space="preserve"> in Fig. 5, where the relative median concentrations were plotted. </w:t>
        </w:r>
      </w:ins>
      <w:del w:id="294" w:author="Peng, Hong" w:date="2020-03-31T09:40:00Z">
        <w:r w:rsidR="00D6348A" w:rsidDel="00214259">
          <w:delText xml:space="preserve">As </w:delText>
        </w:r>
        <w:r w:rsidR="00C3020B" w:rsidDel="00214259">
          <w:delText>shown</w:delText>
        </w:r>
        <w:r w:rsidR="003A2CF3" w:rsidDel="00214259">
          <w:delText xml:space="preserve"> </w:delText>
        </w:r>
        <w:r w:rsidR="00C3020B" w:rsidDel="00214259">
          <w:delText>in Fig</w:delText>
        </w:r>
        <w:r w:rsidR="004F1A7C" w:rsidDel="00214259">
          <w:delText>.</w:delText>
        </w:r>
        <w:r w:rsidR="00C3020B" w:rsidDel="00214259">
          <w:delText xml:space="preserve"> 5</w:delText>
        </w:r>
        <w:r w:rsidR="009A3A64" w:rsidDel="00214259">
          <w:delText>,</w:delText>
        </w:r>
      </w:del>
      <w:ins w:id="295" w:author="Peng, Hong" w:date="2020-03-31T09:40:00Z">
        <w:r w:rsidR="00214259">
          <w:t>It’s obvious that</w:t>
        </w:r>
      </w:ins>
      <w:r w:rsidR="009A3A64">
        <w:t xml:space="preserve"> </w:t>
      </w:r>
      <w:r w:rsidR="00E02217">
        <w:t xml:space="preserve">the </w:t>
      </w:r>
      <w:r w:rsidR="00044C0D">
        <w:t>element</w:t>
      </w:r>
      <w:r w:rsidR="00E02217">
        <w:t xml:space="preserve"> profile </w:t>
      </w:r>
      <w:r w:rsidR="002310AE">
        <w:t>of</w:t>
      </w:r>
      <w:r w:rsidR="00E02217">
        <w:t xml:space="preserve"> each GI rice </w:t>
      </w:r>
      <w:r w:rsidR="004E1AD6">
        <w:t>was significantly different</w:t>
      </w:r>
      <w:r w:rsidR="00BE486F">
        <w:t>.</w:t>
      </w:r>
      <w:r w:rsidR="004E1AD6">
        <w:t xml:space="preserve"> </w:t>
      </w:r>
      <w:del w:id="296" w:author="Peng, Hong" w:date="2020-03-31T09:42:00Z">
        <w:r w:rsidR="00F21AEA" w:rsidDel="001A5120">
          <w:delText>Interestingly</w:delText>
        </w:r>
      </w:del>
      <w:ins w:id="297" w:author="Peng, Hong" w:date="2020-03-31T09:42:00Z">
        <w:r w:rsidR="001A5120">
          <w:t>Particu</w:t>
        </w:r>
      </w:ins>
      <w:ins w:id="298" w:author="Peng, Hong" w:date="2020-03-31T11:30:00Z">
        <w:r w:rsidR="00254C0A">
          <w:t>l</w:t>
        </w:r>
      </w:ins>
      <w:ins w:id="299" w:author="Peng, Hong" w:date="2020-03-31T09:42:00Z">
        <w:r w:rsidR="001A5120">
          <w:t>arly</w:t>
        </w:r>
      </w:ins>
      <w:r w:rsidR="00195384">
        <w:t>,</w:t>
      </w:r>
      <w:r w:rsidR="00DC116D">
        <w:t xml:space="preserve"> </w:t>
      </w:r>
      <w:r w:rsidR="00A6440E">
        <w:t xml:space="preserve">the </w:t>
      </w:r>
      <w:del w:id="300" w:author="Peng, Hong" w:date="2020-03-31T09:52:00Z">
        <w:r w:rsidR="00A6440E" w:rsidDel="00A23080">
          <w:delText xml:space="preserve">level </w:delText>
        </w:r>
      </w:del>
      <w:ins w:id="301" w:author="Peng, Hong" w:date="2020-03-31T09:52:00Z">
        <w:r w:rsidR="00A23080">
          <w:t>concentration</w:t>
        </w:r>
        <w:r w:rsidR="00A23080">
          <w:t xml:space="preserve"> </w:t>
        </w:r>
      </w:ins>
      <w:r w:rsidR="00A6440E">
        <w:t xml:space="preserve">of </w:t>
      </w:r>
      <w:r w:rsidR="00A6440E" w:rsidRPr="00500002">
        <w:rPr>
          <w:vertAlign w:val="superscript"/>
        </w:rPr>
        <w:t>27</w:t>
      </w:r>
      <w:r w:rsidR="00A6440E">
        <w:t xml:space="preserve">Al </w:t>
      </w:r>
      <w:del w:id="302" w:author="Peng, Hong" w:date="2020-03-31T09:57:00Z">
        <w:r w:rsidR="00A6440E" w:rsidDel="00A23080">
          <w:delText>varied significantly between PJ-1 and PJ-2</w:delText>
        </w:r>
        <w:r w:rsidR="00BE486F" w:rsidDel="00A23080">
          <w:delText xml:space="preserve">, </w:delText>
        </w:r>
      </w:del>
      <w:ins w:id="303" w:author="Peng, Hong" w:date="2020-03-31T09:53:00Z">
        <w:r w:rsidR="00A23080">
          <w:t xml:space="preserve">was </w:t>
        </w:r>
      </w:ins>
      <w:ins w:id="304" w:author="Peng, Hong" w:date="2020-03-31T09:58:00Z">
        <w:r w:rsidR="00A23080">
          <w:t xml:space="preserve">the </w:t>
        </w:r>
      </w:ins>
      <w:ins w:id="305" w:author="Peng, Hong" w:date="2020-03-31T09:53:00Z">
        <w:r w:rsidR="00A23080">
          <w:t xml:space="preserve">highest in PJ-1 </w:t>
        </w:r>
      </w:ins>
      <w:ins w:id="306" w:author="Peng, Hong" w:date="2020-03-31T10:58:00Z">
        <w:r w:rsidR="000F21AD">
          <w:t xml:space="preserve">whilst </w:t>
        </w:r>
      </w:ins>
      <w:ins w:id="307" w:author="Peng, Hong" w:date="2020-03-31T09:53:00Z">
        <w:r w:rsidR="00A23080">
          <w:t xml:space="preserve">the </w:t>
        </w:r>
        <w:r w:rsidR="00A23080">
          <w:lastRenderedPageBreak/>
          <w:t xml:space="preserve">lowest in </w:t>
        </w:r>
      </w:ins>
      <w:ins w:id="308" w:author="Peng, Hong" w:date="2020-03-31T09:58:00Z">
        <w:r w:rsidR="00A23080">
          <w:t xml:space="preserve">PJ-2, </w:t>
        </w:r>
      </w:ins>
      <w:ins w:id="309" w:author="Peng, Hong" w:date="2020-03-31T09:44:00Z">
        <w:r w:rsidR="001A5120">
          <w:t xml:space="preserve">even though </w:t>
        </w:r>
      </w:ins>
      <w:ins w:id="310" w:author="Peng, Hong" w:date="2020-03-31T09:58:00Z">
        <w:r w:rsidR="00A23080">
          <w:t xml:space="preserve">PJ-1 and PJ-2 </w:t>
        </w:r>
      </w:ins>
      <w:del w:id="311" w:author="Peng, Hong" w:date="2020-03-31T09:44:00Z">
        <w:r w:rsidR="00BE486F" w:rsidDel="001A5120">
          <w:delText xml:space="preserve">which </w:delText>
        </w:r>
      </w:del>
      <w:r w:rsidR="00BE486F">
        <w:t xml:space="preserve">were sampled from </w:t>
      </w:r>
      <w:del w:id="312" w:author="Peng, Hong" w:date="2020-03-31T09:44:00Z">
        <w:r w:rsidR="00BE486F" w:rsidDel="001A5120">
          <w:delText xml:space="preserve">the </w:delText>
        </w:r>
      </w:del>
      <w:ins w:id="313" w:author="Peng, Hong" w:date="2020-03-31T09:44:00Z">
        <w:r w:rsidR="001A5120">
          <w:t>a</w:t>
        </w:r>
        <w:r w:rsidR="001A5120">
          <w:t xml:space="preserve"> </w:t>
        </w:r>
      </w:ins>
      <w:r w:rsidR="00BE486F">
        <w:t xml:space="preserve">same </w:t>
      </w:r>
      <w:del w:id="314" w:author="Peng, Hong" w:date="2020-03-31T09:44:00Z">
        <w:r w:rsidR="00BE486F" w:rsidDel="001A5120">
          <w:delText xml:space="preserve">geological </w:delText>
        </w:r>
      </w:del>
      <w:ins w:id="315" w:author="Peng, Hong" w:date="2020-03-31T09:44:00Z">
        <w:r w:rsidR="001A5120">
          <w:t>geographical</w:t>
        </w:r>
        <w:r w:rsidR="001A5120">
          <w:t xml:space="preserve"> </w:t>
        </w:r>
      </w:ins>
      <w:r w:rsidR="005701F6">
        <w:t>location</w:t>
      </w:r>
      <w:ins w:id="316" w:author="Peng, Hong" w:date="2020-03-31T09:59:00Z">
        <w:r w:rsidR="00A23080">
          <w:t>.</w:t>
        </w:r>
      </w:ins>
      <w:del w:id="317" w:author="Peng, Hong" w:date="2020-03-31T09:59:00Z">
        <w:r w:rsidR="00BA7DE1" w:rsidDel="00A23080">
          <w:delText>:</w:delText>
        </w:r>
        <w:r w:rsidR="003952A4" w:rsidDel="00A23080">
          <w:delText xml:space="preserve"> </w:delText>
        </w:r>
        <w:r w:rsidR="00BE486F" w:rsidDel="00A23080">
          <w:delText xml:space="preserve">the </w:delText>
        </w:r>
        <w:r w:rsidR="006A2668" w:rsidDel="00A23080">
          <w:delText xml:space="preserve">highest </w:delText>
        </w:r>
        <w:r w:rsidR="00BE486F" w:rsidDel="00A23080">
          <w:delText xml:space="preserve">level of </w:delText>
        </w:r>
        <w:r w:rsidR="006A2668" w:rsidRPr="00500002" w:rsidDel="00A23080">
          <w:rPr>
            <w:vertAlign w:val="superscript"/>
          </w:rPr>
          <w:delText>27</w:delText>
        </w:r>
        <w:r w:rsidR="006A2668" w:rsidDel="00A23080">
          <w:delText xml:space="preserve">Al </w:delText>
        </w:r>
        <w:r w:rsidR="00951A13" w:rsidDel="00A23080">
          <w:delText xml:space="preserve">was found in PJ-1, </w:delText>
        </w:r>
        <w:r w:rsidR="00346FF6" w:rsidDel="00A23080">
          <w:delText xml:space="preserve"> </w:delText>
        </w:r>
        <w:r w:rsidR="008E7891" w:rsidDel="00A23080">
          <w:delText xml:space="preserve">while </w:delText>
        </w:r>
        <w:r w:rsidR="004E6636" w:rsidDel="00A23080">
          <w:delText xml:space="preserve">the least concentration </w:delText>
        </w:r>
        <w:r w:rsidR="000D7CCE" w:rsidDel="00A23080">
          <w:delText xml:space="preserve">was found in </w:delText>
        </w:r>
        <w:r w:rsidR="00091E85" w:rsidDel="00A23080">
          <w:delText>PJ-2</w:delText>
        </w:r>
        <w:r w:rsidR="000D7CCE" w:rsidDel="00A23080">
          <w:delText>.</w:delText>
        </w:r>
      </w:del>
      <w:r w:rsidR="000D7CCE">
        <w:t xml:space="preserve"> </w:t>
      </w:r>
      <w:r w:rsidR="00B54AD4">
        <w:t xml:space="preserve">Besides, </w:t>
      </w:r>
      <w:del w:id="318" w:author="Peng, Hong" w:date="2020-03-31T10:01:00Z">
        <w:r w:rsidR="00B54AD4" w:rsidDel="00A23080">
          <w:delText xml:space="preserve">the elements of </w:delText>
        </w:r>
        <w:r w:rsidR="00A6440E" w:rsidRPr="009F7A4A" w:rsidDel="00A23080">
          <w:rPr>
            <w:vertAlign w:val="superscript"/>
          </w:rPr>
          <w:delText>23</w:delText>
        </w:r>
        <w:r w:rsidR="00A6440E" w:rsidDel="00A23080">
          <w:delText xml:space="preserve">Na, </w:delText>
        </w:r>
        <w:r w:rsidR="00A6440E" w:rsidRPr="009F7A4A" w:rsidDel="00A23080">
          <w:rPr>
            <w:vertAlign w:val="superscript"/>
          </w:rPr>
          <w:delText>85</w:delText>
        </w:r>
        <w:r w:rsidR="00A6440E" w:rsidDel="00A23080">
          <w:delText xml:space="preserve">Rb, and </w:delText>
        </w:r>
        <w:r w:rsidR="00A6440E" w:rsidRPr="009F7A4A" w:rsidDel="00A23080">
          <w:rPr>
            <w:vertAlign w:val="superscript"/>
          </w:rPr>
          <w:delText>10</w:delText>
        </w:r>
        <w:r w:rsidR="00A6440E" w:rsidDel="00A23080">
          <w:delText>B, all</w:delText>
        </w:r>
      </w:del>
      <w:ins w:id="319" w:author="Peng, Hong" w:date="2020-03-31T10:01:00Z">
        <w:r w:rsidR="00A23080">
          <w:t>the other three elements also</w:t>
        </w:r>
      </w:ins>
      <w:r w:rsidR="00A6440E">
        <w:t xml:space="preserve"> showed considerably different </w:t>
      </w:r>
      <w:del w:id="320" w:author="Peng, Hong" w:date="2020-03-31T11:04:00Z">
        <w:r w:rsidR="00A6440E" w:rsidDel="000F21AD">
          <w:delText xml:space="preserve">composition </w:delText>
        </w:r>
      </w:del>
      <w:ins w:id="321" w:author="Peng, Hong" w:date="2020-03-31T11:04:00Z">
        <w:r w:rsidR="000F21AD">
          <w:t>proportio</w:t>
        </w:r>
      </w:ins>
      <w:ins w:id="322" w:author="Peng, Hong" w:date="2020-03-31T11:05:00Z">
        <w:r w:rsidR="000F21AD">
          <w:t>ns</w:t>
        </w:r>
      </w:ins>
      <w:ins w:id="323" w:author="Peng, Hong" w:date="2020-03-31T11:04:00Z">
        <w:r w:rsidR="000F21AD">
          <w:t xml:space="preserve"> </w:t>
        </w:r>
      </w:ins>
      <w:r w:rsidR="00A6440E">
        <w:t xml:space="preserve">in PJ-1 </w:t>
      </w:r>
      <w:r w:rsidR="00A74092">
        <w:t xml:space="preserve">and </w:t>
      </w:r>
      <w:r w:rsidR="008E7891">
        <w:t>PJ-</w:t>
      </w:r>
      <w:r w:rsidR="00A6440E">
        <w:t>2</w:t>
      </w:r>
      <w:r w:rsidR="000D7CCE">
        <w:t xml:space="preserve">. </w:t>
      </w:r>
      <w:del w:id="324" w:author="Peng, Hong" w:date="2020-03-31T11:16:00Z">
        <w:r w:rsidR="00377F90" w:rsidDel="00F85A48">
          <w:delText xml:space="preserve">Such </w:delText>
        </w:r>
        <w:r w:rsidR="00BF28D6" w:rsidDel="00F85A48">
          <w:delText>observation</w:delText>
        </w:r>
      </w:del>
      <w:ins w:id="325" w:author="Peng, Hong" w:date="2020-03-31T11:16:00Z">
        <w:r w:rsidR="00F85A48">
          <w:t>Th</w:t>
        </w:r>
      </w:ins>
      <w:ins w:id="326" w:author="Peng, Hong" w:date="2020-03-31T11:22:00Z">
        <w:r w:rsidR="00FB1E5D">
          <w:t>e</w:t>
        </w:r>
      </w:ins>
      <w:ins w:id="327" w:author="Peng, Hong" w:date="2020-03-31T11:16:00Z">
        <w:r w:rsidR="00F85A48">
          <w:t>se observations</w:t>
        </w:r>
      </w:ins>
      <w:r w:rsidR="00BF28D6">
        <w:t xml:space="preserve"> agree</w:t>
      </w:r>
      <w:r w:rsidR="00377F90">
        <w:t>d</w:t>
      </w:r>
      <w:r w:rsidR="00BF28D6">
        <w:t xml:space="preserve"> </w:t>
      </w:r>
      <w:ins w:id="328" w:author="Peng, Hong" w:date="2020-03-31T11:20:00Z">
        <w:r w:rsidR="00FB1E5D">
          <w:t xml:space="preserve">well </w:t>
        </w:r>
      </w:ins>
      <w:r w:rsidR="00BF28D6">
        <w:t>with</w:t>
      </w:r>
      <w:r w:rsidR="00377F90">
        <w:t xml:space="preserve"> previous findings that</w:t>
      </w:r>
      <w:r w:rsidR="000D7CCE">
        <w:t>,</w:t>
      </w:r>
      <w:r w:rsidR="00377F90">
        <w:t xml:space="preserve"> </w:t>
      </w:r>
      <w:r w:rsidR="00BE7D04">
        <w:t>cultivar type</w:t>
      </w:r>
      <w:r w:rsidR="003348A5">
        <w:t>s</w:t>
      </w:r>
      <w:r w:rsidR="00BE7D04">
        <w:t xml:space="preserve"> also</w:t>
      </w:r>
      <w:r w:rsidR="00D821D7">
        <w:t xml:space="preserve"> </w:t>
      </w:r>
      <w:del w:id="329" w:author="Peng, Hong" w:date="2020-03-31T11:45:00Z">
        <w:r w:rsidR="004849AA" w:rsidDel="00BD51F9">
          <w:delText xml:space="preserve">majorly </w:delText>
        </w:r>
        <w:r w:rsidR="007F714B" w:rsidDel="00BD51F9">
          <w:delText>impact</w:delText>
        </w:r>
        <w:r w:rsidR="003D724D" w:rsidDel="00BD51F9">
          <w:delText xml:space="preserve"> </w:delText>
        </w:r>
      </w:del>
      <w:del w:id="330" w:author="Peng, Hong" w:date="2020-03-31T11:22:00Z">
        <w:r w:rsidR="003D724D" w:rsidDel="00FB1E5D">
          <w:delText>on</w:delText>
        </w:r>
        <w:r w:rsidR="007F714B" w:rsidDel="00FB1E5D">
          <w:delText xml:space="preserve"> </w:delText>
        </w:r>
      </w:del>
      <w:ins w:id="331" w:author="Peng, Hong" w:date="2020-03-31T11:45:00Z">
        <w:r w:rsidR="00BD51F9">
          <w:t>played a sig</w:t>
        </w:r>
      </w:ins>
      <w:ins w:id="332" w:author="Peng, Hong" w:date="2020-03-31T11:46:00Z">
        <w:r w:rsidR="00BD51F9">
          <w:t xml:space="preserve">nificant role on </w:t>
        </w:r>
      </w:ins>
      <w:r w:rsidR="007F714B">
        <w:t xml:space="preserve">the </w:t>
      </w:r>
      <w:r w:rsidR="00044C0D">
        <w:t>element</w:t>
      </w:r>
      <w:ins w:id="333" w:author="Peng, Hong" w:date="2020-03-31T11:22:00Z">
        <w:r w:rsidR="00FB1E5D">
          <w:t>al</w:t>
        </w:r>
      </w:ins>
      <w:r w:rsidR="00C92CE0">
        <w:t xml:space="preserve"> </w:t>
      </w:r>
      <w:r w:rsidR="007F714B">
        <w:t xml:space="preserve">composition </w:t>
      </w:r>
      <w:del w:id="334" w:author="Peng, Hong" w:date="2020-03-31T11:23:00Z">
        <w:r w:rsidR="003D724D" w:rsidDel="00FB1E5D">
          <w:delText xml:space="preserve">in </w:delText>
        </w:r>
      </w:del>
      <w:ins w:id="335" w:author="Peng, Hong" w:date="2020-03-31T11:23:00Z">
        <w:r w:rsidR="00FB1E5D">
          <w:t>of</w:t>
        </w:r>
        <w:r w:rsidR="00FB1E5D">
          <w:t xml:space="preserve"> </w:t>
        </w:r>
      </w:ins>
      <w:r w:rsidR="003D724D">
        <w:t>rice</w:t>
      </w:r>
      <w:r w:rsidR="00900953">
        <w:fldChar w:fldCharType="begin" w:fldLock="1"/>
      </w:r>
      <w:r w:rsidR="002C0B5B">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4,45&lt;/sup&gt;","plainTextFormattedCitation":"44,45","previouslyFormattedCitation":"&lt;sup&gt;44,45&lt;/sup&gt;"},"properties":{"noteIndex":0},"schema":"https://github.com/citation-style-language/schema/raw/master/csl-citation.json"}</w:instrText>
      </w:r>
      <w:r w:rsidR="00900953">
        <w:fldChar w:fldCharType="separate"/>
      </w:r>
      <w:r w:rsidR="002E1C3D" w:rsidRPr="002E1C3D">
        <w:rPr>
          <w:noProof/>
          <w:vertAlign w:val="superscript"/>
        </w:rPr>
        <w:t>44,45</w:t>
      </w:r>
      <w:r w:rsidR="00900953">
        <w:fldChar w:fldCharType="end"/>
      </w:r>
      <w:r w:rsidR="00900953">
        <w:t>.</w:t>
      </w:r>
      <w:r w:rsidR="00963123">
        <w:t xml:space="preserve"> </w:t>
      </w:r>
      <w:del w:id="336" w:author="Peng, Hong" w:date="2020-03-31T11:32:00Z">
        <w:r w:rsidR="00B71E6B" w:rsidDel="00FF2B91">
          <w:rPr>
            <w:rFonts w:hint="eastAsia"/>
          </w:rPr>
          <w:delText>O</w:delText>
        </w:r>
        <w:r w:rsidR="00B71E6B" w:rsidDel="00FF2B91">
          <w:delText>verall</w:delText>
        </w:r>
      </w:del>
      <w:ins w:id="337" w:author="Peng, Hong" w:date="2020-03-31T11:36:00Z">
        <w:r w:rsidR="00241FD0">
          <w:t>Due to the diversity and complexity of</w:t>
        </w:r>
      </w:ins>
      <w:ins w:id="338" w:author="Peng, Hong" w:date="2020-03-31T11:37:00Z">
        <w:r w:rsidR="00241FD0">
          <w:t xml:space="preserve"> </w:t>
        </w:r>
      </w:ins>
      <w:ins w:id="339" w:author="Peng, Hong" w:date="2020-03-31T11:38:00Z">
        <w:r w:rsidR="00241FD0">
          <w:t>the sample set</w:t>
        </w:r>
      </w:ins>
      <w:ins w:id="340" w:author="Peng, Hong" w:date="2020-03-31T11:46:00Z">
        <w:r w:rsidR="00BD51F9">
          <w:t xml:space="preserve"> in this study</w:t>
        </w:r>
      </w:ins>
      <w:r w:rsidR="00B71E6B">
        <w:t xml:space="preserve">, </w:t>
      </w:r>
      <w:del w:id="341" w:author="Peng, Hong" w:date="2020-03-31T11:38:00Z">
        <w:r w:rsidR="00B71E6B" w:rsidDel="00241FD0">
          <w:delText xml:space="preserve">it </w:delText>
        </w:r>
        <w:r w:rsidR="00B71E6B" w:rsidDel="00241FD0">
          <w:rPr>
            <w:rFonts w:hint="eastAsia"/>
          </w:rPr>
          <w:delText>r</w:delText>
        </w:r>
        <w:r w:rsidR="00B71E6B" w:rsidDel="00241FD0">
          <w:delText>emains a challenging task</w:delText>
        </w:r>
      </w:del>
      <w:ins w:id="342" w:author="Peng, Hong" w:date="2020-03-31T11:48:00Z">
        <w:r w:rsidR="00BD51F9">
          <w:t xml:space="preserve">by now it’s </w:t>
        </w:r>
      </w:ins>
      <w:ins w:id="343" w:author="Peng, Hong" w:date="2020-03-31T11:49:00Z">
        <w:r w:rsidR="00BD51F9">
          <w:t>s</w:t>
        </w:r>
      </w:ins>
      <w:ins w:id="344" w:author="Peng, Hong" w:date="2020-03-31T11:50:00Z">
        <w:r w:rsidR="00BD51F9">
          <w:t xml:space="preserve">till </w:t>
        </w:r>
      </w:ins>
      <w:ins w:id="345" w:author="Peng, Hong" w:date="2020-03-31T11:48:00Z">
        <w:r w:rsidR="00BD51F9">
          <w:t>a challenge</w:t>
        </w:r>
      </w:ins>
      <w:r w:rsidR="00B71E6B">
        <w:t xml:space="preserve"> to elucidate </w:t>
      </w:r>
      <w:ins w:id="346" w:author="Peng, Hong" w:date="2020-03-31T11:49:00Z">
        <w:r w:rsidR="00BD51F9">
          <w:t xml:space="preserve">exactly </w:t>
        </w:r>
      </w:ins>
      <w:del w:id="347" w:author="Peng, Hong" w:date="2020-03-31T11:49:00Z">
        <w:r w:rsidR="00B71E6B" w:rsidDel="00BD51F9">
          <w:delText>the rationale for</w:delText>
        </w:r>
        <w:r w:rsidR="003F54F9" w:rsidDel="00BD51F9">
          <w:delText xml:space="preserve"> </w:delText>
        </w:r>
      </w:del>
      <w:r w:rsidR="003F54F9">
        <w:t>why</w:t>
      </w:r>
      <w:del w:id="348" w:author="Peng, Hong" w:date="2020-03-31T11:49:00Z">
        <w:r w:rsidR="00112075" w:rsidDel="00BD51F9">
          <w:delText xml:space="preserve"> in our case,</w:delText>
        </w:r>
      </w:del>
      <w:r w:rsidR="00112075">
        <w:t xml:space="preserve"> </w:t>
      </w:r>
      <w:r w:rsidR="00075B74">
        <w:t>the four</w:t>
      </w:r>
      <w:r w:rsidR="00B71E6B">
        <w:t xml:space="preserve"> elements </w:t>
      </w:r>
      <w:r w:rsidR="00D51DAD">
        <w:t xml:space="preserve">showed </w:t>
      </w:r>
      <w:ins w:id="349" w:author="Peng, Hong" w:date="2020-03-31T11:49:00Z">
        <w:r w:rsidR="00BD51F9">
          <w:t xml:space="preserve">such </w:t>
        </w:r>
      </w:ins>
      <w:r w:rsidR="00B71E6B">
        <w:t>strong differentiation power</w:t>
      </w:r>
      <w:r w:rsidR="003F54F9">
        <w:t>.</w:t>
      </w:r>
      <w:r w:rsidR="00B71E6B">
        <w:t xml:space="preserve"> </w:t>
      </w:r>
      <w:del w:id="350" w:author="Peng, Hong" w:date="2020-03-31T11:52:00Z">
        <w:r w:rsidR="00B71E6B" w:rsidDel="00FA66C7">
          <w:delText xml:space="preserve">The </w:delText>
        </w:r>
        <w:r w:rsidR="00B71E6B" w:rsidRPr="005F1587" w:rsidDel="00FA66C7">
          <w:delText>complexity</w:delText>
        </w:r>
        <w:r w:rsidR="00B71E6B" w:rsidDel="00FA66C7">
          <w:delText xml:space="preserve"> here, shall partially attribute to the sample diversity</w:delText>
        </w:r>
        <w:r w:rsidR="003F54F9" w:rsidDel="00FA66C7">
          <w:delText>. I</w:delText>
        </w:r>
        <w:r w:rsidR="00B71E6B" w:rsidDel="00FA66C7">
          <w:delText>n this study, we collected</w:delText>
        </w:r>
      </w:del>
      <w:ins w:id="351" w:author="Peng, Hong" w:date="2020-03-31T11:52:00Z">
        <w:r w:rsidR="00FA66C7">
          <w:t>The</w:t>
        </w:r>
      </w:ins>
      <w:r w:rsidR="00B71E6B">
        <w:t xml:space="preserve"> samples </w:t>
      </w:r>
      <w:ins w:id="352" w:author="Peng, Hong" w:date="2020-03-31T11:52:00Z">
        <w:r w:rsidR="00FA66C7">
          <w:t xml:space="preserve">were </w:t>
        </w:r>
      </w:ins>
      <w:ins w:id="353" w:author="Peng, Hong" w:date="2020-03-31T11:53:00Z">
        <w:r w:rsidR="00693BA3">
          <w:t xml:space="preserve">all </w:t>
        </w:r>
      </w:ins>
      <w:r w:rsidR="00B71E6B">
        <w:t xml:space="preserve">from </w:t>
      </w:r>
      <w:del w:id="354" w:author="Peng, Hong" w:date="2020-03-31T11:53:00Z">
        <w:r w:rsidR="00B71E6B" w:rsidDel="00693BA3">
          <w:delText xml:space="preserve">all </w:delText>
        </w:r>
      </w:del>
      <w:ins w:id="355" w:author="Peng, Hong" w:date="2020-03-31T11:52:00Z">
        <w:r w:rsidR="00FA66C7">
          <w:t xml:space="preserve">the </w:t>
        </w:r>
      </w:ins>
      <w:r w:rsidR="00B71E6B">
        <w:t xml:space="preserve">three dominate </w:t>
      </w:r>
      <w:del w:id="356" w:author="Peng, Hong" w:date="2020-03-31T11:55:00Z">
        <w:r w:rsidR="00B71E6B" w:rsidDel="00693BA3">
          <w:delText xml:space="preserve">rice </w:delText>
        </w:r>
      </w:del>
      <w:ins w:id="357" w:author="Peng, Hong" w:date="2020-03-31T11:55:00Z">
        <w:r w:rsidR="00693BA3">
          <w:t>rice</w:t>
        </w:r>
        <w:r w:rsidR="00693BA3">
          <w:t>-</w:t>
        </w:r>
      </w:ins>
      <w:r w:rsidR="00B71E6B">
        <w:t xml:space="preserve">producing regions </w:t>
      </w:r>
      <w:del w:id="358" w:author="Peng, Hong" w:date="2020-03-31T11:56:00Z">
        <w:r w:rsidR="00B71E6B" w:rsidDel="00693BA3">
          <w:delText xml:space="preserve">in </w:delText>
        </w:r>
      </w:del>
      <w:ins w:id="359" w:author="Peng, Hong" w:date="2020-03-31T11:56:00Z">
        <w:r w:rsidR="00693BA3">
          <w:t>of</w:t>
        </w:r>
        <w:r w:rsidR="00693BA3">
          <w:t xml:space="preserve"> </w:t>
        </w:r>
      </w:ins>
      <w:r w:rsidR="00B71E6B">
        <w:t>China, including the northeast China plain (WC, PJ-1, and PJ-2), Yangtze River Basin (SY, JS)</w:t>
      </w:r>
      <w:del w:id="360" w:author="Peng, Hong" w:date="2020-03-31T11:56:00Z">
        <w:r w:rsidR="00B71E6B" w:rsidDel="00693BA3">
          <w:delText>,</w:delText>
        </w:r>
      </w:del>
      <w:r w:rsidR="00B71E6B">
        <w:t xml:space="preserve"> and southeast coastal region (GG). Such </w:t>
      </w:r>
      <w:ins w:id="361" w:author="Peng, Hong" w:date="2020-03-31T12:04:00Z">
        <w:r w:rsidR="009173EA">
          <w:t xml:space="preserve">a </w:t>
        </w:r>
      </w:ins>
      <w:ins w:id="362" w:author="Peng, Hong" w:date="2020-03-31T12:05:00Z">
        <w:r w:rsidR="009173EA">
          <w:t xml:space="preserve">geographically </w:t>
        </w:r>
      </w:ins>
      <w:r w:rsidR="00B71E6B">
        <w:t xml:space="preserve">wide </w:t>
      </w:r>
      <w:del w:id="363" w:author="Peng, Hong" w:date="2020-03-31T12:05:00Z">
        <w:r w:rsidR="00B71E6B" w:rsidDel="009173EA">
          <w:delText xml:space="preserve">geological </w:delText>
        </w:r>
      </w:del>
      <w:r w:rsidR="00B71E6B">
        <w:t>sampling scope</w:t>
      </w:r>
      <w:del w:id="364" w:author="Peng, Hong" w:date="2020-03-31T12:08:00Z">
        <w:r w:rsidR="00B71E6B" w:rsidDel="005D56B8">
          <w:delText>,</w:delText>
        </w:r>
      </w:del>
      <w:r w:rsidR="00B71E6B">
        <w:t xml:space="preserve"> introduced multi</w:t>
      </w:r>
      <w:r w:rsidR="004A7DD8">
        <w:t>ple l</w:t>
      </w:r>
      <w:r w:rsidR="00B71E6B">
        <w:t xml:space="preserve">ayers of </w:t>
      </w:r>
      <w:r w:rsidR="004A7DD8">
        <w:t>variables</w:t>
      </w:r>
      <w:ins w:id="365" w:author="Peng, Hong" w:date="2020-03-31T12:05:00Z">
        <w:r w:rsidR="009173EA">
          <w:t>, including</w:t>
        </w:r>
      </w:ins>
      <w:del w:id="366" w:author="Peng, Hong" w:date="2020-03-31T12:05:00Z">
        <w:r w:rsidR="00B71E6B" w:rsidDel="009173EA">
          <w:delText xml:space="preserve"> (e.g.</w:delText>
        </w:r>
      </w:del>
      <w:r w:rsidR="00B71E6B">
        <w:t xml:space="preserve"> soil characteristics, agricultural practices</w:t>
      </w:r>
      <w:del w:id="367" w:author="Peng, Hong" w:date="2020-03-31T12:05:00Z">
        <w:r w:rsidR="00B71E6B" w:rsidDel="009173EA">
          <w:delText>,</w:delText>
        </w:r>
      </w:del>
      <w:r w:rsidR="00B71E6B">
        <w:t xml:space="preserve"> and genotype variation</w:t>
      </w:r>
      <w:ins w:id="368" w:author="Peng, Hong" w:date="2020-03-31T12:05:00Z">
        <w:r w:rsidR="009173EA">
          <w:t>s</w:t>
        </w:r>
      </w:ins>
      <w:del w:id="369" w:author="Peng, Hong" w:date="2020-03-31T12:05:00Z">
        <w:r w:rsidR="00B71E6B" w:rsidDel="009173EA">
          <w:delText>)</w:delText>
        </w:r>
      </w:del>
      <w:r w:rsidR="00B71E6B">
        <w:t xml:space="preserve">, which </w:t>
      </w:r>
      <w:ins w:id="370" w:author="Peng, Hong" w:date="2020-03-31T12:08:00Z">
        <w:r w:rsidR="005D56B8">
          <w:t>could</w:t>
        </w:r>
      </w:ins>
      <w:bookmarkStart w:id="371" w:name="_GoBack"/>
      <w:bookmarkEnd w:id="371"/>
      <w:ins w:id="372" w:author="Peng, Hong" w:date="2020-03-31T12:06:00Z">
        <w:r w:rsidR="009173EA">
          <w:t xml:space="preserve"> all contribute to </w:t>
        </w:r>
      </w:ins>
      <w:del w:id="373" w:author="Peng, Hong" w:date="2020-03-31T12:06:00Z">
        <w:r w:rsidR="00B71E6B" w:rsidDel="009173EA">
          <w:delText xml:space="preserve">are all closely related to </w:delText>
        </w:r>
      </w:del>
      <w:r w:rsidR="00B71E6B">
        <w:t xml:space="preserve">the </w:t>
      </w:r>
      <w:r w:rsidR="00044C0D">
        <w:t>element</w:t>
      </w:r>
      <w:r w:rsidR="00B71E6B">
        <w:t xml:space="preserve"> profile of crops</w:t>
      </w:r>
      <w:r w:rsidR="00B71E6B">
        <w:fldChar w:fldCharType="begin" w:fldLock="1"/>
      </w:r>
      <w:r w:rsidR="002C0B5B">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46&lt;/sup&gt;","plainTextFormattedCitation":"46","previouslyFormattedCitation":"&lt;sup&gt;46&lt;/sup&gt;"},"properties":{"noteIndex":0},"schema":"https://github.com/citation-style-language/schema/raw/master/csl-citation.json"}</w:instrText>
      </w:r>
      <w:r w:rsidR="00B71E6B">
        <w:fldChar w:fldCharType="separate"/>
      </w:r>
      <w:r w:rsidR="002E1C3D" w:rsidRPr="002E1C3D">
        <w:rPr>
          <w:noProof/>
          <w:vertAlign w:val="superscript"/>
        </w:rPr>
        <w:t>46</w:t>
      </w:r>
      <w:r w:rsidR="00B71E6B">
        <w:fldChar w:fldCharType="end"/>
      </w:r>
      <w:r w:rsidR="00B71E6B" w:rsidRPr="00DA3487">
        <w:rPr>
          <w:vertAlign w:val="superscript"/>
        </w:rPr>
        <w:t>,</w:t>
      </w:r>
      <w:r w:rsidR="00B71E6B">
        <w:fldChar w:fldCharType="begin" w:fldLock="1"/>
      </w:r>
      <w:r w:rsidR="002C0B5B">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47&lt;/sup&gt;","plainTextFormattedCitation":"47","previouslyFormattedCitation":"&lt;sup&gt;47&lt;/sup&gt;"},"properties":{"noteIndex":0},"schema":"https://github.com/citation-style-language/schema/raw/master/csl-citation.json"}</w:instrText>
      </w:r>
      <w:r w:rsidR="00B71E6B">
        <w:fldChar w:fldCharType="separate"/>
      </w:r>
      <w:r w:rsidR="002E1C3D" w:rsidRPr="002E1C3D">
        <w:rPr>
          <w:noProof/>
          <w:vertAlign w:val="superscript"/>
        </w:rPr>
        <w:t>47</w:t>
      </w:r>
      <w:r w:rsidR="00B71E6B">
        <w:fldChar w:fldCharType="end"/>
      </w:r>
      <w:r w:rsidR="00B71E6B">
        <w:t>.</w:t>
      </w:r>
      <w:r w:rsidR="00BD1FB3">
        <w:t xml:space="preserve"> </w:t>
      </w:r>
    </w:p>
    <w:p w14:paraId="0E7AEFEF" w14:textId="1DB5B899" w:rsidR="00085F0C" w:rsidRDefault="000E2819" w:rsidP="00085F0C">
      <w:pPr>
        <w:spacing w:after="0" w:line="240" w:lineRule="auto"/>
      </w:pPr>
      <w:r>
        <w:rPr>
          <w:noProof/>
        </w:rPr>
        <w:drawing>
          <wp:inline distT="0" distB="0" distL="0" distR="0" wp14:anchorId="5F779036" wp14:editId="341721F7">
            <wp:extent cx="5486400" cy="32753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6400" cy="3275330"/>
                    </a:xfrm>
                    <a:prstGeom prst="rect">
                      <a:avLst/>
                    </a:prstGeom>
                  </pic:spPr>
                </pic:pic>
              </a:graphicData>
            </a:graphic>
          </wp:inline>
        </w:drawing>
      </w:r>
    </w:p>
    <w:p w14:paraId="1D53605E" w14:textId="0516DD1C" w:rsidR="00085F0C" w:rsidRDefault="00085F0C" w:rsidP="00294018">
      <w:pPr>
        <w:spacing w:after="0" w:line="240" w:lineRule="auto"/>
        <w:jc w:val="both"/>
      </w:pPr>
      <w:r>
        <w:t>Fig. 5. Radar plot of</w:t>
      </w:r>
      <w:r w:rsidRPr="00FC7477">
        <w:t xml:space="preserve"> </w:t>
      </w:r>
      <w:ins w:id="374" w:author="Peng, Hong" w:date="2020-03-30T16:23:00Z">
        <w:r w:rsidR="00294018">
          <w:t xml:space="preserve">the </w:t>
        </w:r>
      </w:ins>
      <w:r w:rsidRPr="00FC7477">
        <w:t xml:space="preserve">relative median concentrations of </w:t>
      </w:r>
      <w:ins w:id="375" w:author="Peng, Hong" w:date="2020-03-30T16:24:00Z">
        <w:r w:rsidR="00294018">
          <w:t xml:space="preserve">the </w:t>
        </w:r>
      </w:ins>
      <w:r>
        <w:t>four</w:t>
      </w:r>
      <w:r w:rsidRPr="00FC7477">
        <w:t xml:space="preserve"> </w:t>
      </w:r>
      <w:del w:id="376" w:author="Peng, Hong" w:date="2020-03-30T16:27:00Z">
        <w:r w:rsidRPr="00FC7477" w:rsidDel="00294018">
          <w:delText>elements</w:delText>
        </w:r>
        <w:r w:rsidDel="00294018">
          <w:delText xml:space="preserve"> </w:delText>
        </w:r>
      </w:del>
      <w:ins w:id="377" w:author="Peng, Hong" w:date="2020-03-30T16:27:00Z">
        <w:r w:rsidR="00294018">
          <w:t xml:space="preserve">features </w:t>
        </w:r>
      </w:ins>
      <w:r>
        <w:t>(Al, Rb, B and Na)</w:t>
      </w:r>
      <w:r w:rsidRPr="00FC7477">
        <w:t xml:space="preserve"> in </w:t>
      </w:r>
      <w:ins w:id="378" w:author="Peng, Hong" w:date="2020-03-30T16:27:00Z">
        <w:r w:rsidR="00E35266">
          <w:t xml:space="preserve">the </w:t>
        </w:r>
      </w:ins>
      <w:r w:rsidRPr="00FC7477">
        <w:t>six types of Chinese GI rice</w:t>
      </w:r>
      <w:del w:id="379" w:author="Peng, Hong" w:date="2020-03-30T16:27:00Z">
        <w:r w:rsidRPr="00FC7477" w:rsidDel="00E35266">
          <w:delText xml:space="preserve"> samples</w:delText>
        </w:r>
      </w:del>
      <w:r w:rsidRPr="00FC7477">
        <w:t>.</w:t>
      </w:r>
    </w:p>
    <w:p w14:paraId="29CDE4D5" w14:textId="77777777" w:rsidR="00085F0C" w:rsidRPr="00294018" w:rsidRDefault="00085F0C" w:rsidP="002C6892">
      <w:pPr>
        <w:jc w:val="both"/>
        <w:rPr>
          <w:rFonts w:ascii="Calibri" w:eastAsia="宋体" w:hAnsi="Calibri" w:cs="Calibri"/>
        </w:rPr>
      </w:pPr>
    </w:p>
    <w:p w14:paraId="3F80585E" w14:textId="0DE5F495" w:rsidR="006E22F5" w:rsidRPr="0007471E" w:rsidRDefault="00D272E6" w:rsidP="00CB36B0">
      <w:pPr>
        <w:jc w:val="both"/>
      </w:pPr>
      <w:r>
        <w:t>Beyond</w:t>
      </w:r>
      <w:r w:rsidR="00C6131D">
        <w:t xml:space="preserve"> the four </w:t>
      </w:r>
      <w:r w:rsidR="002C0B5B">
        <w:t xml:space="preserve">selected elements </w:t>
      </w:r>
      <w:r>
        <w:t xml:space="preserve"> </w:t>
      </w:r>
      <w:r w:rsidR="002C0B5B">
        <w:t>(</w:t>
      </w:r>
      <w:r w:rsidR="000739E1" w:rsidRPr="00E82E0D">
        <w:rPr>
          <w:vertAlign w:val="superscript"/>
        </w:rPr>
        <w:t>27</w:t>
      </w:r>
      <w:r w:rsidR="000739E1">
        <w:t xml:space="preserve">Al, </w:t>
      </w:r>
      <w:r w:rsidR="000739E1" w:rsidRPr="00E82E0D">
        <w:rPr>
          <w:vertAlign w:val="superscript"/>
        </w:rPr>
        <w:t>85</w:t>
      </w:r>
      <w:r w:rsidR="000739E1">
        <w:t xml:space="preserve">Rb, </w:t>
      </w:r>
      <w:r w:rsidR="000739E1" w:rsidRPr="00E82E0D">
        <w:rPr>
          <w:vertAlign w:val="superscript"/>
        </w:rPr>
        <w:t>10</w:t>
      </w:r>
      <w:r w:rsidR="000739E1">
        <w:t xml:space="preserve">B, and </w:t>
      </w:r>
      <w:r w:rsidR="000739E1" w:rsidRPr="00E82E0D">
        <w:rPr>
          <w:vertAlign w:val="superscript"/>
        </w:rPr>
        <w:t>23</w:t>
      </w:r>
      <w:r w:rsidR="000739E1">
        <w:t>Na</w:t>
      </w:r>
      <w:r w:rsidR="002C0B5B">
        <w:t>)</w:t>
      </w:r>
      <w:r>
        <w:t xml:space="preserve">, </w:t>
      </w:r>
      <w:r w:rsidR="00074F74">
        <w:t>the elemen</w:t>
      </w:r>
      <w:r w:rsidR="007D7346">
        <w:t>t</w:t>
      </w:r>
      <w:r w:rsidR="00074F74">
        <w:t xml:space="preserve"> of </w:t>
      </w:r>
      <w:r w:rsidR="00721B2D" w:rsidRPr="00721B2D">
        <w:rPr>
          <w:vertAlign w:val="superscript"/>
        </w:rPr>
        <w:t>114</w:t>
      </w:r>
      <w:r w:rsidR="00415DF4">
        <w:t>Cd</w:t>
      </w:r>
      <w:r w:rsidR="00707DD0">
        <w:t xml:space="preserve"> </w:t>
      </w:r>
      <w:r w:rsidR="00074F74">
        <w:t xml:space="preserve">also </w:t>
      </w:r>
      <w:r w:rsidR="00445C80">
        <w:t>dr</w:t>
      </w:r>
      <w:r w:rsidR="00E038CD">
        <w:t>ew</w:t>
      </w:r>
      <w:r w:rsidR="00445C80">
        <w:t xml:space="preserve"> our attention</w:t>
      </w:r>
      <w:r w:rsidR="003A3176">
        <w:t xml:space="preserve">. </w:t>
      </w:r>
      <w:r w:rsidR="00445C80">
        <w:t xml:space="preserve">In </w:t>
      </w:r>
      <w:r w:rsidR="002C0B5B">
        <w:t xml:space="preserve">a </w:t>
      </w:r>
      <w:r w:rsidR="003532A3">
        <w:t>study on Brazilian rice</w:t>
      </w:r>
      <w:r w:rsidR="002C0B5B">
        <w:fldChar w:fldCharType="begin" w:fldLock="1"/>
      </w:r>
      <w:r w:rsidR="004A6376">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2C0B5B">
        <w:fldChar w:fldCharType="separate"/>
      </w:r>
      <w:r w:rsidR="002C0B5B" w:rsidRPr="002C0B5B">
        <w:rPr>
          <w:noProof/>
          <w:vertAlign w:val="superscript"/>
        </w:rPr>
        <w:t>12</w:t>
      </w:r>
      <w:r w:rsidR="002C0B5B">
        <w:fldChar w:fldCharType="end"/>
      </w:r>
      <w:r w:rsidR="002C0B5B">
        <w:t xml:space="preserve"> mentioned pr</w:t>
      </w:r>
      <w:r w:rsidR="007C4A7F">
        <w:t>ev</w:t>
      </w:r>
      <w:r w:rsidR="002C0B5B">
        <w:t>ioulsy</w:t>
      </w:r>
      <w:r w:rsidR="003532A3">
        <w:t xml:space="preserve">, it was found that the level of </w:t>
      </w:r>
      <w:r w:rsidR="00E10CC2" w:rsidRPr="00CB36B0">
        <w:rPr>
          <w:vertAlign w:val="superscript"/>
        </w:rPr>
        <w:t>114</w:t>
      </w:r>
      <w:r w:rsidR="003532A3">
        <w:t xml:space="preserve">Cd alone can be used to differentiate rice from two </w:t>
      </w:r>
      <w:r w:rsidR="00FC14F3">
        <w:t>geological origin</w:t>
      </w:r>
      <w:r w:rsidR="003A3176">
        <w:t>s</w:t>
      </w:r>
      <w:r w:rsidR="00074F74">
        <w:t xml:space="preserve">. </w:t>
      </w:r>
      <w:r w:rsidR="009079A1">
        <w:t xml:space="preserve">The </w:t>
      </w:r>
      <w:r w:rsidR="0018254F">
        <w:t xml:space="preserve">author </w:t>
      </w:r>
      <w:r w:rsidR="00372593">
        <w:t xml:space="preserve">further </w:t>
      </w:r>
      <w:r w:rsidR="00BF2E00">
        <w:t>pointed out that it was the differen</w:t>
      </w:r>
      <w:r w:rsidR="00372593">
        <w:t>ce in</w:t>
      </w:r>
      <w:r w:rsidR="00BF2E00">
        <w:t xml:space="preserve"> irrigation </w:t>
      </w:r>
      <w:r w:rsidR="00372593">
        <w:t xml:space="preserve">methods </w:t>
      </w:r>
      <w:r w:rsidR="00BA2DDE">
        <w:t>applied to paddy filed</w:t>
      </w:r>
      <w:r w:rsidR="002F2B6A">
        <w:t xml:space="preserve">, </w:t>
      </w:r>
      <w:r w:rsidR="00372593">
        <w:t xml:space="preserve">that </w:t>
      </w:r>
      <w:r w:rsidR="00D11CD5">
        <w:t xml:space="preserve">resulted in </w:t>
      </w:r>
      <w:r w:rsidR="00A114A2">
        <w:t xml:space="preserve">the </w:t>
      </w:r>
      <w:r w:rsidR="00D11CD5">
        <w:t xml:space="preserve">variance of </w:t>
      </w:r>
      <w:r w:rsidR="00D11CD5" w:rsidRPr="00721B2D">
        <w:rPr>
          <w:vertAlign w:val="superscript"/>
        </w:rPr>
        <w:t>114</w:t>
      </w:r>
      <w:r w:rsidR="00D11CD5">
        <w:t>Cd composition</w:t>
      </w:r>
      <w:r w:rsidR="00BA2DDE">
        <w:t xml:space="preserve"> in rice</w:t>
      </w:r>
      <w:r w:rsidR="00D11CD5">
        <w:t xml:space="preserve">. </w:t>
      </w:r>
      <w:r w:rsidR="003A3176">
        <w:t>According to our results</w:t>
      </w:r>
      <w:r w:rsidR="00D11CD5">
        <w:t xml:space="preserve">, </w:t>
      </w:r>
      <w:r w:rsidR="00A62895" w:rsidRPr="00D1482D">
        <w:rPr>
          <w:vertAlign w:val="superscript"/>
        </w:rPr>
        <w:t>114</w:t>
      </w:r>
      <w:r w:rsidR="00617165">
        <w:t xml:space="preserve">Cd was found in all six </w:t>
      </w:r>
      <w:r w:rsidR="005473E0">
        <w:t xml:space="preserve">types </w:t>
      </w:r>
      <w:r w:rsidR="00617165">
        <w:t>of GI rice</w:t>
      </w:r>
      <w:r w:rsidR="003040AC">
        <w:t>,</w:t>
      </w:r>
      <w:r w:rsidR="00693329">
        <w:t xml:space="preserve"> </w:t>
      </w:r>
      <w:r w:rsidR="00316E43">
        <w:t xml:space="preserve">with the </w:t>
      </w:r>
      <w:r w:rsidR="008716A8">
        <w:t xml:space="preserve">GG </w:t>
      </w:r>
      <w:r w:rsidR="008716A8">
        <w:rPr>
          <w:rFonts w:hint="eastAsia"/>
        </w:rPr>
        <w:t>rice</w:t>
      </w:r>
      <w:r w:rsidR="00384C28">
        <w:t>,</w:t>
      </w:r>
      <w:r w:rsidR="007B4C58">
        <w:t xml:space="preserve"> sampled </w:t>
      </w:r>
      <w:r w:rsidR="009375B6">
        <w:t>from Guangxi province</w:t>
      </w:r>
      <w:r w:rsidR="004B21D9">
        <w:t xml:space="preserve">, </w:t>
      </w:r>
      <w:r w:rsidR="0007471E">
        <w:t xml:space="preserve">having the highest level </w:t>
      </w:r>
      <w:r w:rsidR="003040AC">
        <w:t>(Table 1)</w:t>
      </w:r>
      <w:r w:rsidR="00134F7B">
        <w:t>.</w:t>
      </w:r>
      <w:r w:rsidR="0086683F">
        <w:t xml:space="preserve"> </w:t>
      </w:r>
      <w:r w:rsidR="007B4C58">
        <w:t xml:space="preserve">To test </w:t>
      </w:r>
      <w:r w:rsidR="007C4A7F">
        <w:t xml:space="preserve">the </w:t>
      </w:r>
      <w:r w:rsidR="007B4C58">
        <w:t xml:space="preserve">efficiency of the </w:t>
      </w:r>
      <w:r w:rsidR="00666F45">
        <w:t>ML-</w:t>
      </w:r>
      <w:r w:rsidR="00666F45">
        <w:rPr>
          <w:rFonts w:hint="eastAsia"/>
        </w:rPr>
        <w:t>based</w:t>
      </w:r>
      <w:r w:rsidR="00666F45">
        <w:t xml:space="preserve"> framework we established, </w:t>
      </w:r>
      <w:r w:rsidR="004459FB">
        <w:t xml:space="preserve">we </w:t>
      </w:r>
      <w:r w:rsidR="007C4A7F">
        <w:t xml:space="preserve">first </w:t>
      </w:r>
      <w:r w:rsidR="0086683F">
        <w:t>regroup</w:t>
      </w:r>
      <w:r w:rsidR="007C4A7F">
        <w:t>ed</w:t>
      </w:r>
      <w:r w:rsidR="0086683F">
        <w:t xml:space="preserve"> the original dataset as</w:t>
      </w:r>
      <w:r w:rsidR="00FB60B5">
        <w:t xml:space="preserve"> </w:t>
      </w:r>
      <w:r w:rsidR="00CB36B0">
        <w:rPr>
          <w:iCs/>
        </w:rPr>
        <w:t>GG rice and non-GG rice</w:t>
      </w:r>
      <w:r w:rsidR="0086683F">
        <w:rPr>
          <w:iCs/>
        </w:rPr>
        <w:t xml:space="preserve">. </w:t>
      </w:r>
      <w:r w:rsidR="00E259AF">
        <w:rPr>
          <w:iCs/>
        </w:rPr>
        <w:t xml:space="preserve">According </w:t>
      </w:r>
      <w:r w:rsidR="00F334C7">
        <w:rPr>
          <w:iCs/>
        </w:rPr>
        <w:t xml:space="preserve">to </w:t>
      </w:r>
      <w:r w:rsidR="00E259AF">
        <w:rPr>
          <w:iCs/>
        </w:rPr>
        <w:t>the result of feature selection,</w:t>
      </w:r>
      <w:r w:rsidR="00CE4765">
        <w:rPr>
          <w:iCs/>
        </w:rPr>
        <w:t xml:space="preserve"> </w:t>
      </w:r>
      <w:r w:rsidR="00CE4765" w:rsidRPr="00002B8C">
        <w:rPr>
          <w:iCs/>
          <w:vertAlign w:val="superscript"/>
        </w:rPr>
        <w:t>114</w:t>
      </w:r>
      <w:r w:rsidR="00CE4765">
        <w:rPr>
          <w:iCs/>
        </w:rPr>
        <w:t>Cd was</w:t>
      </w:r>
      <w:r w:rsidR="0076173A">
        <w:rPr>
          <w:iCs/>
        </w:rPr>
        <w:t xml:space="preserve"> identified as t</w:t>
      </w:r>
      <w:r w:rsidR="00CE4765">
        <w:rPr>
          <w:iCs/>
        </w:rPr>
        <w:t xml:space="preserve">he </w:t>
      </w:r>
      <w:r w:rsidR="00891B3E">
        <w:rPr>
          <w:iCs/>
        </w:rPr>
        <w:lastRenderedPageBreak/>
        <w:t xml:space="preserve">element with </w:t>
      </w:r>
      <w:r w:rsidR="00C62837">
        <w:rPr>
          <w:iCs/>
        </w:rPr>
        <w:t xml:space="preserve">the </w:t>
      </w:r>
      <w:r w:rsidR="00891B3E">
        <w:rPr>
          <w:iCs/>
        </w:rPr>
        <w:t xml:space="preserve">most differentiation power </w:t>
      </w:r>
      <w:r w:rsidR="00E246D8">
        <w:rPr>
          <w:iCs/>
        </w:rPr>
        <w:t xml:space="preserve">over </w:t>
      </w:r>
      <w:r w:rsidR="00FB60B5">
        <w:rPr>
          <w:iCs/>
        </w:rPr>
        <w:t>the two subgroups</w:t>
      </w:r>
      <w:r w:rsidR="00C34A83">
        <w:rPr>
          <w:iCs/>
        </w:rPr>
        <w:t>.</w:t>
      </w:r>
      <w:r w:rsidR="009B197E">
        <w:rPr>
          <w:iCs/>
        </w:rPr>
        <w:t xml:space="preserve"> </w:t>
      </w:r>
      <w:r w:rsidR="00940AC9">
        <w:rPr>
          <w:iCs/>
        </w:rPr>
        <w:t xml:space="preserve">Ultimately, the </w:t>
      </w:r>
      <w:r w:rsidR="004B21D9">
        <w:rPr>
          <w:iCs/>
        </w:rPr>
        <w:t xml:space="preserve">independent </w:t>
      </w:r>
      <w:r w:rsidR="00940AC9">
        <w:rPr>
          <w:iCs/>
        </w:rPr>
        <w:t xml:space="preserve">validation by testing set confirmed that </w:t>
      </w:r>
      <w:r w:rsidR="00940AC9" w:rsidRPr="00F334C7">
        <w:rPr>
          <w:iCs/>
          <w:vertAlign w:val="superscript"/>
        </w:rPr>
        <w:t>114</w:t>
      </w:r>
      <w:r w:rsidR="00940AC9">
        <w:rPr>
          <w:iCs/>
        </w:rPr>
        <w:t>Cd</w:t>
      </w:r>
      <w:r w:rsidR="00034302">
        <w:rPr>
          <w:iCs/>
        </w:rPr>
        <w:t xml:space="preserve"> </w:t>
      </w:r>
      <w:r w:rsidR="00AC0D55">
        <w:rPr>
          <w:iCs/>
        </w:rPr>
        <w:t>along can be used to differentiate GG rice and non-GG rice</w:t>
      </w:r>
      <w:r w:rsidR="007C4A1B">
        <w:rPr>
          <w:iCs/>
        </w:rPr>
        <w:t>, with 100% predic</w:t>
      </w:r>
      <w:r w:rsidR="007B2290">
        <w:rPr>
          <w:iCs/>
        </w:rPr>
        <w:t>ation accuracy</w:t>
      </w:r>
      <w:r w:rsidR="00AC0D55">
        <w:rPr>
          <w:iCs/>
        </w:rPr>
        <w:t>.</w:t>
      </w:r>
      <w:r w:rsidR="00D6144C">
        <w:rPr>
          <w:iCs/>
        </w:rPr>
        <w:t xml:space="preserve">Fig. 6 visualized the significant difference of </w:t>
      </w:r>
      <w:r w:rsidR="00D6144C">
        <w:rPr>
          <w:iCs/>
          <w:vertAlign w:val="superscript"/>
        </w:rPr>
        <w:t>114</w:t>
      </w:r>
      <w:r w:rsidR="00D6144C">
        <w:rPr>
          <w:iCs/>
        </w:rPr>
        <w:t>Cd concentration between GG and non-GG rice samples (</w:t>
      </w:r>
      <w:r w:rsidR="00D6144C">
        <w:rPr>
          <w:i/>
          <w:iCs/>
        </w:rPr>
        <w:t>P</w:t>
      </w:r>
      <w:r w:rsidR="00D6144C">
        <w:rPr>
          <w:iCs/>
        </w:rPr>
        <w:t xml:space="preserve"> &lt; 0.05)</w:t>
      </w:r>
      <w:r w:rsidR="00F872C3">
        <w:rPr>
          <w:iCs/>
        </w:rPr>
        <w:t>.</w:t>
      </w:r>
      <w:r w:rsidR="00384C28">
        <w:rPr>
          <w:iCs/>
        </w:rPr>
        <w:t xml:space="preserve"> </w:t>
      </w:r>
      <w:r w:rsidR="00F334C7">
        <w:rPr>
          <w:iCs/>
        </w:rPr>
        <w:t>A</w:t>
      </w:r>
      <w:r w:rsidR="00156D05">
        <w:t xml:space="preserve"> </w:t>
      </w:r>
      <w:r w:rsidR="00FC3B32">
        <w:t xml:space="preserve">previous </w:t>
      </w:r>
      <w:r w:rsidR="00F71C31">
        <w:rPr>
          <w:iCs/>
        </w:rPr>
        <w:t>national scale study</w:t>
      </w:r>
      <w:r w:rsidR="00BB264C">
        <w:rPr>
          <w:iCs/>
        </w:rPr>
        <w:t xml:space="preserve"> </w:t>
      </w:r>
      <w:r w:rsidR="00666D19">
        <w:rPr>
          <w:iCs/>
        </w:rPr>
        <w:t xml:space="preserve">showed that the </w:t>
      </w:r>
      <w:r w:rsidR="00F71C31">
        <w:rPr>
          <w:iCs/>
        </w:rPr>
        <w:t xml:space="preserve">concentration of </w:t>
      </w:r>
      <w:r w:rsidR="00F71C31" w:rsidRPr="00ED322A">
        <w:rPr>
          <w:vertAlign w:val="superscript"/>
        </w:rPr>
        <w:t>114</w:t>
      </w:r>
      <w:r w:rsidR="00F71C31" w:rsidRPr="002E420C">
        <w:rPr>
          <w:iCs/>
        </w:rPr>
        <w:t>Cd in p</w:t>
      </w:r>
      <w:r w:rsidR="00F71C31">
        <w:rPr>
          <w:iCs/>
        </w:rPr>
        <w:t xml:space="preserve">addy soils from different Chinese regions varied significantly, </w:t>
      </w:r>
      <w:r w:rsidR="00BB264C">
        <w:rPr>
          <w:iCs/>
        </w:rPr>
        <w:t xml:space="preserve">majorly </w:t>
      </w:r>
      <w:r w:rsidR="00983450">
        <w:rPr>
          <w:iCs/>
        </w:rPr>
        <w:t xml:space="preserve">due to </w:t>
      </w:r>
      <w:r w:rsidR="009725C3">
        <w:rPr>
          <w:iCs/>
        </w:rPr>
        <w:t xml:space="preserve">the combination of </w:t>
      </w:r>
      <w:r w:rsidR="00E30548">
        <w:rPr>
          <w:iCs/>
        </w:rPr>
        <w:t>geogenic</w:t>
      </w:r>
      <w:r w:rsidR="00267223">
        <w:rPr>
          <w:iCs/>
        </w:rPr>
        <w:t xml:space="preserve"> factors</w:t>
      </w:r>
      <w:r w:rsidR="00671ABA">
        <w:rPr>
          <w:iCs/>
        </w:rPr>
        <w:t xml:space="preserve"> </w:t>
      </w:r>
      <w:r w:rsidR="009725C3">
        <w:rPr>
          <w:iCs/>
        </w:rPr>
        <w:t xml:space="preserve">and </w:t>
      </w:r>
      <w:r w:rsidR="009725C3" w:rsidRPr="00D60107">
        <w:rPr>
          <w:iCs/>
        </w:rPr>
        <w:t>anthropogenic</w:t>
      </w:r>
      <w:r w:rsidR="009725C3">
        <w:rPr>
          <w:iCs/>
        </w:rPr>
        <w:t xml:space="preserve"> </w:t>
      </w:r>
      <w:r w:rsidR="00671ABA">
        <w:rPr>
          <w:iCs/>
        </w:rPr>
        <w:t>pollutions</w:t>
      </w:r>
      <w:r w:rsidR="007A227F">
        <w:rPr>
          <w:iCs/>
        </w:rPr>
        <w:t xml:space="preserve"> (e.g. mining)</w:t>
      </w:r>
      <w:r w:rsidR="007548E9">
        <w:rPr>
          <w:iCs/>
        </w:rPr>
        <w:fldChar w:fldCharType="begin" w:fldLock="1"/>
      </w:r>
      <w:r w:rsidR="002C0B5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8&lt;/sup&gt;","plainTextFormattedCitation":"48","previouslyFormattedCitation":"&lt;sup&gt;48&lt;/sup&gt;"},"properties":{"noteIndex":0},"schema":"https://github.com/citation-style-language/schema/raw/master/csl-citation.json"}</w:instrText>
      </w:r>
      <w:r w:rsidR="007548E9">
        <w:rPr>
          <w:iCs/>
        </w:rPr>
        <w:fldChar w:fldCharType="separate"/>
      </w:r>
      <w:r w:rsidR="002E1C3D" w:rsidRPr="002E1C3D">
        <w:rPr>
          <w:iCs/>
          <w:noProof/>
          <w:vertAlign w:val="superscript"/>
        </w:rPr>
        <w:t>48</w:t>
      </w:r>
      <w:r w:rsidR="007548E9">
        <w:rPr>
          <w:iCs/>
        </w:rPr>
        <w:fldChar w:fldCharType="end"/>
      </w:r>
      <w:r w:rsidR="007A227F">
        <w:rPr>
          <w:iCs/>
        </w:rPr>
        <w:t xml:space="preserve">. Particularly, </w:t>
      </w:r>
      <w:r w:rsidR="00F71C31">
        <w:rPr>
          <w:iCs/>
        </w:rPr>
        <w:t xml:space="preserve">the </w:t>
      </w:r>
      <w:r w:rsidR="000039EA">
        <w:rPr>
          <w:iCs/>
        </w:rPr>
        <w:t>highest</w:t>
      </w:r>
      <w:r w:rsidR="00F71C31">
        <w:rPr>
          <w:iCs/>
        </w:rPr>
        <w:t xml:space="preserve"> level </w:t>
      </w:r>
      <w:r w:rsidR="001B2141">
        <w:rPr>
          <w:iCs/>
        </w:rPr>
        <w:t xml:space="preserve">of </w:t>
      </w:r>
      <w:r w:rsidR="001B2141" w:rsidRPr="006B7154">
        <w:rPr>
          <w:iCs/>
          <w:vertAlign w:val="superscript"/>
        </w:rPr>
        <w:t>114</w:t>
      </w:r>
      <w:r w:rsidR="001B2141">
        <w:rPr>
          <w:iCs/>
        </w:rPr>
        <w:t xml:space="preserve">Cd </w:t>
      </w:r>
      <w:r w:rsidR="00DA0430">
        <w:rPr>
          <w:iCs/>
        </w:rPr>
        <w:t xml:space="preserve">can be </w:t>
      </w:r>
      <w:r w:rsidR="00577FA6">
        <w:rPr>
          <w:iCs/>
        </w:rPr>
        <w:t xml:space="preserve">found </w:t>
      </w:r>
      <w:r w:rsidR="00F71C31">
        <w:rPr>
          <w:iCs/>
        </w:rPr>
        <w:t xml:space="preserve">in southeast coastal regions </w:t>
      </w:r>
      <w:r w:rsidR="00DA0430">
        <w:rPr>
          <w:iCs/>
        </w:rPr>
        <w:t xml:space="preserve">including </w:t>
      </w:r>
      <w:r w:rsidR="00F71C31">
        <w:rPr>
          <w:iCs/>
        </w:rPr>
        <w:t>Hunan</w:t>
      </w:r>
      <w:r w:rsidR="000A7F7E">
        <w:rPr>
          <w:iCs/>
        </w:rPr>
        <w:t xml:space="preserve"> and</w:t>
      </w:r>
      <w:r w:rsidR="00D21D50">
        <w:rPr>
          <w:iCs/>
        </w:rPr>
        <w:t xml:space="preserve"> </w:t>
      </w:r>
      <w:r w:rsidR="00F71C31">
        <w:rPr>
          <w:iCs/>
        </w:rPr>
        <w:t>Guangxi</w:t>
      </w:r>
      <w:r w:rsidR="000A7F7E">
        <w:rPr>
          <w:iCs/>
        </w:rPr>
        <w:t xml:space="preserve"> province</w:t>
      </w:r>
      <w:r w:rsidR="00F71C31">
        <w:rPr>
          <w:iCs/>
        </w:rPr>
        <w:fldChar w:fldCharType="begin" w:fldLock="1"/>
      </w:r>
      <w:r w:rsidR="002C0B5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8&lt;/sup&gt;","plainTextFormattedCitation":"48","previouslyFormattedCitation":"&lt;sup&gt;48&lt;/sup&gt;"},"properties":{"noteIndex":0},"schema":"https://github.com/citation-style-language/schema/raw/master/csl-citation.json"}</w:instrText>
      </w:r>
      <w:r w:rsidR="00F71C31">
        <w:rPr>
          <w:iCs/>
        </w:rPr>
        <w:fldChar w:fldCharType="separate"/>
      </w:r>
      <w:r w:rsidR="002E1C3D" w:rsidRPr="002E1C3D">
        <w:rPr>
          <w:iCs/>
          <w:noProof/>
          <w:vertAlign w:val="superscript"/>
        </w:rPr>
        <w:t>48</w:t>
      </w:r>
      <w:r w:rsidR="00F71C31">
        <w:rPr>
          <w:iCs/>
        </w:rPr>
        <w:fldChar w:fldCharType="end"/>
      </w:r>
      <w:r w:rsidR="00F71C31">
        <w:rPr>
          <w:iCs/>
        </w:rPr>
        <w:t>.</w:t>
      </w:r>
      <w:r w:rsidR="00156D05">
        <w:rPr>
          <w:iCs/>
        </w:rPr>
        <w:t xml:space="preserve"> </w:t>
      </w:r>
      <w:r w:rsidR="006B7154">
        <w:rPr>
          <w:iCs/>
        </w:rPr>
        <w:t>With this, we concluded</w:t>
      </w:r>
      <w:r w:rsidR="005F10FB">
        <w:rPr>
          <w:iCs/>
        </w:rPr>
        <w:t xml:space="preserve"> that</w:t>
      </w:r>
      <w:r w:rsidR="00DB2591">
        <w:rPr>
          <w:iCs/>
        </w:rPr>
        <w:t xml:space="preserve"> by applying the ML-based </w:t>
      </w:r>
      <w:r w:rsidR="00AE1ADC">
        <w:rPr>
          <w:iCs/>
        </w:rPr>
        <w:t>workflow</w:t>
      </w:r>
      <w:r w:rsidR="005F10FB">
        <w:rPr>
          <w:iCs/>
        </w:rPr>
        <w:t xml:space="preserve"> </w:t>
      </w:r>
      <w:r w:rsidR="00DB2591">
        <w:rPr>
          <w:iCs/>
        </w:rPr>
        <w:t xml:space="preserve">, GG rice can be </w:t>
      </w:r>
      <w:r w:rsidR="00500CB1">
        <w:rPr>
          <w:iCs/>
        </w:rPr>
        <w:t xml:space="preserve">differentiated from all other GI rice, with the information provided by </w:t>
      </w:r>
      <w:r w:rsidR="00500CB1" w:rsidRPr="006B7154">
        <w:rPr>
          <w:iCs/>
          <w:vertAlign w:val="superscript"/>
        </w:rPr>
        <w:t>114</w:t>
      </w:r>
      <w:r w:rsidR="00500CB1">
        <w:rPr>
          <w:iCs/>
        </w:rPr>
        <w:t xml:space="preserve">Cd alone. </w:t>
      </w:r>
      <w:commentRangeStart w:id="380"/>
      <w:r w:rsidR="00500CB1">
        <w:rPr>
          <w:iCs/>
        </w:rPr>
        <w:t>To further p</w:t>
      </w:r>
      <w:r w:rsidR="00757EF5">
        <w:rPr>
          <w:iCs/>
        </w:rPr>
        <w:t xml:space="preserve">rotect GI rice </w:t>
      </w:r>
      <w:r w:rsidR="00B14C1C" w:rsidRPr="009959E2">
        <w:t>from potential fraudulent activities, “positive” samples</w:t>
      </w:r>
      <w:r w:rsidR="0028650E">
        <w:t xml:space="preserve"> (</w:t>
      </w:r>
      <w:r w:rsidR="00286DBE">
        <w:t xml:space="preserve">e.g. </w:t>
      </w:r>
      <w:r w:rsidR="0028650E">
        <w:t>GI rice mixed with serial do</w:t>
      </w:r>
      <w:r w:rsidR="00533C08">
        <w:t xml:space="preserve">ses of </w:t>
      </w:r>
      <w:r w:rsidR="00533C08" w:rsidRPr="009959E2">
        <w:t>“l</w:t>
      </w:r>
      <w:r w:rsidR="00533C08" w:rsidRPr="009959E2">
        <w:rPr>
          <w:rFonts w:hint="eastAsia"/>
        </w:rPr>
        <w:t>o</w:t>
      </w:r>
      <w:r w:rsidR="00533C08" w:rsidRPr="009959E2">
        <w:t>ok-alikes”</w:t>
      </w:r>
      <w:r w:rsidR="00533C08" w:rsidRPr="009959E2">
        <w:fldChar w:fldCharType="begin" w:fldLock="1"/>
      </w:r>
      <w:r w:rsidR="00533C08">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49&lt;/sup&gt;","plainTextFormattedCitation":"49","previouslyFormattedCitation":"&lt;sup&gt;49&lt;/sup&gt;"},"properties":{"noteIndex":0},"schema":"https://github.com/citation-style-language/schema/raw/master/csl-citation.json"}</w:instrText>
      </w:r>
      <w:r w:rsidR="00533C08" w:rsidRPr="009959E2">
        <w:fldChar w:fldCharType="separate"/>
      </w:r>
      <w:r w:rsidR="00533C08" w:rsidRPr="002E1C3D">
        <w:rPr>
          <w:noProof/>
          <w:vertAlign w:val="superscript"/>
        </w:rPr>
        <w:t>49</w:t>
      </w:r>
      <w:r w:rsidR="00533C08" w:rsidRPr="009959E2">
        <w:fldChar w:fldCharType="end"/>
      </w:r>
      <w:r w:rsidR="00286DBE">
        <w:t>)</w:t>
      </w:r>
      <w:r w:rsidR="00B14C1C" w:rsidRPr="009959E2">
        <w:t xml:space="preserve"> </w:t>
      </w:r>
      <w:r w:rsidR="00757EF5">
        <w:t xml:space="preserve">shall be introduced </w:t>
      </w:r>
      <w:r w:rsidR="00B14C1C" w:rsidRPr="009959E2">
        <w:t>into the classification</w:t>
      </w:r>
      <w:r w:rsidR="00757EF5">
        <w:t xml:space="preserve"> </w:t>
      </w:r>
      <w:r w:rsidR="00286DBE">
        <w:t xml:space="preserve">in future studies. </w:t>
      </w:r>
      <w:commentRangeEnd w:id="380"/>
      <w:r w:rsidR="00386A5C">
        <w:rPr>
          <w:rStyle w:val="CommentReference"/>
        </w:rPr>
        <w:commentReference w:id="380"/>
      </w:r>
    </w:p>
    <w:p w14:paraId="69674993" w14:textId="799FC2A4" w:rsidR="008641A0" w:rsidRDefault="00812871" w:rsidP="008641A0">
      <w:pPr>
        <w:jc w:val="both"/>
      </w:pPr>
      <w:r>
        <w:rPr>
          <w:iCs/>
        </w:rPr>
        <w:t>O</w:t>
      </w:r>
      <w:r w:rsidR="008641A0">
        <w:rPr>
          <w:rFonts w:hint="eastAsia"/>
          <w:iCs/>
        </w:rPr>
        <w:t>u</w:t>
      </w:r>
      <w:r w:rsidR="008641A0">
        <w:rPr>
          <w:iCs/>
        </w:rPr>
        <w:t xml:space="preserve">r study demonstrated that multi-element profiling </w:t>
      </w:r>
      <w:r w:rsidR="00985868">
        <w:rPr>
          <w:iCs/>
        </w:rPr>
        <w:t xml:space="preserve">using </w:t>
      </w:r>
      <w:r w:rsidR="008641A0">
        <w:rPr>
          <w:iCs/>
        </w:rPr>
        <w:t xml:space="preserve">ICP-MS coupled with </w:t>
      </w:r>
      <w:r w:rsidR="00617896">
        <w:rPr>
          <w:iCs/>
        </w:rPr>
        <w:t>ML</w:t>
      </w:r>
      <w:r w:rsidR="008641A0">
        <w:rPr>
          <w:iCs/>
        </w:rPr>
        <w:t xml:space="preserve"> technique</w:t>
      </w:r>
      <w:r w:rsidR="001F3C99" w:rsidRPr="000A5A39">
        <w:rPr>
          <w:iCs/>
        </w:rPr>
        <w:t>s</w:t>
      </w:r>
      <w:r w:rsidR="008641A0">
        <w:rPr>
          <w:iCs/>
        </w:rPr>
        <w:t xml:space="preserve">, </w:t>
      </w:r>
      <w:r w:rsidR="00985868">
        <w:rPr>
          <w:iCs/>
        </w:rPr>
        <w:t xml:space="preserve">could </w:t>
      </w:r>
      <w:r w:rsidR="008641A0">
        <w:rPr>
          <w:iCs/>
        </w:rPr>
        <w:t xml:space="preserve">differentiate six </w:t>
      </w:r>
      <w:r w:rsidR="00985868">
        <w:rPr>
          <w:iCs/>
        </w:rPr>
        <w:t xml:space="preserve">types of </w:t>
      </w:r>
      <w:r w:rsidR="008641A0">
        <w:rPr>
          <w:iCs/>
        </w:rPr>
        <w:t xml:space="preserve">Chinese GI </w:t>
      </w:r>
      <w:r w:rsidR="008641A0">
        <w:rPr>
          <w:rFonts w:hint="eastAsia"/>
          <w:iCs/>
        </w:rPr>
        <w:t>rice</w:t>
      </w:r>
      <w:r w:rsidR="008641A0">
        <w:rPr>
          <w:iCs/>
        </w:rPr>
        <w:t xml:space="preserve"> with extremely high accuracy. Particularly, we identified </w:t>
      </w:r>
      <w:r w:rsidR="00985868">
        <w:rPr>
          <w:iCs/>
        </w:rPr>
        <w:t xml:space="preserve">four </w:t>
      </w:r>
      <w:r w:rsidR="008641A0">
        <w:rPr>
          <w:iCs/>
        </w:rPr>
        <w:t xml:space="preserve">elements with the most </w:t>
      </w:r>
      <w:r w:rsidR="00985868">
        <w:rPr>
          <w:iCs/>
        </w:rPr>
        <w:t xml:space="preserve">differentiation </w:t>
      </w:r>
      <w:r w:rsidR="008641A0">
        <w:rPr>
          <w:iCs/>
        </w:rPr>
        <w:t>power</w:t>
      </w:r>
      <w:r w:rsidR="0027383A">
        <w:rPr>
          <w:iCs/>
        </w:rPr>
        <w:t xml:space="preserve">. This </w:t>
      </w:r>
      <w:r w:rsidR="008641A0">
        <w:rPr>
          <w:iCs/>
        </w:rPr>
        <w:t xml:space="preserve">opens the </w:t>
      </w:r>
      <w:r w:rsidR="008641A0">
        <w:t xml:space="preserve">door </w:t>
      </w:r>
      <w:r w:rsidR="0027383A">
        <w:t xml:space="preserve">for future study on the </w:t>
      </w:r>
      <w:r w:rsidR="00CD708C">
        <w:t xml:space="preserve">application </w:t>
      </w:r>
      <w:r w:rsidR="0027383A">
        <w:t xml:space="preserve">of </w:t>
      </w:r>
      <w:r w:rsidR="0037126E">
        <w:t xml:space="preserve">fast, and low-cost </w:t>
      </w:r>
      <w:r w:rsidR="00EC2A59">
        <w:t>multi</w:t>
      </w:r>
      <w:r w:rsidR="00A43439">
        <w:t>-element profiling tool</w:t>
      </w:r>
      <w:r w:rsidR="009F61B7">
        <w:t>s</w:t>
      </w:r>
      <w:r w:rsidR="001910F0">
        <w:t xml:space="preserve"> such as </w:t>
      </w:r>
      <w:r w:rsidR="001910F0" w:rsidRPr="001910F0">
        <w:t xml:space="preserve">X-ray fluorescence </w:t>
      </w:r>
      <w:r w:rsidR="00A65BD5">
        <w:t xml:space="preserve">(XRF) </w:t>
      </w:r>
      <w:r w:rsidR="001910F0" w:rsidRPr="001910F0">
        <w:t>spectrometry</w:t>
      </w:r>
      <w:r w:rsidR="00307C08">
        <w:fldChar w:fldCharType="begin" w:fldLock="1"/>
      </w:r>
      <w:r w:rsidR="003F498C">
        <w:instrText>ADDIN CSL_CITATION {"citationItems":[{"id":"ITEM-1","itemData":{"DOI":"10.1016/j.foodchem.2019.03.135","ISSN":"18737072","abstract":"To test the potential of different analytical tools to determine the geographical origin of Ethiopian coffee, 103 green arabica coffee samples from four coffee regions in Ethiopia were subjected to multi-elements and δ 13 C, δ 15 N and δ 18 O determinations. Multi-elements were determined by using inductively coupled plasma (ICP)- and X-ray fluorescence spectrometry (XRF)-based techniques, and δ 13 C, δ 15 N and δ 18 O were determined by using elemental analyzer-isotope ratio mass spectrometry. Using linear discriminant analysis, XRF-based multi-elements with and without δ 13 C appeared to be most effective in discriminating the geographical origin of coffee, giving higher classification accuracy (89 and 86%, respectively) than ICP-based multi-elements with and without stable isotopes (80%, each). These results demonstrate the potential of XRF-based multi-element profiling as a relatively fast and low-cost tool to trace the geographical origin of Ethiopian coffee. All together this study offers the proof of concept for a promising method that, upon standardization, could be used for coffee provenance authentication and fraud detection.","author":[{"dropping-particle":"","family":"Worku","given":"Mohammed","non-dropping-particle":"","parse-names":false,"suffix":""},{"dropping-particle":"","family":"Upadhayay","given":"Hari Ram","non-dropping-particle":"","parse-names":false,"suffix":""},{"dropping-particle":"","family":"Latruwe","given":"Kris","non-dropping-particle":"","parse-names":false,"suffix":""},{"dropping-particle":"","family":"Taylor","given":"Alex","non-dropping-particle":"","parse-names":false,"suffix":""},{"dropping-particle":"","family":"Blake","given":"William","non-dropping-particle":"","parse-names":false,"suffix":""},{"dropping-particle":"","family":"Vanhaecke","given":"Frank","non-dropping-particle":"","parse-names":false,"suffix":""},{"dropping-particle":"","family":"Duchateau","given":"Luc","non-dropping-particle":"","parse-names":false,"suffix":""},{"dropping-particle":"","family":"Boeckx","given":"Pascal","non-dropping-particle":"","parse-names":false,"suffix":""}],"container-title":"Food Chemistry","id":"ITEM-1","issue":"March","issued":{"date-parts":[["2019"]]},"page":"295-307","publisher":"Elsevier","title":"Differentiating the geographical origin of Ethiopian coffee using XRF- and ICP-based multi-element and stable isotope profiling","type":"article-journal","volume":"290"},"uris":["http://www.mendeley.com/documents/?uuid=826263ad-80ce-4a91-8237-7cad5c2d90b4"]}],"mendeley":{"formattedCitation":"&lt;sup&gt;50&lt;/sup&gt;","plainTextFormattedCitation":"50","previouslyFormattedCitation":"&lt;sup&gt;50&lt;/sup&gt;"},"properties":{"noteIndex":0},"schema":"https://github.com/citation-style-language/schema/raw/master/csl-citation.json"}</w:instrText>
      </w:r>
      <w:r w:rsidR="00307C08">
        <w:fldChar w:fldCharType="separate"/>
      </w:r>
      <w:r w:rsidR="00307C08" w:rsidRPr="00307C08">
        <w:rPr>
          <w:noProof/>
          <w:vertAlign w:val="superscript"/>
        </w:rPr>
        <w:t>50</w:t>
      </w:r>
      <w:r w:rsidR="00307C08">
        <w:fldChar w:fldCharType="end"/>
      </w:r>
      <w:r w:rsidR="0037126E">
        <w:t xml:space="preserve">, </w:t>
      </w:r>
      <w:r w:rsidR="00307C08">
        <w:t>in the</w:t>
      </w:r>
      <w:r w:rsidR="00BD74E8">
        <w:t xml:space="preserve"> determin</w:t>
      </w:r>
      <w:r w:rsidR="00307C08">
        <w:t xml:space="preserve">ation of </w:t>
      </w:r>
      <w:r w:rsidR="001C04C7">
        <w:t xml:space="preserve">rice </w:t>
      </w:r>
      <w:r w:rsidR="00BD74E8">
        <w:t>geological origins</w:t>
      </w:r>
      <w:r w:rsidR="007A000E">
        <w:t xml:space="preserve">. </w:t>
      </w:r>
    </w:p>
    <w:p w14:paraId="471385FB" w14:textId="34A8F57F" w:rsidR="00663863" w:rsidRDefault="00663863" w:rsidP="00663863">
      <w:pPr>
        <w:jc w:val="both"/>
        <w:rPr>
          <w:b/>
        </w:rPr>
      </w:pPr>
      <w:r w:rsidRPr="00663863">
        <w:rPr>
          <w:b/>
        </w:rPr>
        <w:t>ABBREVIATIONS USED</w:t>
      </w:r>
    </w:p>
    <w:p w14:paraId="7EA02119" w14:textId="026D61DD" w:rsidR="00015CBB" w:rsidRPr="00FD2032" w:rsidRDefault="004930F8" w:rsidP="00663863">
      <w:pPr>
        <w:jc w:val="both"/>
        <w:rPr>
          <w:bCs/>
        </w:rPr>
      </w:pPr>
      <w:r w:rsidRPr="00FD2032">
        <w:rPr>
          <w:bCs/>
        </w:rPr>
        <w:t>ANOVA, one-way analysis of variance; AQSIQ, General Administration of Quality Supervision, Inspection and Quarantine;</w:t>
      </w:r>
      <w:del w:id="381" w:author="Peng, Hong" w:date="2020-03-29T19:09:00Z">
        <w:r w:rsidRPr="00FD2032" w:rsidDel="004C1675">
          <w:rPr>
            <w:bCs/>
          </w:rPr>
          <w:delText xml:space="preserve"> CRM, certified reference material;</w:delText>
        </w:r>
      </w:del>
      <w:r w:rsidRPr="00FD2032">
        <w:rPr>
          <w:bCs/>
        </w:rPr>
        <w:t xml:space="preserve"> EU, European Union; GI, geographical indication; ICP-MS, inductively coupled plasma mass spectrometry; LDA, linear discriminate analysis; ML, machine learning; MoA, Ministry of Agriculture; MVA, multivariate analysis;</w:t>
      </w:r>
      <w:del w:id="382" w:author="Peng, Hong" w:date="2020-03-29T19:10:00Z">
        <w:r w:rsidRPr="00FD2032" w:rsidDel="004C1675">
          <w:rPr>
            <w:bCs/>
          </w:rPr>
          <w:delText xml:space="preserve"> </w:delText>
        </w:r>
      </w:del>
      <w:r w:rsidRPr="00FD2032">
        <w:rPr>
          <w:bCs/>
        </w:rPr>
        <w:t xml:space="preserve"> PC, principal component; PCA, principal component analysis; PDO, protected designation of origin; PGI, protected geographical indication; RF, random forest; SAIC, State Administration for Industry and Commerce; SVM, support vector machines; TMO, the Trademark Office; TSG, traditional specialties guaranteed</w:t>
      </w:r>
      <w:ins w:id="383" w:author="Peng, Hong" w:date="2020-03-29T19:10:00Z">
        <w:r w:rsidR="004C1675">
          <w:rPr>
            <w:bCs/>
          </w:rPr>
          <w:t>.</w:t>
        </w:r>
      </w:ins>
    </w:p>
    <w:p w14:paraId="3A7E7DC5" w14:textId="1EB5FF65" w:rsidR="008641A0" w:rsidRDefault="008641A0" w:rsidP="008641A0">
      <w:pPr>
        <w:jc w:val="both"/>
        <w:rPr>
          <w:b/>
        </w:rPr>
      </w:pPr>
      <w:r>
        <w:rPr>
          <w:b/>
        </w:rPr>
        <w:t xml:space="preserve">ACKNOWLEDGMENT </w:t>
      </w:r>
    </w:p>
    <w:p w14:paraId="254E4086" w14:textId="62573BD7" w:rsidR="008641A0" w:rsidRDefault="008641A0" w:rsidP="003805CC">
      <w:pPr>
        <w:jc w:val="both"/>
      </w:pPr>
      <w:r>
        <w:t>We want to thank Dr. Di Wu from Yangtze Delta Region Institute of Tsinghua University for his tremendous support on sampling. We thank Ms. Si Lin</w:t>
      </w:r>
      <w:r w:rsidR="00786966">
        <w:t xml:space="preserve"> and Hongwei Qiao</w:t>
      </w:r>
      <w:r w:rsidR="00EF56DE">
        <w:t xml:space="preserve"> </w:t>
      </w:r>
      <w:r>
        <w:t xml:space="preserve">for </w:t>
      </w:r>
      <w:r w:rsidR="00786966">
        <w:t xml:space="preserve">their </w:t>
      </w:r>
      <w:r w:rsidR="00405BD8" w:rsidRPr="00405BD8">
        <w:t>industrious</w:t>
      </w:r>
      <w:r w:rsidR="00405BD8">
        <w:t xml:space="preserve"> </w:t>
      </w:r>
      <w:r>
        <w:t>work on</w:t>
      </w:r>
      <w:del w:id="384" w:author="Peng, Hong" w:date="2020-03-29T17:54:00Z">
        <w:r w:rsidDel="003E0C71">
          <w:delText xml:space="preserve"> </w:delText>
        </w:r>
      </w:del>
      <w:r w:rsidR="00454E4F">
        <w:t xml:space="preserve"> </w:t>
      </w:r>
      <w:r w:rsidR="00A72D5B">
        <w:t xml:space="preserve">experimentation </w:t>
      </w:r>
      <w:r w:rsidR="00454E4F">
        <w:t>and documentation</w:t>
      </w:r>
      <w:r>
        <w:t xml:space="preserve">. </w:t>
      </w:r>
    </w:p>
    <w:p w14:paraId="517B5348" w14:textId="4558C411" w:rsidR="00DC236D" w:rsidRDefault="00DC236D" w:rsidP="003805CC">
      <w:pPr>
        <w:jc w:val="both"/>
        <w:rPr>
          <w:b/>
          <w:bCs/>
        </w:rPr>
      </w:pPr>
      <w:commentRangeStart w:id="385"/>
      <w:r w:rsidRPr="007C0490">
        <w:rPr>
          <w:rFonts w:hint="eastAsia"/>
          <w:b/>
          <w:bCs/>
        </w:rPr>
        <w:t>F</w:t>
      </w:r>
      <w:r w:rsidRPr="007C0490">
        <w:rPr>
          <w:b/>
          <w:bCs/>
        </w:rPr>
        <w:t xml:space="preserve">UNDING </w:t>
      </w:r>
      <w:r w:rsidR="00204AEF" w:rsidRPr="007C0490">
        <w:rPr>
          <w:b/>
          <w:bCs/>
        </w:rPr>
        <w:t xml:space="preserve">SOURCES </w:t>
      </w:r>
      <w:commentRangeEnd w:id="385"/>
      <w:r w:rsidR="00DF2003">
        <w:rPr>
          <w:rStyle w:val="CommentReference"/>
        </w:rPr>
        <w:commentReference w:id="385"/>
      </w:r>
    </w:p>
    <w:p w14:paraId="796695E4" w14:textId="665BCEE5" w:rsidR="00173CD8" w:rsidRPr="007C0490" w:rsidRDefault="00173CD8" w:rsidP="003805CC">
      <w:pPr>
        <w:jc w:val="both"/>
        <w:rPr>
          <w:b/>
          <w:bCs/>
        </w:rPr>
      </w:pPr>
      <w:r w:rsidRPr="008C12A9">
        <w:rPr>
          <w:b/>
          <w:bCs/>
        </w:rPr>
        <w:t>TBC</w:t>
      </w:r>
    </w:p>
    <w:p w14:paraId="2B139C19" w14:textId="5248C0AA" w:rsidR="004B7135" w:rsidRPr="007B681A" w:rsidRDefault="00204AEF" w:rsidP="007B681A">
      <w:pPr>
        <w:rPr>
          <w:b/>
        </w:rPr>
      </w:pPr>
      <w:r>
        <w:rPr>
          <w:b/>
        </w:rPr>
        <w:t xml:space="preserve">REFERENCE  </w:t>
      </w:r>
    </w:p>
    <w:p w14:paraId="2B4C8E66" w14:textId="7D29ECEE" w:rsidR="00A3352C" w:rsidRPr="00A3352C" w:rsidRDefault="00FE7C78" w:rsidP="002C6892">
      <w:pPr>
        <w:autoSpaceDE w:val="0"/>
        <w:autoSpaceDN w:val="0"/>
        <w:adjustRightInd w:val="0"/>
        <w:spacing w:line="240" w:lineRule="auto"/>
        <w:ind w:left="640" w:hanging="640"/>
        <w:jc w:val="both"/>
        <w:rPr>
          <w:rFonts w:ascii="Calibri" w:hAnsi="Calibri" w:cs="Calibri"/>
          <w:noProof/>
          <w:szCs w:val="24"/>
        </w:rPr>
      </w:pPr>
      <w:r>
        <w:fldChar w:fldCharType="begin" w:fldLock="1"/>
      </w:r>
      <w:r>
        <w:instrText xml:space="preserve">ADDIN Mendeley Bibliography CSL_BIBLIOGRAPHY </w:instrText>
      </w:r>
      <w:r>
        <w:fldChar w:fldCharType="separate"/>
      </w:r>
      <w:r w:rsidR="00A3352C" w:rsidRPr="00A3352C">
        <w:rPr>
          <w:rFonts w:ascii="Calibri" w:hAnsi="Calibri" w:cs="Calibri"/>
          <w:noProof/>
          <w:szCs w:val="24"/>
        </w:rPr>
        <w:t>1.</w:t>
      </w:r>
      <w:r w:rsidR="00A3352C" w:rsidRPr="00A3352C">
        <w:rPr>
          <w:rFonts w:ascii="Calibri" w:hAnsi="Calibri" w:cs="Calibri"/>
          <w:noProof/>
          <w:szCs w:val="24"/>
        </w:rPr>
        <w:tab/>
        <w:t xml:space="preserve">Drivelos, S. A. &amp; Georgiou, C. A. Multi-element and multi-isotope-ratio analysis to determine the geographical origin of foods in the European Union. </w:t>
      </w:r>
      <w:r w:rsidR="00A3352C" w:rsidRPr="00A3352C">
        <w:rPr>
          <w:rFonts w:ascii="Calibri" w:hAnsi="Calibri" w:cs="Calibri"/>
          <w:i/>
          <w:iCs/>
          <w:noProof/>
          <w:szCs w:val="24"/>
        </w:rPr>
        <w:t>TrAC - Trends Anal. Chem.</w:t>
      </w:r>
      <w:r w:rsidR="00A3352C" w:rsidRPr="00A3352C">
        <w:rPr>
          <w:rFonts w:ascii="Calibri" w:hAnsi="Calibri" w:cs="Calibri"/>
          <w:noProof/>
          <w:szCs w:val="24"/>
        </w:rPr>
        <w:t xml:space="preserve"> </w:t>
      </w:r>
      <w:r w:rsidR="00A3352C" w:rsidRPr="00A3352C">
        <w:rPr>
          <w:rFonts w:ascii="Calibri" w:hAnsi="Calibri" w:cs="Calibri"/>
          <w:b/>
          <w:bCs/>
          <w:noProof/>
          <w:szCs w:val="24"/>
        </w:rPr>
        <w:t>40</w:t>
      </w:r>
      <w:r w:rsidR="00A3352C" w:rsidRPr="00A3352C">
        <w:rPr>
          <w:rFonts w:ascii="Calibri" w:hAnsi="Calibri" w:cs="Calibri"/>
          <w:noProof/>
          <w:szCs w:val="24"/>
        </w:rPr>
        <w:t>, 38–51 (2012).</w:t>
      </w:r>
    </w:p>
    <w:p w14:paraId="32FF9647"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w:t>
      </w:r>
      <w:r w:rsidRPr="00A3352C">
        <w:rPr>
          <w:rFonts w:ascii="Calibri" w:hAnsi="Calibri" w:cs="Calibri"/>
          <w:noProof/>
          <w:szCs w:val="24"/>
        </w:rPr>
        <w:tab/>
        <w:t xml:space="preserve">Summary of the Paris Convention for the Protection of Industrial Property (1883). Available at: https://www.wipo.int/treaties/en/ip/paris/summary_paris.html. </w:t>
      </w:r>
    </w:p>
    <w:p w14:paraId="1234F69D"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lastRenderedPageBreak/>
        <w:t>3.</w:t>
      </w:r>
      <w:r w:rsidRPr="00A3352C">
        <w:rPr>
          <w:rFonts w:ascii="Calibri" w:hAnsi="Calibri" w:cs="Calibri"/>
          <w:noProof/>
          <w:szCs w:val="24"/>
        </w:rPr>
        <w:tab/>
        <w:t xml:space="preserve">Luykx, D. M. A. M. &amp; Ruth, S. M. Van. Food Chemistry An overview of analytical methods for determining the geographical origin of food products. </w:t>
      </w:r>
      <w:r w:rsidRPr="00A3352C">
        <w:rPr>
          <w:rFonts w:ascii="Calibri" w:hAnsi="Calibri" w:cs="Calibri"/>
          <w:b/>
          <w:bCs/>
          <w:noProof/>
          <w:szCs w:val="24"/>
        </w:rPr>
        <w:t>107</w:t>
      </w:r>
      <w:r w:rsidRPr="00A3352C">
        <w:rPr>
          <w:rFonts w:ascii="Calibri" w:hAnsi="Calibri" w:cs="Calibri"/>
          <w:noProof/>
          <w:szCs w:val="24"/>
        </w:rPr>
        <w:t>, 897–911 (2008).</w:t>
      </w:r>
    </w:p>
    <w:p w14:paraId="14E5B03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w:t>
      </w:r>
      <w:r w:rsidRPr="00A3352C">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4AA5026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5.</w:t>
      </w:r>
      <w:r w:rsidRPr="00A3352C">
        <w:rPr>
          <w:rFonts w:ascii="Calibri" w:hAnsi="Calibri" w:cs="Calibri"/>
          <w:noProof/>
          <w:szCs w:val="24"/>
        </w:rPr>
        <w:tab/>
        <w:t xml:space="preserve">Li, Y. Protection of Geographical Indications in China. (2017). Available at: https://www.niuyie.com/protection-of-geographical-indications-in-china/. </w:t>
      </w:r>
    </w:p>
    <w:p w14:paraId="3759B82E"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6.</w:t>
      </w:r>
      <w:r w:rsidRPr="00A3352C">
        <w:rPr>
          <w:rFonts w:ascii="Calibri" w:hAnsi="Calibri" w:cs="Calibri"/>
          <w:noProof/>
          <w:szCs w:val="24"/>
        </w:rPr>
        <w:tab/>
        <w:t xml:space="preserve">Chauhan, B. S., Jabran, K. &amp; Mahajan, G. </w:t>
      </w:r>
      <w:r w:rsidRPr="00A3352C">
        <w:rPr>
          <w:rFonts w:ascii="Calibri" w:hAnsi="Calibri" w:cs="Calibri"/>
          <w:i/>
          <w:iCs/>
          <w:noProof/>
          <w:szCs w:val="24"/>
        </w:rPr>
        <w:t>Rice Production Worldwide</w:t>
      </w:r>
      <w:r w:rsidRPr="00A3352C">
        <w:rPr>
          <w:rFonts w:ascii="Calibri" w:hAnsi="Calibri" w:cs="Calibri"/>
          <w:noProof/>
          <w:szCs w:val="24"/>
        </w:rPr>
        <w:t>.</w:t>
      </w:r>
    </w:p>
    <w:p w14:paraId="07FB8E3D"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7.</w:t>
      </w:r>
      <w:r w:rsidRPr="00A3352C">
        <w:rPr>
          <w:rFonts w:ascii="Calibri" w:hAnsi="Calibri" w:cs="Calibri"/>
          <w:noProof/>
          <w:szCs w:val="24"/>
        </w:rPr>
        <w:tab/>
        <w:t xml:space="preserve">Paddy rice production worldwide 2017-2018, by country,. </w:t>
      </w:r>
      <w:r w:rsidRPr="00A3352C">
        <w:rPr>
          <w:rFonts w:ascii="Calibri" w:hAnsi="Calibri" w:cs="Calibri"/>
          <w:i/>
          <w:iCs/>
          <w:noProof/>
          <w:szCs w:val="24"/>
        </w:rPr>
        <w:t>Statista</w:t>
      </w:r>
      <w:r w:rsidRPr="00A3352C">
        <w:rPr>
          <w:rFonts w:ascii="Calibri" w:hAnsi="Calibri" w:cs="Calibri"/>
          <w:noProof/>
          <w:szCs w:val="24"/>
        </w:rPr>
        <w:t xml:space="preserve"> (2019). Available at: https://www.statista.com/statistics/255937/leading-rice-producers-worldwide/. </w:t>
      </w:r>
    </w:p>
    <w:p w14:paraId="588C5F40"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8.</w:t>
      </w:r>
      <w:r w:rsidRPr="00A3352C">
        <w:rPr>
          <w:rFonts w:ascii="Calibri" w:hAnsi="Calibri" w:cs="Calibri"/>
          <w:noProof/>
          <w:szCs w:val="24"/>
        </w:rPr>
        <w:tab/>
        <w:t xml:space="preserve">Jin, S., Zhang, Y. &amp; Xu, Y. Amount of information and the willingness of consumers to pay for food traceability in China. </w:t>
      </w:r>
      <w:r w:rsidRPr="00A3352C">
        <w:rPr>
          <w:rFonts w:ascii="Calibri" w:hAnsi="Calibri" w:cs="Calibri"/>
          <w:i/>
          <w:iCs/>
          <w:noProof/>
          <w:szCs w:val="24"/>
        </w:rPr>
        <w:t>Food Control</w:t>
      </w:r>
      <w:r w:rsidRPr="00A3352C">
        <w:rPr>
          <w:rFonts w:ascii="Calibri" w:hAnsi="Calibri" w:cs="Calibri"/>
          <w:noProof/>
          <w:szCs w:val="24"/>
        </w:rPr>
        <w:t xml:space="preserve"> (2017). doi:10.1016/j.foodcont.2017.02.012</w:t>
      </w:r>
    </w:p>
    <w:p w14:paraId="1C2EF0B8"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9.</w:t>
      </w:r>
      <w:r w:rsidRPr="00A3352C">
        <w:rPr>
          <w:rFonts w:ascii="Calibri" w:hAnsi="Calibri" w:cs="Calibri"/>
          <w:noProof/>
          <w:szCs w:val="24"/>
        </w:rPr>
        <w:tab/>
        <w:t xml:space="preserve">Rodriguez, L., Hall, B., Avenue, S. G., Hall, G. &amp; Street, S. W. Social trust and risk knowledge , perception and behaviours resulting from a rice tampering scandal Sela Sar. </w:t>
      </w:r>
      <w:r w:rsidRPr="00A3352C">
        <w:rPr>
          <w:rFonts w:ascii="Calibri" w:hAnsi="Calibri" w:cs="Calibri"/>
          <w:b/>
          <w:bCs/>
          <w:noProof/>
          <w:szCs w:val="24"/>
        </w:rPr>
        <w:t>5</w:t>
      </w:r>
      <w:r w:rsidRPr="00A3352C">
        <w:rPr>
          <w:rFonts w:ascii="Calibri" w:hAnsi="Calibri" w:cs="Calibri"/>
          <w:noProof/>
          <w:szCs w:val="24"/>
        </w:rPr>
        <w:t>, 80–96 (2014).</w:t>
      </w:r>
    </w:p>
    <w:p w14:paraId="4FD58DD9"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0.</w:t>
      </w:r>
      <w:r w:rsidRPr="00A3352C">
        <w:rPr>
          <w:rFonts w:ascii="Calibri" w:hAnsi="Calibri" w:cs="Calibri"/>
          <w:noProof/>
          <w:szCs w:val="24"/>
        </w:rPr>
        <w:tab/>
        <w:t>Veeck, G. Food Safety Concerns and Rice Imports in China : 1998 - 2016. (2017).</w:t>
      </w:r>
    </w:p>
    <w:p w14:paraId="4EAF90DA"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1.</w:t>
      </w:r>
      <w:r w:rsidRPr="00A3352C">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141</w:t>
      </w:r>
      <w:r w:rsidRPr="00A3352C">
        <w:rPr>
          <w:rFonts w:ascii="Calibri" w:hAnsi="Calibri" w:cs="Calibri"/>
          <w:noProof/>
          <w:szCs w:val="24"/>
        </w:rPr>
        <w:t>, 3504–3509 (2013).</w:t>
      </w:r>
    </w:p>
    <w:p w14:paraId="4054DEED"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2.</w:t>
      </w:r>
      <w:r w:rsidRPr="00A3352C">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A3352C">
        <w:rPr>
          <w:rFonts w:ascii="Calibri" w:hAnsi="Calibri" w:cs="Calibri"/>
          <w:i/>
          <w:iCs/>
          <w:noProof/>
          <w:szCs w:val="24"/>
        </w:rPr>
        <w:t>Comput. Electron. Agric.</w:t>
      </w:r>
      <w:r w:rsidRPr="00A3352C">
        <w:rPr>
          <w:rFonts w:ascii="Calibri" w:hAnsi="Calibri" w:cs="Calibri"/>
          <w:noProof/>
          <w:szCs w:val="24"/>
        </w:rPr>
        <w:t xml:space="preserve"> </w:t>
      </w:r>
      <w:r w:rsidRPr="00A3352C">
        <w:rPr>
          <w:rFonts w:ascii="Calibri" w:hAnsi="Calibri" w:cs="Calibri"/>
          <w:b/>
          <w:bCs/>
          <w:noProof/>
          <w:szCs w:val="24"/>
        </w:rPr>
        <w:t>121</w:t>
      </w:r>
      <w:r w:rsidRPr="00A3352C">
        <w:rPr>
          <w:rFonts w:ascii="Calibri" w:hAnsi="Calibri" w:cs="Calibri"/>
          <w:noProof/>
          <w:szCs w:val="24"/>
        </w:rPr>
        <w:t>, 101–107 (2016).</w:t>
      </w:r>
    </w:p>
    <w:p w14:paraId="12F8FAE0"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3.</w:t>
      </w:r>
      <w:r w:rsidRPr="00A3352C">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A3352C">
        <w:rPr>
          <w:rFonts w:ascii="Calibri" w:hAnsi="Calibri" w:cs="Calibri"/>
          <w:i/>
          <w:iCs/>
          <w:noProof/>
          <w:szCs w:val="24"/>
        </w:rPr>
        <w:t>J. Anal. Test.</w:t>
      </w:r>
      <w:r w:rsidRPr="00A3352C">
        <w:rPr>
          <w:rFonts w:ascii="Calibri" w:hAnsi="Calibri" w:cs="Calibri"/>
          <w:noProof/>
          <w:szCs w:val="24"/>
        </w:rPr>
        <w:t xml:space="preserve"> </w:t>
      </w:r>
      <w:r w:rsidRPr="00A3352C">
        <w:rPr>
          <w:rFonts w:ascii="Calibri" w:hAnsi="Calibri" w:cs="Calibri"/>
          <w:b/>
          <w:bCs/>
          <w:noProof/>
          <w:szCs w:val="24"/>
        </w:rPr>
        <w:t>2</w:t>
      </w:r>
      <w:r w:rsidRPr="00A3352C">
        <w:rPr>
          <w:rFonts w:ascii="Calibri" w:hAnsi="Calibri" w:cs="Calibri"/>
          <w:noProof/>
          <w:szCs w:val="24"/>
        </w:rPr>
        <w:t>, 138–148 (2018).</w:t>
      </w:r>
    </w:p>
    <w:p w14:paraId="74BD0F8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4.</w:t>
      </w:r>
      <w:r w:rsidRPr="00A3352C">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A3352C">
        <w:rPr>
          <w:rFonts w:ascii="Calibri" w:hAnsi="Calibri" w:cs="Calibri"/>
          <w:i/>
          <w:iCs/>
          <w:noProof/>
          <w:szCs w:val="24"/>
        </w:rPr>
        <w:t>Microchem. J.</w:t>
      </w:r>
      <w:r w:rsidRPr="00A3352C">
        <w:rPr>
          <w:rFonts w:ascii="Calibri" w:hAnsi="Calibri" w:cs="Calibri"/>
          <w:noProof/>
          <w:szCs w:val="24"/>
        </w:rPr>
        <w:t xml:space="preserve"> </w:t>
      </w:r>
      <w:r w:rsidRPr="00A3352C">
        <w:rPr>
          <w:rFonts w:ascii="Calibri" w:hAnsi="Calibri" w:cs="Calibri"/>
          <w:b/>
          <w:bCs/>
          <w:noProof/>
          <w:szCs w:val="24"/>
        </w:rPr>
        <w:t>152</w:t>
      </w:r>
      <w:r w:rsidRPr="00A3352C">
        <w:rPr>
          <w:rFonts w:ascii="Calibri" w:hAnsi="Calibri" w:cs="Calibri"/>
          <w:noProof/>
          <w:szCs w:val="24"/>
        </w:rPr>
        <w:t>, 104295 (2020).</w:t>
      </w:r>
    </w:p>
    <w:p w14:paraId="1408C78B"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5.</w:t>
      </w:r>
      <w:r w:rsidRPr="00A3352C">
        <w:rPr>
          <w:rFonts w:ascii="Calibri" w:hAnsi="Calibri" w:cs="Calibri"/>
          <w:noProof/>
          <w:szCs w:val="24"/>
        </w:rPr>
        <w:tab/>
        <w:t xml:space="preserve">Bevilacqua, M. </w:t>
      </w:r>
      <w:r w:rsidRPr="00A3352C">
        <w:rPr>
          <w:rFonts w:ascii="Calibri" w:hAnsi="Calibri" w:cs="Calibri"/>
          <w:i/>
          <w:iCs/>
          <w:noProof/>
          <w:szCs w:val="24"/>
        </w:rPr>
        <w:t>et al.</w:t>
      </w:r>
      <w:r w:rsidRPr="00A3352C">
        <w:rPr>
          <w:rFonts w:ascii="Calibri" w:hAnsi="Calibri" w:cs="Calibri"/>
          <w:noProof/>
          <w:szCs w:val="24"/>
        </w:rPr>
        <w:t xml:space="preserve"> Recent chemometrics advances for foodomics. </w:t>
      </w:r>
      <w:r w:rsidRPr="00A3352C">
        <w:rPr>
          <w:rFonts w:ascii="Calibri" w:hAnsi="Calibri" w:cs="Calibri"/>
          <w:i/>
          <w:iCs/>
          <w:noProof/>
          <w:szCs w:val="24"/>
        </w:rPr>
        <w:t>TrAC Trends Anal. Chem.</w:t>
      </w:r>
      <w:r w:rsidRPr="00A3352C">
        <w:rPr>
          <w:rFonts w:ascii="Calibri" w:hAnsi="Calibri" w:cs="Calibri"/>
          <w:noProof/>
          <w:szCs w:val="24"/>
        </w:rPr>
        <w:t xml:space="preserve"> </w:t>
      </w:r>
      <w:r w:rsidRPr="00A3352C">
        <w:rPr>
          <w:rFonts w:ascii="Calibri" w:hAnsi="Calibri" w:cs="Calibri"/>
          <w:b/>
          <w:bCs/>
          <w:noProof/>
          <w:szCs w:val="24"/>
        </w:rPr>
        <w:t>96</w:t>
      </w:r>
      <w:r w:rsidRPr="00A3352C">
        <w:rPr>
          <w:rFonts w:ascii="Calibri" w:hAnsi="Calibri" w:cs="Calibri"/>
          <w:noProof/>
          <w:szCs w:val="24"/>
        </w:rPr>
        <w:t>, 42–51 (2017).</w:t>
      </w:r>
    </w:p>
    <w:p w14:paraId="2FDBE6C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6.</w:t>
      </w:r>
      <w:r w:rsidRPr="00A3352C">
        <w:rPr>
          <w:rFonts w:ascii="Calibri" w:hAnsi="Calibri" w:cs="Calibri"/>
          <w:noProof/>
          <w:szCs w:val="24"/>
        </w:rPr>
        <w:tab/>
        <w:t xml:space="preserve">Maione, C. &amp; Barbosa, R. M. Recent applications of multivariate data analysis methods in the authentication of rice and the most analyzed parameters: A review. </w:t>
      </w:r>
      <w:r w:rsidRPr="00A3352C">
        <w:rPr>
          <w:rFonts w:ascii="Calibri" w:hAnsi="Calibri" w:cs="Calibri"/>
          <w:i/>
          <w:iCs/>
          <w:noProof/>
          <w:szCs w:val="24"/>
        </w:rPr>
        <w:t>Crit. Rev. Food Sci. Nutr.</w:t>
      </w:r>
      <w:r w:rsidRPr="00A3352C">
        <w:rPr>
          <w:rFonts w:ascii="Calibri" w:hAnsi="Calibri" w:cs="Calibri"/>
          <w:noProof/>
          <w:szCs w:val="24"/>
        </w:rPr>
        <w:t xml:space="preserve"> </w:t>
      </w:r>
      <w:r w:rsidRPr="00A3352C">
        <w:rPr>
          <w:rFonts w:ascii="Calibri" w:hAnsi="Calibri" w:cs="Calibri"/>
          <w:b/>
          <w:bCs/>
          <w:noProof/>
          <w:szCs w:val="24"/>
        </w:rPr>
        <w:t>8398</w:t>
      </w:r>
      <w:r w:rsidRPr="00A3352C">
        <w:rPr>
          <w:rFonts w:ascii="Calibri" w:hAnsi="Calibri" w:cs="Calibri"/>
          <w:noProof/>
          <w:szCs w:val="24"/>
        </w:rPr>
        <w:t>, 1–12 (2018).</w:t>
      </w:r>
    </w:p>
    <w:p w14:paraId="223049FD"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7.</w:t>
      </w:r>
      <w:r w:rsidRPr="00A3352C">
        <w:rPr>
          <w:rFonts w:ascii="Calibri" w:hAnsi="Calibri" w:cs="Calibri"/>
          <w:noProof/>
          <w:szCs w:val="24"/>
        </w:rPr>
        <w:tab/>
        <w:t xml:space="preserve">Jiménez-Carvelo, A. M., González-Casado, A., Bagur-González, M. G. &amp; Cuadros-Rodríguez, L. </w:t>
      </w:r>
      <w:r w:rsidRPr="00A3352C">
        <w:rPr>
          <w:rFonts w:ascii="Calibri" w:hAnsi="Calibri" w:cs="Calibri"/>
          <w:i/>
          <w:iCs/>
          <w:noProof/>
          <w:szCs w:val="24"/>
        </w:rPr>
        <w:t>Alternative data mining/machine learning methods for the analytical evaluation of food quality and authenticity – A review</w:t>
      </w:r>
      <w:r w:rsidRPr="00A3352C">
        <w:rPr>
          <w:rFonts w:ascii="Calibri" w:hAnsi="Calibri" w:cs="Calibri"/>
          <w:noProof/>
          <w:szCs w:val="24"/>
        </w:rPr>
        <w:t xml:space="preserve">. </w:t>
      </w:r>
      <w:r w:rsidRPr="00A3352C">
        <w:rPr>
          <w:rFonts w:ascii="Calibri" w:hAnsi="Calibri" w:cs="Calibri"/>
          <w:i/>
          <w:iCs/>
          <w:noProof/>
          <w:szCs w:val="24"/>
        </w:rPr>
        <w:t>Food Research International</w:t>
      </w:r>
      <w:r w:rsidRPr="00A3352C">
        <w:rPr>
          <w:rFonts w:ascii="Calibri" w:hAnsi="Calibri" w:cs="Calibri"/>
          <w:noProof/>
          <w:szCs w:val="24"/>
        </w:rPr>
        <w:t xml:space="preserve"> </w:t>
      </w:r>
      <w:r w:rsidRPr="00A3352C">
        <w:rPr>
          <w:rFonts w:ascii="Calibri" w:hAnsi="Calibri" w:cs="Calibri"/>
          <w:b/>
          <w:bCs/>
          <w:noProof/>
          <w:szCs w:val="24"/>
        </w:rPr>
        <w:t>122</w:t>
      </w:r>
      <w:r w:rsidRPr="00A3352C">
        <w:rPr>
          <w:rFonts w:ascii="Calibri" w:hAnsi="Calibri" w:cs="Calibri"/>
          <w:noProof/>
          <w:szCs w:val="24"/>
        </w:rPr>
        <w:t>, (Elsevier Ltd, 2019).</w:t>
      </w:r>
    </w:p>
    <w:p w14:paraId="31933A84"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8.</w:t>
      </w:r>
      <w:r w:rsidRPr="00A3352C">
        <w:rPr>
          <w:rFonts w:ascii="Calibri" w:hAnsi="Calibri" w:cs="Calibri"/>
          <w:noProof/>
          <w:szCs w:val="24"/>
        </w:rPr>
        <w:tab/>
        <w:t xml:space="preserve">Cutler, D. R. </w:t>
      </w:r>
      <w:r w:rsidRPr="00A3352C">
        <w:rPr>
          <w:rFonts w:ascii="Calibri" w:hAnsi="Calibri" w:cs="Calibri"/>
          <w:i/>
          <w:iCs/>
          <w:noProof/>
          <w:szCs w:val="24"/>
        </w:rPr>
        <w:t>et al.</w:t>
      </w:r>
      <w:r w:rsidRPr="00A3352C">
        <w:rPr>
          <w:rFonts w:ascii="Calibri" w:hAnsi="Calibri" w:cs="Calibri"/>
          <w:noProof/>
          <w:szCs w:val="24"/>
        </w:rPr>
        <w:t xml:space="preserve"> RANDOM FORESTS FOR CLASSIFICATION IN ECOLOGY. </w:t>
      </w:r>
      <w:r w:rsidRPr="00A3352C">
        <w:rPr>
          <w:rFonts w:ascii="Calibri" w:hAnsi="Calibri" w:cs="Calibri"/>
          <w:i/>
          <w:iCs/>
          <w:noProof/>
          <w:szCs w:val="24"/>
        </w:rPr>
        <w:t>Ecology</w:t>
      </w:r>
      <w:r w:rsidRPr="00A3352C">
        <w:rPr>
          <w:rFonts w:ascii="Calibri" w:hAnsi="Calibri" w:cs="Calibri"/>
          <w:noProof/>
          <w:szCs w:val="24"/>
        </w:rPr>
        <w:t xml:space="preserve"> </w:t>
      </w:r>
      <w:r w:rsidRPr="00A3352C">
        <w:rPr>
          <w:rFonts w:ascii="Calibri" w:hAnsi="Calibri" w:cs="Calibri"/>
          <w:b/>
          <w:bCs/>
          <w:noProof/>
          <w:szCs w:val="24"/>
        </w:rPr>
        <w:t>88</w:t>
      </w:r>
      <w:r w:rsidRPr="00A3352C">
        <w:rPr>
          <w:rFonts w:ascii="Calibri" w:hAnsi="Calibri" w:cs="Calibri"/>
          <w:noProof/>
          <w:szCs w:val="24"/>
        </w:rPr>
        <w:t>, 2783–2792 (2007).</w:t>
      </w:r>
    </w:p>
    <w:p w14:paraId="783897FE"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lastRenderedPageBreak/>
        <w:t>19.</w:t>
      </w:r>
      <w:r w:rsidRPr="00A3352C">
        <w:rPr>
          <w:rFonts w:ascii="Calibri" w:hAnsi="Calibri" w:cs="Calibri"/>
          <w:noProof/>
          <w:szCs w:val="24"/>
        </w:rPr>
        <w:tab/>
        <w:t xml:space="preserve">Hu, W. Identifying predictive markers of chemosensitivity of breast cancer with random forests. </w:t>
      </w:r>
      <w:r w:rsidRPr="00A3352C">
        <w:rPr>
          <w:rFonts w:ascii="Calibri" w:hAnsi="Calibri" w:cs="Calibri"/>
          <w:i/>
          <w:iCs/>
          <w:noProof/>
          <w:szCs w:val="24"/>
        </w:rPr>
        <w:t>J. Biomed. Sci. Eng.</w:t>
      </w:r>
      <w:r w:rsidRPr="00A3352C">
        <w:rPr>
          <w:rFonts w:ascii="Calibri" w:hAnsi="Calibri" w:cs="Calibri"/>
          <w:noProof/>
          <w:szCs w:val="24"/>
        </w:rPr>
        <w:t xml:space="preserve"> </w:t>
      </w:r>
      <w:r w:rsidRPr="00A3352C">
        <w:rPr>
          <w:rFonts w:ascii="Calibri" w:hAnsi="Calibri" w:cs="Calibri"/>
          <w:b/>
          <w:bCs/>
          <w:noProof/>
          <w:szCs w:val="24"/>
        </w:rPr>
        <w:t>3</w:t>
      </w:r>
      <w:r w:rsidRPr="00A3352C">
        <w:rPr>
          <w:rFonts w:ascii="Calibri" w:hAnsi="Calibri" w:cs="Calibri"/>
          <w:noProof/>
          <w:szCs w:val="24"/>
        </w:rPr>
        <w:t>, (2010).</w:t>
      </w:r>
    </w:p>
    <w:p w14:paraId="2E2BD466"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0.</w:t>
      </w:r>
      <w:r w:rsidRPr="00A3352C">
        <w:rPr>
          <w:rFonts w:ascii="Calibri" w:hAnsi="Calibri" w:cs="Calibri"/>
          <w:noProof/>
          <w:szCs w:val="24"/>
        </w:rPr>
        <w:tab/>
        <w:t xml:space="preserve">Ram, M., Najafi, A. &amp; Shakeri, M. T. Classification and Biomarker Genes Selection for Cancer Gene Expression Data Using  Random Forest. </w:t>
      </w:r>
      <w:r w:rsidRPr="00A3352C">
        <w:rPr>
          <w:rFonts w:ascii="Calibri" w:hAnsi="Calibri" w:cs="Calibri"/>
          <w:i/>
          <w:iCs/>
          <w:noProof/>
          <w:szCs w:val="24"/>
        </w:rPr>
        <w:t>Iran. J. Pathol.</w:t>
      </w:r>
      <w:r w:rsidRPr="00A3352C">
        <w:rPr>
          <w:rFonts w:ascii="Calibri" w:hAnsi="Calibri" w:cs="Calibri"/>
          <w:noProof/>
          <w:szCs w:val="24"/>
        </w:rPr>
        <w:t xml:space="preserve"> </w:t>
      </w:r>
      <w:r w:rsidRPr="00A3352C">
        <w:rPr>
          <w:rFonts w:ascii="Calibri" w:hAnsi="Calibri" w:cs="Calibri"/>
          <w:b/>
          <w:bCs/>
          <w:noProof/>
          <w:szCs w:val="24"/>
        </w:rPr>
        <w:t>12</w:t>
      </w:r>
      <w:r w:rsidRPr="00A3352C">
        <w:rPr>
          <w:rFonts w:ascii="Calibri" w:hAnsi="Calibri" w:cs="Calibri"/>
          <w:noProof/>
          <w:szCs w:val="24"/>
        </w:rPr>
        <w:t>, 339–347 (2017).</w:t>
      </w:r>
    </w:p>
    <w:p w14:paraId="628020E6"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1.</w:t>
      </w:r>
      <w:r w:rsidRPr="00A3352C">
        <w:rPr>
          <w:rFonts w:ascii="Calibri" w:hAnsi="Calibri" w:cs="Calibri"/>
          <w:noProof/>
          <w:szCs w:val="24"/>
        </w:rPr>
        <w:tab/>
        <w:t xml:space="preserve">Gao, D., Zhang, Y. &amp; Zhao, Y. Random forest algorithm for classification of multiwavelength data. </w:t>
      </w:r>
      <w:r w:rsidRPr="00A3352C">
        <w:rPr>
          <w:rFonts w:ascii="Calibri" w:hAnsi="Calibri" w:cs="Calibri"/>
          <w:i/>
          <w:iCs/>
          <w:noProof/>
          <w:szCs w:val="24"/>
        </w:rPr>
        <w:t>Res. Astron. Astrophys.</w:t>
      </w:r>
      <w:r w:rsidRPr="00A3352C">
        <w:rPr>
          <w:rFonts w:ascii="Calibri" w:hAnsi="Calibri" w:cs="Calibri"/>
          <w:noProof/>
          <w:szCs w:val="24"/>
        </w:rPr>
        <w:t xml:space="preserve"> </w:t>
      </w:r>
      <w:r w:rsidRPr="00A3352C">
        <w:rPr>
          <w:rFonts w:ascii="Calibri" w:hAnsi="Calibri" w:cs="Calibri"/>
          <w:b/>
          <w:bCs/>
          <w:noProof/>
          <w:szCs w:val="24"/>
        </w:rPr>
        <w:t>9</w:t>
      </w:r>
      <w:r w:rsidRPr="00A3352C">
        <w:rPr>
          <w:rFonts w:ascii="Calibri" w:hAnsi="Calibri" w:cs="Calibri"/>
          <w:noProof/>
          <w:szCs w:val="24"/>
        </w:rPr>
        <w:t>, 220 (2009).</w:t>
      </w:r>
    </w:p>
    <w:p w14:paraId="687AFB3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2.</w:t>
      </w:r>
      <w:r w:rsidRPr="00A3352C">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A3352C">
        <w:rPr>
          <w:rFonts w:ascii="Calibri" w:hAnsi="Calibri" w:cs="Calibri"/>
          <w:i/>
          <w:iCs/>
          <w:noProof/>
          <w:szCs w:val="24"/>
        </w:rPr>
        <w:t>WIREs Data Min. Knowl. Discov.</w:t>
      </w:r>
      <w:r w:rsidRPr="00A3352C">
        <w:rPr>
          <w:rFonts w:ascii="Calibri" w:hAnsi="Calibri" w:cs="Calibri"/>
          <w:noProof/>
          <w:szCs w:val="24"/>
        </w:rPr>
        <w:t xml:space="preserve"> </w:t>
      </w:r>
      <w:r w:rsidRPr="00A3352C">
        <w:rPr>
          <w:rFonts w:ascii="Calibri" w:hAnsi="Calibri" w:cs="Calibri"/>
          <w:b/>
          <w:bCs/>
          <w:noProof/>
          <w:szCs w:val="24"/>
        </w:rPr>
        <w:t>2</w:t>
      </w:r>
      <w:r w:rsidRPr="00A3352C">
        <w:rPr>
          <w:rFonts w:ascii="Calibri" w:hAnsi="Calibri" w:cs="Calibri"/>
          <w:noProof/>
          <w:szCs w:val="24"/>
        </w:rPr>
        <w:t>, 493–507 (2012).</w:t>
      </w:r>
    </w:p>
    <w:p w14:paraId="5104106C"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3.</w:t>
      </w:r>
      <w:r w:rsidRPr="00A3352C">
        <w:rPr>
          <w:rFonts w:ascii="Calibri" w:hAnsi="Calibri" w:cs="Calibri"/>
          <w:noProof/>
          <w:szCs w:val="24"/>
        </w:rPr>
        <w:tab/>
        <w:t xml:space="preserve">Richter, B., Rurik, M., Gurk, S., Kohlbacher, O. &amp; Fischer, M. Food monitoring: Screening of the geographical origin of white asparagus using FT-NIR and machine learning. </w:t>
      </w:r>
      <w:r w:rsidRPr="00A3352C">
        <w:rPr>
          <w:rFonts w:ascii="Calibri" w:hAnsi="Calibri" w:cs="Calibri"/>
          <w:i/>
          <w:iCs/>
          <w:noProof/>
          <w:szCs w:val="24"/>
        </w:rPr>
        <w:t>Food Control</w:t>
      </w:r>
      <w:r w:rsidRPr="00A3352C">
        <w:rPr>
          <w:rFonts w:ascii="Calibri" w:hAnsi="Calibri" w:cs="Calibri"/>
          <w:noProof/>
          <w:szCs w:val="24"/>
        </w:rPr>
        <w:t xml:space="preserve"> </w:t>
      </w:r>
      <w:r w:rsidRPr="00A3352C">
        <w:rPr>
          <w:rFonts w:ascii="Calibri" w:hAnsi="Calibri" w:cs="Calibri"/>
          <w:b/>
          <w:bCs/>
          <w:noProof/>
          <w:szCs w:val="24"/>
        </w:rPr>
        <w:t>104</w:t>
      </w:r>
      <w:r w:rsidRPr="00A3352C">
        <w:rPr>
          <w:rFonts w:ascii="Calibri" w:hAnsi="Calibri" w:cs="Calibri"/>
          <w:noProof/>
          <w:szCs w:val="24"/>
        </w:rPr>
        <w:t>, 318–325 (2019).</w:t>
      </w:r>
    </w:p>
    <w:p w14:paraId="23F6D5DB"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4.</w:t>
      </w:r>
      <w:r w:rsidRPr="00A3352C">
        <w:rPr>
          <w:rFonts w:ascii="Calibri" w:hAnsi="Calibri" w:cs="Calibri"/>
          <w:noProof/>
          <w:szCs w:val="24"/>
        </w:rPr>
        <w:tab/>
        <w:t xml:space="preserve">Hopfer, H., Nelson, J., Collins, T. S., Heymann, H. &amp; Ebeler, S. E. The combined impact of vineyard origin and processing winery on the elemental profile of red wines.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172</w:t>
      </w:r>
      <w:r w:rsidRPr="00A3352C">
        <w:rPr>
          <w:rFonts w:ascii="Calibri" w:hAnsi="Calibri" w:cs="Calibri"/>
          <w:noProof/>
          <w:szCs w:val="24"/>
        </w:rPr>
        <w:t>, 486–496 (2015).</w:t>
      </w:r>
    </w:p>
    <w:p w14:paraId="4F76E522"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5.</w:t>
      </w:r>
      <w:r w:rsidRPr="00A3352C">
        <w:rPr>
          <w:rFonts w:ascii="Calibri" w:hAnsi="Calibri" w:cs="Calibri"/>
          <w:noProof/>
          <w:szCs w:val="24"/>
        </w:rPr>
        <w:tab/>
        <w:t xml:space="preserve">Breiman, L. Random Forests. </w:t>
      </w:r>
      <w:r w:rsidRPr="00A3352C">
        <w:rPr>
          <w:rFonts w:ascii="Calibri" w:hAnsi="Calibri" w:cs="Calibri"/>
          <w:i/>
          <w:iCs/>
          <w:noProof/>
          <w:szCs w:val="24"/>
        </w:rPr>
        <w:t>Mach. Learn.</w:t>
      </w:r>
      <w:r w:rsidRPr="00A3352C">
        <w:rPr>
          <w:rFonts w:ascii="Calibri" w:hAnsi="Calibri" w:cs="Calibri"/>
          <w:noProof/>
          <w:szCs w:val="24"/>
        </w:rPr>
        <w:t xml:space="preserve"> </w:t>
      </w:r>
      <w:r w:rsidRPr="00A3352C">
        <w:rPr>
          <w:rFonts w:ascii="Calibri" w:hAnsi="Calibri" w:cs="Calibri"/>
          <w:b/>
          <w:bCs/>
          <w:noProof/>
          <w:szCs w:val="24"/>
        </w:rPr>
        <w:t>45</w:t>
      </w:r>
      <w:r w:rsidRPr="00A3352C">
        <w:rPr>
          <w:rFonts w:ascii="Calibri" w:hAnsi="Calibri" w:cs="Calibri"/>
          <w:noProof/>
          <w:szCs w:val="24"/>
        </w:rPr>
        <w:t>, 5–32 (2001).</w:t>
      </w:r>
    </w:p>
    <w:p w14:paraId="1F413A7F"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6.</w:t>
      </w:r>
      <w:r w:rsidRPr="00A3352C">
        <w:rPr>
          <w:rFonts w:ascii="Calibri" w:hAnsi="Calibri" w:cs="Calibri"/>
          <w:noProof/>
          <w:szCs w:val="24"/>
        </w:rPr>
        <w:tab/>
        <w:t xml:space="preserve">Cortes, C. &amp; Vapnik, V. Support-Vector Networks. </w:t>
      </w:r>
      <w:r w:rsidRPr="00A3352C">
        <w:rPr>
          <w:rFonts w:ascii="Calibri" w:hAnsi="Calibri" w:cs="Calibri"/>
          <w:i/>
          <w:iCs/>
          <w:noProof/>
          <w:szCs w:val="24"/>
        </w:rPr>
        <w:t>Mach. Learn.</w:t>
      </w:r>
      <w:r w:rsidRPr="00A3352C">
        <w:rPr>
          <w:rFonts w:ascii="Calibri" w:hAnsi="Calibri" w:cs="Calibri"/>
          <w:noProof/>
          <w:szCs w:val="24"/>
        </w:rPr>
        <w:t xml:space="preserve"> </w:t>
      </w:r>
      <w:r w:rsidRPr="00A3352C">
        <w:rPr>
          <w:rFonts w:ascii="Calibri" w:hAnsi="Calibri" w:cs="Calibri"/>
          <w:b/>
          <w:bCs/>
          <w:noProof/>
          <w:szCs w:val="24"/>
        </w:rPr>
        <w:t>20</w:t>
      </w:r>
      <w:r w:rsidRPr="00A3352C">
        <w:rPr>
          <w:rFonts w:ascii="Calibri" w:hAnsi="Calibri" w:cs="Calibri"/>
          <w:noProof/>
          <w:szCs w:val="24"/>
        </w:rPr>
        <w:t>, 273–297 (1995).</w:t>
      </w:r>
    </w:p>
    <w:p w14:paraId="246DD84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7.</w:t>
      </w:r>
      <w:r w:rsidRPr="00A3352C">
        <w:rPr>
          <w:rFonts w:ascii="Calibri" w:hAnsi="Calibri" w:cs="Calibri"/>
          <w:noProof/>
          <w:szCs w:val="24"/>
        </w:rPr>
        <w:tab/>
        <w:t xml:space="preserve">Urbanowicz, R., Meeker, M., LaCava, W., Olson, R. &amp; Moore, J. Relief-Based Feature Selection: Introduction and Review. </w:t>
      </w:r>
      <w:r w:rsidRPr="00A3352C">
        <w:rPr>
          <w:rFonts w:ascii="Calibri" w:hAnsi="Calibri" w:cs="Calibri"/>
          <w:i/>
          <w:iCs/>
          <w:noProof/>
          <w:szCs w:val="24"/>
        </w:rPr>
        <w:t>J. Biomed. Inform.</w:t>
      </w:r>
      <w:r w:rsidRPr="00A3352C">
        <w:rPr>
          <w:rFonts w:ascii="Calibri" w:hAnsi="Calibri" w:cs="Calibri"/>
          <w:noProof/>
          <w:szCs w:val="24"/>
        </w:rPr>
        <w:t xml:space="preserve"> </w:t>
      </w:r>
      <w:r w:rsidRPr="00A3352C">
        <w:rPr>
          <w:rFonts w:ascii="Calibri" w:hAnsi="Calibri" w:cs="Calibri"/>
          <w:b/>
          <w:bCs/>
          <w:noProof/>
          <w:szCs w:val="24"/>
        </w:rPr>
        <w:t>85</w:t>
      </w:r>
      <w:r w:rsidRPr="00A3352C">
        <w:rPr>
          <w:rFonts w:ascii="Calibri" w:hAnsi="Calibri" w:cs="Calibri"/>
          <w:noProof/>
          <w:szCs w:val="24"/>
        </w:rPr>
        <w:t>, (2017).</w:t>
      </w:r>
    </w:p>
    <w:p w14:paraId="250DFF58"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8.</w:t>
      </w:r>
      <w:r w:rsidRPr="00A3352C">
        <w:rPr>
          <w:rFonts w:ascii="Calibri" w:hAnsi="Calibri" w:cs="Calibri"/>
          <w:noProof/>
          <w:szCs w:val="24"/>
        </w:rPr>
        <w:tab/>
        <w:t xml:space="preserve">Dietterich, T. Machine Learning Research: Four Current Directions. </w:t>
      </w:r>
      <w:r w:rsidRPr="00A3352C">
        <w:rPr>
          <w:rFonts w:ascii="Calibri" w:hAnsi="Calibri" w:cs="Calibri"/>
          <w:i/>
          <w:iCs/>
          <w:noProof/>
          <w:szCs w:val="24"/>
        </w:rPr>
        <w:t>AI Mag.</w:t>
      </w:r>
      <w:r w:rsidRPr="00A3352C">
        <w:rPr>
          <w:rFonts w:ascii="Calibri" w:hAnsi="Calibri" w:cs="Calibri"/>
          <w:noProof/>
          <w:szCs w:val="24"/>
        </w:rPr>
        <w:t xml:space="preserve"> </w:t>
      </w:r>
      <w:r w:rsidRPr="00A3352C">
        <w:rPr>
          <w:rFonts w:ascii="Calibri" w:hAnsi="Calibri" w:cs="Calibri"/>
          <w:b/>
          <w:bCs/>
          <w:noProof/>
          <w:szCs w:val="24"/>
        </w:rPr>
        <w:t>18</w:t>
      </w:r>
      <w:r w:rsidRPr="00A3352C">
        <w:rPr>
          <w:rFonts w:ascii="Calibri" w:hAnsi="Calibri" w:cs="Calibri"/>
          <w:noProof/>
          <w:szCs w:val="24"/>
        </w:rPr>
        <w:t>, (2000).</w:t>
      </w:r>
    </w:p>
    <w:p w14:paraId="2509A29F"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9.</w:t>
      </w:r>
      <w:r w:rsidRPr="00A3352C">
        <w:rPr>
          <w:rFonts w:ascii="Calibri" w:hAnsi="Calibri" w:cs="Calibri"/>
          <w:noProof/>
          <w:szCs w:val="24"/>
        </w:rPr>
        <w:tab/>
        <w:t xml:space="preserve">Relief-based feature selection: Introduction and review. </w:t>
      </w:r>
      <w:r w:rsidRPr="00A3352C">
        <w:rPr>
          <w:rFonts w:ascii="Calibri" w:hAnsi="Calibri" w:cs="Calibri"/>
          <w:i/>
          <w:iCs/>
          <w:noProof/>
          <w:szCs w:val="24"/>
        </w:rPr>
        <w:t>J. Biomed. Inform.</w:t>
      </w:r>
      <w:r w:rsidRPr="00A3352C">
        <w:rPr>
          <w:rFonts w:ascii="Calibri" w:hAnsi="Calibri" w:cs="Calibri"/>
          <w:noProof/>
          <w:szCs w:val="24"/>
        </w:rPr>
        <w:t xml:space="preserve"> </w:t>
      </w:r>
      <w:r w:rsidRPr="00A3352C">
        <w:rPr>
          <w:rFonts w:ascii="Calibri" w:hAnsi="Calibri" w:cs="Calibri"/>
          <w:b/>
          <w:bCs/>
          <w:noProof/>
          <w:szCs w:val="24"/>
        </w:rPr>
        <w:t>85</w:t>
      </w:r>
      <w:r w:rsidRPr="00A3352C">
        <w:rPr>
          <w:rFonts w:ascii="Calibri" w:hAnsi="Calibri" w:cs="Calibri"/>
          <w:noProof/>
          <w:szCs w:val="24"/>
        </w:rPr>
        <w:t>, 189–203 (2018).</w:t>
      </w:r>
    </w:p>
    <w:p w14:paraId="7DB0647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0.</w:t>
      </w:r>
      <w:r w:rsidRPr="00A3352C">
        <w:rPr>
          <w:rFonts w:ascii="Calibri" w:hAnsi="Calibri" w:cs="Calibri"/>
          <w:noProof/>
          <w:szCs w:val="24"/>
        </w:rPr>
        <w:tab/>
        <w:t xml:space="preserve">Data Handling in Science and Technology. in </w:t>
      </w:r>
      <w:r w:rsidRPr="00A3352C">
        <w:rPr>
          <w:rFonts w:ascii="Calibri" w:hAnsi="Calibri" w:cs="Calibri"/>
          <w:i/>
          <w:iCs/>
          <w:noProof/>
          <w:szCs w:val="24"/>
        </w:rPr>
        <w:t>Wavelets in Chemistry</w:t>
      </w:r>
      <w:r w:rsidRPr="00A3352C">
        <w:rPr>
          <w:rFonts w:ascii="Calibri" w:hAnsi="Calibri" w:cs="Calibri"/>
          <w:noProof/>
          <w:szCs w:val="24"/>
        </w:rPr>
        <w:t xml:space="preserve"> (ed. Walczak, B.) </w:t>
      </w:r>
      <w:r w:rsidRPr="00A3352C">
        <w:rPr>
          <w:rFonts w:ascii="Calibri" w:hAnsi="Calibri" w:cs="Calibri"/>
          <w:b/>
          <w:bCs/>
          <w:noProof/>
          <w:szCs w:val="24"/>
        </w:rPr>
        <w:t>22</w:t>
      </w:r>
      <w:r w:rsidRPr="00A3352C">
        <w:rPr>
          <w:rFonts w:ascii="Calibri" w:hAnsi="Calibri" w:cs="Calibri"/>
          <w:noProof/>
          <w:szCs w:val="24"/>
        </w:rPr>
        <w:t>, ii (Elsevier, 2000).</w:t>
      </w:r>
    </w:p>
    <w:p w14:paraId="730ACD4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1.</w:t>
      </w:r>
      <w:r w:rsidRPr="00A3352C">
        <w:rPr>
          <w:rFonts w:ascii="Calibri" w:hAnsi="Calibri" w:cs="Calibri"/>
          <w:noProof/>
          <w:szCs w:val="24"/>
        </w:rPr>
        <w:tab/>
        <w:t>Wickham, H., François, R., Henry, L. &amp; Müller, K. dplyr: A Grammar of Data Manipulation. (2019).</w:t>
      </w:r>
    </w:p>
    <w:p w14:paraId="0071B82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2.</w:t>
      </w:r>
      <w:r w:rsidRPr="00A3352C">
        <w:rPr>
          <w:rFonts w:ascii="Calibri" w:hAnsi="Calibri" w:cs="Calibri"/>
          <w:noProof/>
          <w:szCs w:val="24"/>
        </w:rPr>
        <w:tab/>
        <w:t>Mundt, A. K. and F. factoextra: Extract and Visualize the Results of Multivariate Data Analyses. (2017).</w:t>
      </w:r>
    </w:p>
    <w:p w14:paraId="25B2227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3.</w:t>
      </w:r>
      <w:r w:rsidRPr="00A3352C">
        <w:rPr>
          <w:rFonts w:ascii="Calibri" w:hAnsi="Calibri" w:cs="Calibri"/>
          <w:noProof/>
          <w:szCs w:val="24"/>
        </w:rPr>
        <w:tab/>
        <w:t xml:space="preserve">Pedregosa, F. </w:t>
      </w:r>
      <w:r w:rsidRPr="00A3352C">
        <w:rPr>
          <w:rFonts w:ascii="Calibri" w:hAnsi="Calibri" w:cs="Calibri"/>
          <w:i/>
          <w:iCs/>
          <w:noProof/>
          <w:szCs w:val="24"/>
        </w:rPr>
        <w:t>et al.</w:t>
      </w:r>
      <w:r w:rsidRPr="00A3352C">
        <w:rPr>
          <w:rFonts w:ascii="Calibri" w:hAnsi="Calibri" w:cs="Calibri"/>
          <w:noProof/>
          <w:szCs w:val="24"/>
        </w:rPr>
        <w:t xml:space="preserve"> Scikit-learn: Machine Learning in {P}ython. </w:t>
      </w:r>
      <w:r w:rsidRPr="00A3352C">
        <w:rPr>
          <w:rFonts w:ascii="Calibri" w:hAnsi="Calibri" w:cs="Calibri"/>
          <w:i/>
          <w:iCs/>
          <w:noProof/>
          <w:szCs w:val="24"/>
        </w:rPr>
        <w:t>J. Mach. Learn. Res.</w:t>
      </w:r>
      <w:r w:rsidRPr="00A3352C">
        <w:rPr>
          <w:rFonts w:ascii="Calibri" w:hAnsi="Calibri" w:cs="Calibri"/>
          <w:noProof/>
          <w:szCs w:val="24"/>
        </w:rPr>
        <w:t xml:space="preserve"> </w:t>
      </w:r>
      <w:r w:rsidRPr="00A3352C">
        <w:rPr>
          <w:rFonts w:ascii="Calibri" w:hAnsi="Calibri" w:cs="Calibri"/>
          <w:b/>
          <w:bCs/>
          <w:noProof/>
          <w:szCs w:val="24"/>
        </w:rPr>
        <w:t>12</w:t>
      </w:r>
      <w:r w:rsidRPr="00A3352C">
        <w:rPr>
          <w:rFonts w:ascii="Calibri" w:hAnsi="Calibri" w:cs="Calibri"/>
          <w:noProof/>
          <w:szCs w:val="24"/>
        </w:rPr>
        <w:t>, 2825–2830 (2011).</w:t>
      </w:r>
    </w:p>
    <w:p w14:paraId="3DE0B32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4.</w:t>
      </w:r>
      <w:r w:rsidRPr="00A3352C">
        <w:rPr>
          <w:rFonts w:ascii="Calibri" w:hAnsi="Calibri" w:cs="Calibri"/>
          <w:noProof/>
          <w:szCs w:val="24"/>
        </w:rPr>
        <w:tab/>
        <w:t xml:space="preserve">Urbanowicz, R. J., Olson, R. S., Schmitt, P., Meeker, M. &amp; Moore, J. H. Benchmarking relief-based feature selection methods for bioinformatics data mining. </w:t>
      </w:r>
      <w:r w:rsidRPr="00A3352C">
        <w:rPr>
          <w:rFonts w:ascii="Calibri" w:hAnsi="Calibri" w:cs="Calibri"/>
          <w:i/>
          <w:iCs/>
          <w:noProof/>
          <w:szCs w:val="24"/>
        </w:rPr>
        <w:t>J. Biomed. Inform.</w:t>
      </w:r>
      <w:r w:rsidRPr="00A3352C">
        <w:rPr>
          <w:rFonts w:ascii="Calibri" w:hAnsi="Calibri" w:cs="Calibri"/>
          <w:noProof/>
          <w:szCs w:val="24"/>
        </w:rPr>
        <w:t xml:space="preserve"> </w:t>
      </w:r>
      <w:r w:rsidRPr="00A3352C">
        <w:rPr>
          <w:rFonts w:ascii="Calibri" w:hAnsi="Calibri" w:cs="Calibri"/>
          <w:b/>
          <w:bCs/>
          <w:noProof/>
          <w:szCs w:val="24"/>
        </w:rPr>
        <w:t>85</w:t>
      </w:r>
      <w:r w:rsidRPr="00A3352C">
        <w:rPr>
          <w:rFonts w:ascii="Calibri" w:hAnsi="Calibri" w:cs="Calibri"/>
          <w:noProof/>
          <w:szCs w:val="24"/>
        </w:rPr>
        <w:t>, 168–188 (2018).</w:t>
      </w:r>
    </w:p>
    <w:p w14:paraId="7044C90C"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5.</w:t>
      </w:r>
      <w:r w:rsidRPr="00A3352C">
        <w:rPr>
          <w:rFonts w:ascii="Calibri" w:hAnsi="Calibri" w:cs="Calibri"/>
          <w:noProof/>
          <w:szCs w:val="24"/>
        </w:rPr>
        <w:tab/>
        <w:t xml:space="preserve">Walt, S. van der, Colbert, S. C. &amp; Varoquaux, G. The NumPy Array: A Structure for Efficient Numerical Computation. </w:t>
      </w:r>
      <w:r w:rsidRPr="00A3352C">
        <w:rPr>
          <w:rFonts w:ascii="Calibri" w:hAnsi="Calibri" w:cs="Calibri"/>
          <w:i/>
          <w:iCs/>
          <w:noProof/>
          <w:szCs w:val="24"/>
        </w:rPr>
        <w:t>Comput. Sci. Eng.</w:t>
      </w:r>
      <w:r w:rsidRPr="00A3352C">
        <w:rPr>
          <w:rFonts w:ascii="Calibri" w:hAnsi="Calibri" w:cs="Calibri"/>
          <w:noProof/>
          <w:szCs w:val="24"/>
        </w:rPr>
        <w:t xml:space="preserve"> </w:t>
      </w:r>
      <w:r w:rsidRPr="00A3352C">
        <w:rPr>
          <w:rFonts w:ascii="Calibri" w:hAnsi="Calibri" w:cs="Calibri"/>
          <w:b/>
          <w:bCs/>
          <w:noProof/>
          <w:szCs w:val="24"/>
        </w:rPr>
        <w:t>13</w:t>
      </w:r>
      <w:r w:rsidRPr="00A3352C">
        <w:rPr>
          <w:rFonts w:ascii="Calibri" w:hAnsi="Calibri" w:cs="Calibri"/>
          <w:noProof/>
          <w:szCs w:val="24"/>
        </w:rPr>
        <w:t>, 22–30 (2011).</w:t>
      </w:r>
    </w:p>
    <w:p w14:paraId="19E1C19B"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6.</w:t>
      </w:r>
      <w:r w:rsidRPr="00A3352C">
        <w:rPr>
          <w:rFonts w:ascii="Calibri" w:hAnsi="Calibri" w:cs="Calibri"/>
          <w:noProof/>
          <w:szCs w:val="24"/>
        </w:rPr>
        <w:tab/>
        <w:t xml:space="preserve">McKinney, W. Data Structures for Statistical Computing in Python. in </w:t>
      </w:r>
      <w:r w:rsidRPr="00A3352C">
        <w:rPr>
          <w:rFonts w:ascii="Calibri" w:hAnsi="Calibri" w:cs="Calibri"/>
          <w:i/>
          <w:iCs/>
          <w:noProof/>
          <w:szCs w:val="24"/>
        </w:rPr>
        <w:t>Proceedings of the 9th Python in Science Conference</w:t>
      </w:r>
      <w:r w:rsidRPr="00A3352C">
        <w:rPr>
          <w:rFonts w:ascii="Calibri" w:hAnsi="Calibri" w:cs="Calibri"/>
          <w:noProof/>
          <w:szCs w:val="24"/>
        </w:rPr>
        <w:t xml:space="preserve"> (eds. van der Walt, S. &amp; Millman, J.) 51–56 (2010).</w:t>
      </w:r>
    </w:p>
    <w:p w14:paraId="04CD0EAF"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lastRenderedPageBreak/>
        <w:t>37.</w:t>
      </w:r>
      <w:r w:rsidRPr="00A3352C">
        <w:rPr>
          <w:rFonts w:ascii="Calibri" w:hAnsi="Calibri" w:cs="Calibri"/>
          <w:noProof/>
          <w:szCs w:val="24"/>
        </w:rPr>
        <w:tab/>
        <w:t xml:space="preserve">Brereton, R. G. </w:t>
      </w:r>
      <w:r w:rsidRPr="00A3352C">
        <w:rPr>
          <w:rFonts w:ascii="Calibri" w:hAnsi="Calibri" w:cs="Calibri"/>
          <w:i/>
          <w:iCs/>
          <w:noProof/>
          <w:szCs w:val="24"/>
        </w:rPr>
        <w:t>et al.</w:t>
      </w:r>
      <w:r w:rsidRPr="00A3352C">
        <w:rPr>
          <w:rFonts w:ascii="Calibri" w:hAnsi="Calibri" w:cs="Calibri"/>
          <w:noProof/>
          <w:szCs w:val="24"/>
        </w:rPr>
        <w:t xml:space="preserve"> Chemometrics in analytical chemistry—part I: history, experimental design and data analysis tools. </w:t>
      </w:r>
      <w:r w:rsidRPr="00A3352C">
        <w:rPr>
          <w:rFonts w:ascii="Calibri" w:hAnsi="Calibri" w:cs="Calibri"/>
          <w:i/>
          <w:iCs/>
          <w:noProof/>
          <w:szCs w:val="24"/>
        </w:rPr>
        <w:t>Anal. Bioanal. Chem.</w:t>
      </w:r>
      <w:r w:rsidRPr="00A3352C">
        <w:rPr>
          <w:rFonts w:ascii="Calibri" w:hAnsi="Calibri" w:cs="Calibri"/>
          <w:noProof/>
          <w:szCs w:val="24"/>
        </w:rPr>
        <w:t xml:space="preserve"> </w:t>
      </w:r>
      <w:r w:rsidRPr="00A3352C">
        <w:rPr>
          <w:rFonts w:ascii="Calibri" w:hAnsi="Calibri" w:cs="Calibri"/>
          <w:b/>
          <w:bCs/>
          <w:noProof/>
          <w:szCs w:val="24"/>
        </w:rPr>
        <w:t>409</w:t>
      </w:r>
      <w:r w:rsidRPr="00A3352C">
        <w:rPr>
          <w:rFonts w:ascii="Calibri" w:hAnsi="Calibri" w:cs="Calibri"/>
          <w:noProof/>
          <w:szCs w:val="24"/>
        </w:rPr>
        <w:t>, 5891–5899 (2017).</w:t>
      </w:r>
    </w:p>
    <w:p w14:paraId="49B90BF7"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8.</w:t>
      </w:r>
      <w:r w:rsidRPr="00A3352C">
        <w:rPr>
          <w:rFonts w:ascii="Calibri" w:hAnsi="Calibri" w:cs="Calibri"/>
          <w:noProof/>
          <w:szCs w:val="24"/>
        </w:rPr>
        <w:tab/>
        <w:t xml:space="preserve">Filzmoser, P. &amp; Group, F. </w:t>
      </w:r>
      <w:r w:rsidRPr="00A3352C">
        <w:rPr>
          <w:rFonts w:ascii="Calibri" w:hAnsi="Calibri" w:cs="Calibri"/>
          <w:i/>
          <w:iCs/>
          <w:noProof/>
          <w:szCs w:val="24"/>
        </w:rPr>
        <w:t>Intro. to multivariate statistical Analysis in Chemometrics</w:t>
      </w:r>
      <w:r w:rsidRPr="00A3352C">
        <w:rPr>
          <w:rFonts w:ascii="Calibri" w:hAnsi="Calibri" w:cs="Calibri"/>
          <w:noProof/>
          <w:szCs w:val="24"/>
        </w:rPr>
        <w:t>. (2008).</w:t>
      </w:r>
    </w:p>
    <w:p w14:paraId="5B0CEC0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9.</w:t>
      </w:r>
      <w:r w:rsidRPr="00A3352C">
        <w:rPr>
          <w:rFonts w:ascii="Calibri" w:hAnsi="Calibri" w:cs="Calibri"/>
          <w:noProof/>
          <w:szCs w:val="24"/>
        </w:rPr>
        <w:tab/>
        <w:t xml:space="preserve">Gromski, P. S. </w:t>
      </w:r>
      <w:r w:rsidRPr="00A3352C">
        <w:rPr>
          <w:rFonts w:ascii="Calibri" w:hAnsi="Calibri" w:cs="Calibri"/>
          <w:i/>
          <w:iCs/>
          <w:noProof/>
          <w:szCs w:val="24"/>
        </w:rPr>
        <w:t>et al.</w:t>
      </w:r>
      <w:r w:rsidRPr="00A3352C">
        <w:rPr>
          <w:rFonts w:ascii="Calibri" w:hAnsi="Calibri" w:cs="Calibri"/>
          <w:noProof/>
          <w:szCs w:val="24"/>
        </w:rPr>
        <w:t xml:space="preserve"> A tutorial review: Metabolomics and partial least squares-discriminant analysis - a marriage of convenience or a shotgun wedding. </w:t>
      </w:r>
      <w:r w:rsidRPr="00A3352C">
        <w:rPr>
          <w:rFonts w:ascii="Calibri" w:hAnsi="Calibri" w:cs="Calibri"/>
          <w:i/>
          <w:iCs/>
          <w:noProof/>
          <w:szCs w:val="24"/>
        </w:rPr>
        <w:t>Anal. Chim. Acta</w:t>
      </w:r>
      <w:r w:rsidRPr="00A3352C">
        <w:rPr>
          <w:rFonts w:ascii="Calibri" w:hAnsi="Calibri" w:cs="Calibri"/>
          <w:noProof/>
          <w:szCs w:val="24"/>
        </w:rPr>
        <w:t xml:space="preserve"> </w:t>
      </w:r>
      <w:r w:rsidRPr="00A3352C">
        <w:rPr>
          <w:rFonts w:ascii="Calibri" w:hAnsi="Calibri" w:cs="Calibri"/>
          <w:b/>
          <w:bCs/>
          <w:noProof/>
          <w:szCs w:val="24"/>
        </w:rPr>
        <w:t>879</w:t>
      </w:r>
      <w:r w:rsidRPr="00A3352C">
        <w:rPr>
          <w:rFonts w:ascii="Calibri" w:hAnsi="Calibri" w:cs="Calibri"/>
          <w:noProof/>
          <w:szCs w:val="24"/>
        </w:rPr>
        <w:t>, 10–23 (2015).</w:t>
      </w:r>
    </w:p>
    <w:p w14:paraId="19C6C413"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0.</w:t>
      </w:r>
      <w:r w:rsidRPr="00A3352C">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A3352C">
        <w:rPr>
          <w:rFonts w:ascii="Segoe UI Symbol" w:hAnsi="Segoe UI Symbol" w:cs="Segoe UI Symbol"/>
          <w:noProof/>
          <w:szCs w:val="24"/>
        </w:rPr>
        <w:t>☆</w:t>
      </w:r>
      <w:r w:rsidRPr="00A3352C">
        <w:rPr>
          <w:rFonts w:ascii="Calibri" w:hAnsi="Calibri" w:cs="Calibri"/>
          <w:noProof/>
          <w:szCs w:val="24"/>
        </w:rPr>
        <w:t xml:space="preserve">. </w:t>
      </w:r>
      <w:r w:rsidRPr="00A3352C">
        <w:rPr>
          <w:rFonts w:ascii="Calibri" w:hAnsi="Calibri" w:cs="Calibri"/>
          <w:i/>
          <w:iCs/>
          <w:noProof/>
          <w:szCs w:val="24"/>
        </w:rPr>
        <w:t>Chemom. Intell. Lab. Syst.</w:t>
      </w:r>
      <w:r w:rsidRPr="00A3352C">
        <w:rPr>
          <w:rFonts w:ascii="Calibri" w:hAnsi="Calibri" w:cs="Calibri"/>
          <w:noProof/>
          <w:szCs w:val="24"/>
        </w:rPr>
        <w:t xml:space="preserve"> </w:t>
      </w:r>
      <w:r w:rsidRPr="00A3352C">
        <w:rPr>
          <w:rFonts w:ascii="Calibri" w:hAnsi="Calibri" w:cs="Calibri"/>
          <w:b/>
          <w:bCs/>
          <w:noProof/>
          <w:szCs w:val="24"/>
        </w:rPr>
        <w:t>96</w:t>
      </w:r>
      <w:r w:rsidRPr="00A3352C">
        <w:rPr>
          <w:rFonts w:ascii="Calibri" w:hAnsi="Calibri" w:cs="Calibri"/>
          <w:noProof/>
          <w:szCs w:val="24"/>
        </w:rPr>
        <w:t>, 27–33 (2009).</w:t>
      </w:r>
    </w:p>
    <w:p w14:paraId="795CBAFB"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1.</w:t>
      </w:r>
      <w:r w:rsidRPr="00A3352C">
        <w:rPr>
          <w:rFonts w:ascii="Calibri" w:hAnsi="Calibri" w:cs="Calibri"/>
          <w:noProof/>
          <w:szCs w:val="24"/>
        </w:rPr>
        <w:tab/>
        <w:t xml:space="preserve">Grissa, D. </w:t>
      </w:r>
      <w:r w:rsidRPr="00A3352C">
        <w:rPr>
          <w:rFonts w:ascii="Calibri" w:hAnsi="Calibri" w:cs="Calibri"/>
          <w:i/>
          <w:iCs/>
          <w:noProof/>
          <w:szCs w:val="24"/>
        </w:rPr>
        <w:t>et al.</w:t>
      </w:r>
      <w:r w:rsidRPr="00A3352C">
        <w:rPr>
          <w:rFonts w:ascii="Calibri" w:hAnsi="Calibri" w:cs="Calibri"/>
          <w:noProof/>
          <w:szCs w:val="24"/>
        </w:rPr>
        <w:t xml:space="preserve"> Feature Selection Methods for Early Predictive Biomarker Discovery Using Untargeted  Metabolomic Data. </w:t>
      </w:r>
      <w:r w:rsidRPr="00A3352C">
        <w:rPr>
          <w:rFonts w:ascii="Calibri" w:hAnsi="Calibri" w:cs="Calibri"/>
          <w:i/>
          <w:iCs/>
          <w:noProof/>
          <w:szCs w:val="24"/>
        </w:rPr>
        <w:t>Front. Mol. Biosci.</w:t>
      </w:r>
      <w:r w:rsidRPr="00A3352C">
        <w:rPr>
          <w:rFonts w:ascii="Calibri" w:hAnsi="Calibri" w:cs="Calibri"/>
          <w:noProof/>
          <w:szCs w:val="24"/>
        </w:rPr>
        <w:t xml:space="preserve"> </w:t>
      </w:r>
      <w:r w:rsidRPr="00A3352C">
        <w:rPr>
          <w:rFonts w:ascii="Calibri" w:hAnsi="Calibri" w:cs="Calibri"/>
          <w:b/>
          <w:bCs/>
          <w:noProof/>
          <w:szCs w:val="24"/>
        </w:rPr>
        <w:t>3</w:t>
      </w:r>
      <w:r w:rsidRPr="00A3352C">
        <w:rPr>
          <w:rFonts w:ascii="Calibri" w:hAnsi="Calibri" w:cs="Calibri"/>
          <w:noProof/>
          <w:szCs w:val="24"/>
        </w:rPr>
        <w:t>, 30 (2016).</w:t>
      </w:r>
    </w:p>
    <w:p w14:paraId="757E2438"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2.</w:t>
      </w:r>
      <w:r w:rsidRPr="00A3352C">
        <w:rPr>
          <w:rFonts w:ascii="Calibri" w:hAnsi="Calibri" w:cs="Calibri"/>
          <w:noProof/>
          <w:szCs w:val="24"/>
        </w:rPr>
        <w:tab/>
        <w:t xml:space="preserve">Krawczuk, J. &amp; Łukaszuk, T. The feature selection bias problem in relation to high-dimensional gene data. </w:t>
      </w:r>
      <w:r w:rsidRPr="00A3352C">
        <w:rPr>
          <w:rFonts w:ascii="Calibri" w:hAnsi="Calibri" w:cs="Calibri"/>
          <w:i/>
          <w:iCs/>
          <w:noProof/>
          <w:szCs w:val="24"/>
        </w:rPr>
        <w:t>Artif. Intell. Med.</w:t>
      </w:r>
      <w:r w:rsidRPr="00A3352C">
        <w:rPr>
          <w:rFonts w:ascii="Calibri" w:hAnsi="Calibri" w:cs="Calibri"/>
          <w:noProof/>
          <w:szCs w:val="24"/>
        </w:rPr>
        <w:t xml:space="preserve"> </w:t>
      </w:r>
      <w:r w:rsidRPr="00A3352C">
        <w:rPr>
          <w:rFonts w:ascii="Calibri" w:hAnsi="Calibri" w:cs="Calibri"/>
          <w:b/>
          <w:bCs/>
          <w:noProof/>
          <w:szCs w:val="24"/>
        </w:rPr>
        <w:t>66</w:t>
      </w:r>
      <w:r w:rsidRPr="00A3352C">
        <w:rPr>
          <w:rFonts w:ascii="Calibri" w:hAnsi="Calibri" w:cs="Calibri"/>
          <w:noProof/>
          <w:szCs w:val="24"/>
        </w:rPr>
        <w:t>, 63–71 (2016).</w:t>
      </w:r>
    </w:p>
    <w:p w14:paraId="03406E0F"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3.</w:t>
      </w:r>
      <w:r w:rsidRPr="00A3352C">
        <w:rPr>
          <w:rFonts w:ascii="Calibri" w:hAnsi="Calibri" w:cs="Calibri"/>
          <w:noProof/>
          <w:szCs w:val="24"/>
        </w:rPr>
        <w:tab/>
        <w:t>Esbensen, K. H. &amp; Geladi, P. Principles of Proper Validation : use and abuse of re-sampling for validation. 168–187 (2010). doi:10.1002/cem.1310</w:t>
      </w:r>
    </w:p>
    <w:p w14:paraId="59CAF6B6"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4.</w:t>
      </w:r>
      <w:r w:rsidRPr="00A3352C">
        <w:rPr>
          <w:rFonts w:ascii="Calibri" w:hAnsi="Calibri" w:cs="Calibri"/>
          <w:noProof/>
          <w:szCs w:val="24"/>
        </w:rPr>
        <w:tab/>
        <w:t xml:space="preserve">Li, Z., Li, L., Pan, G. &amp; Chen, J. Bioavailability of Cd in a soil-rice system in China: Soil type versus genotype effects. </w:t>
      </w:r>
      <w:r w:rsidRPr="00A3352C">
        <w:rPr>
          <w:rFonts w:ascii="Calibri" w:hAnsi="Calibri" w:cs="Calibri"/>
          <w:i/>
          <w:iCs/>
          <w:noProof/>
          <w:szCs w:val="24"/>
        </w:rPr>
        <w:t>Plant Soil</w:t>
      </w:r>
      <w:r w:rsidRPr="00A3352C">
        <w:rPr>
          <w:rFonts w:ascii="Calibri" w:hAnsi="Calibri" w:cs="Calibri"/>
          <w:noProof/>
          <w:szCs w:val="24"/>
        </w:rPr>
        <w:t xml:space="preserve"> </w:t>
      </w:r>
      <w:r w:rsidRPr="00A3352C">
        <w:rPr>
          <w:rFonts w:ascii="Calibri" w:hAnsi="Calibri" w:cs="Calibri"/>
          <w:b/>
          <w:bCs/>
          <w:noProof/>
          <w:szCs w:val="24"/>
        </w:rPr>
        <w:t>271</w:t>
      </w:r>
      <w:r w:rsidRPr="00A3352C">
        <w:rPr>
          <w:rFonts w:ascii="Calibri" w:hAnsi="Calibri" w:cs="Calibri"/>
          <w:noProof/>
          <w:szCs w:val="24"/>
        </w:rPr>
        <w:t>, 165–173 (2005).</w:t>
      </w:r>
    </w:p>
    <w:p w14:paraId="5A6785F9"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5.</w:t>
      </w:r>
      <w:r w:rsidRPr="00A3352C">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A3352C">
        <w:rPr>
          <w:rFonts w:ascii="Calibri" w:hAnsi="Calibri" w:cs="Calibri"/>
          <w:b/>
          <w:bCs/>
          <w:noProof/>
          <w:szCs w:val="24"/>
        </w:rPr>
        <w:t>7</w:t>
      </w:r>
      <w:r w:rsidRPr="00A3352C">
        <w:rPr>
          <w:rFonts w:ascii="Calibri" w:hAnsi="Calibri" w:cs="Calibri"/>
          <w:noProof/>
          <w:szCs w:val="24"/>
        </w:rPr>
        <w:t>, 565–571 (2006).</w:t>
      </w:r>
    </w:p>
    <w:p w14:paraId="508B9AD7"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6.</w:t>
      </w:r>
      <w:r w:rsidRPr="00A3352C">
        <w:rPr>
          <w:rFonts w:ascii="Calibri" w:hAnsi="Calibri" w:cs="Calibri"/>
          <w:noProof/>
          <w:szCs w:val="24"/>
        </w:rPr>
        <w:tab/>
        <w:t xml:space="preserve">Chung, I. M. </w:t>
      </w:r>
      <w:r w:rsidRPr="00A3352C">
        <w:rPr>
          <w:rFonts w:ascii="Calibri" w:hAnsi="Calibri" w:cs="Calibri"/>
          <w:i/>
          <w:iCs/>
          <w:noProof/>
          <w:szCs w:val="24"/>
        </w:rPr>
        <w:t>et al.</w:t>
      </w:r>
      <w:r w:rsidRPr="00A3352C">
        <w:rPr>
          <w:rFonts w:ascii="Calibri" w:hAnsi="Calibri" w:cs="Calibri"/>
          <w:noProof/>
          <w:szCs w:val="24"/>
        </w:rPr>
        <w:t xml:space="preserve"> Geographic authentication of Asian rice (Oryza sativa L.) using multi-elemental and stable isotopic data combined with multivariate analysis.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240</w:t>
      </w:r>
      <w:r w:rsidRPr="00A3352C">
        <w:rPr>
          <w:rFonts w:ascii="Calibri" w:hAnsi="Calibri" w:cs="Calibri"/>
          <w:noProof/>
          <w:szCs w:val="24"/>
        </w:rPr>
        <w:t>, 840–849 (2018).</w:t>
      </w:r>
    </w:p>
    <w:p w14:paraId="16C00DD6"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7.</w:t>
      </w:r>
      <w:r w:rsidRPr="00A3352C">
        <w:rPr>
          <w:rFonts w:ascii="Calibri" w:hAnsi="Calibri" w:cs="Calibri"/>
          <w:noProof/>
          <w:szCs w:val="24"/>
        </w:rPr>
        <w:tab/>
        <w:t>Zhang, Y., Song, Q., Yan, J. &amp; Tang, J. Mineral element concentrations in grains of Chinese wheat cultivars. 303–313 (2010). doi:10.1007/s10681-009-0082-6</w:t>
      </w:r>
    </w:p>
    <w:p w14:paraId="60DF9B83"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8.</w:t>
      </w:r>
      <w:r w:rsidRPr="00A3352C">
        <w:rPr>
          <w:rFonts w:ascii="Calibri" w:hAnsi="Calibri" w:cs="Calibri"/>
          <w:noProof/>
          <w:szCs w:val="24"/>
        </w:rPr>
        <w:tab/>
        <w:t xml:space="preserve">Liu, X., Tian, G., Jiang, D., Zhang, C. &amp; Kong, L. Cadmium (Cd) distribution and contamination in Chinese paddy soils on national scale. </w:t>
      </w:r>
      <w:r w:rsidRPr="00A3352C">
        <w:rPr>
          <w:rFonts w:ascii="Calibri" w:hAnsi="Calibri" w:cs="Calibri"/>
          <w:i/>
          <w:iCs/>
          <w:noProof/>
          <w:szCs w:val="24"/>
        </w:rPr>
        <w:t>Environ. Sci. Pollut. Res.</w:t>
      </w:r>
      <w:r w:rsidRPr="00A3352C">
        <w:rPr>
          <w:rFonts w:ascii="Calibri" w:hAnsi="Calibri" w:cs="Calibri"/>
          <w:noProof/>
          <w:szCs w:val="24"/>
        </w:rPr>
        <w:t xml:space="preserve"> </w:t>
      </w:r>
      <w:r w:rsidRPr="00A3352C">
        <w:rPr>
          <w:rFonts w:ascii="Calibri" w:hAnsi="Calibri" w:cs="Calibri"/>
          <w:b/>
          <w:bCs/>
          <w:noProof/>
          <w:szCs w:val="24"/>
        </w:rPr>
        <w:t>23</w:t>
      </w:r>
      <w:r w:rsidRPr="00A3352C">
        <w:rPr>
          <w:rFonts w:ascii="Calibri" w:hAnsi="Calibri" w:cs="Calibri"/>
          <w:noProof/>
          <w:szCs w:val="24"/>
        </w:rPr>
        <w:t>, 17941–17952 (2016).</w:t>
      </w:r>
    </w:p>
    <w:p w14:paraId="7D5DE972"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9.</w:t>
      </w:r>
      <w:r w:rsidRPr="00A3352C">
        <w:rPr>
          <w:rFonts w:ascii="Calibri" w:hAnsi="Calibri" w:cs="Calibri"/>
          <w:noProof/>
          <w:szCs w:val="24"/>
        </w:rPr>
        <w:tab/>
        <w:t xml:space="preserve">Yu, Y. </w:t>
      </w:r>
      <w:r w:rsidRPr="00A3352C">
        <w:rPr>
          <w:rFonts w:ascii="Calibri" w:hAnsi="Calibri" w:cs="Calibri"/>
          <w:i/>
          <w:iCs/>
          <w:noProof/>
          <w:szCs w:val="24"/>
        </w:rPr>
        <w:t>et al.</w:t>
      </w:r>
      <w:r w:rsidRPr="00A3352C">
        <w:rPr>
          <w:rFonts w:ascii="Calibri" w:hAnsi="Calibri" w:cs="Calibri"/>
          <w:noProof/>
          <w:szCs w:val="24"/>
        </w:rPr>
        <w:t xml:space="preserve"> Accuracy and stability improvement in detecting Wuchang rice adulteration by piece-wise multiplicative scatter correction in the hyperspectral imaging system. </w:t>
      </w:r>
      <w:r w:rsidRPr="00A3352C">
        <w:rPr>
          <w:rFonts w:ascii="Calibri" w:hAnsi="Calibri" w:cs="Calibri"/>
          <w:i/>
          <w:iCs/>
          <w:noProof/>
          <w:szCs w:val="24"/>
        </w:rPr>
        <w:t>Anal. Methods</w:t>
      </w:r>
      <w:r w:rsidRPr="00A3352C">
        <w:rPr>
          <w:rFonts w:ascii="Calibri" w:hAnsi="Calibri" w:cs="Calibri"/>
          <w:noProof/>
          <w:szCs w:val="24"/>
        </w:rPr>
        <w:t xml:space="preserve"> </w:t>
      </w:r>
      <w:r w:rsidRPr="00A3352C">
        <w:rPr>
          <w:rFonts w:ascii="Calibri" w:hAnsi="Calibri" w:cs="Calibri"/>
          <w:b/>
          <w:bCs/>
          <w:noProof/>
          <w:szCs w:val="24"/>
        </w:rPr>
        <w:t>10</w:t>
      </w:r>
      <w:r w:rsidRPr="00A3352C">
        <w:rPr>
          <w:rFonts w:ascii="Calibri" w:hAnsi="Calibri" w:cs="Calibri"/>
          <w:noProof/>
          <w:szCs w:val="24"/>
        </w:rPr>
        <w:t>, 3224–3231 (2018).</w:t>
      </w:r>
    </w:p>
    <w:p w14:paraId="16D1BA18"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rPr>
      </w:pPr>
      <w:r w:rsidRPr="00A3352C">
        <w:rPr>
          <w:rFonts w:ascii="Calibri" w:hAnsi="Calibri" w:cs="Calibri"/>
          <w:noProof/>
          <w:szCs w:val="24"/>
        </w:rPr>
        <w:t>50.</w:t>
      </w:r>
      <w:r w:rsidRPr="00A3352C">
        <w:rPr>
          <w:rFonts w:ascii="Calibri" w:hAnsi="Calibri" w:cs="Calibri"/>
          <w:noProof/>
          <w:szCs w:val="24"/>
        </w:rPr>
        <w:tab/>
        <w:t xml:space="preserve">Worku, M. </w:t>
      </w:r>
      <w:r w:rsidRPr="00A3352C">
        <w:rPr>
          <w:rFonts w:ascii="Calibri" w:hAnsi="Calibri" w:cs="Calibri"/>
          <w:i/>
          <w:iCs/>
          <w:noProof/>
          <w:szCs w:val="24"/>
        </w:rPr>
        <w:t>et al.</w:t>
      </w:r>
      <w:r w:rsidRPr="00A3352C">
        <w:rPr>
          <w:rFonts w:ascii="Calibri" w:hAnsi="Calibri" w:cs="Calibri"/>
          <w:noProof/>
          <w:szCs w:val="24"/>
        </w:rPr>
        <w:t xml:space="preserve"> Differentiating the geographical origin of Ethiopian coffee using XRF- and ICP-based multi-element and stable isotope profiling.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290</w:t>
      </w:r>
      <w:r w:rsidRPr="00A3352C">
        <w:rPr>
          <w:rFonts w:ascii="Calibri" w:hAnsi="Calibri" w:cs="Calibri"/>
          <w:noProof/>
          <w:szCs w:val="24"/>
        </w:rPr>
        <w:t>, 295–307 (2019).</w:t>
      </w:r>
    </w:p>
    <w:p w14:paraId="332EB986" w14:textId="47A3D304" w:rsidR="0009675C" w:rsidRPr="00EE7B19" w:rsidRDefault="00FE7C78" w:rsidP="002C6892">
      <w:pPr>
        <w:jc w:val="both"/>
      </w:pPr>
      <w:r>
        <w:fldChar w:fldCharType="end"/>
      </w:r>
    </w:p>
    <w:sectPr w:rsidR="0009675C" w:rsidRPr="00EE7B19" w:rsidSect="00151A61">
      <w:footerReference w:type="default" r:id="rId21"/>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fanzhou kong" w:date="2020-03-26T16:38:00Z" w:initials="fk">
    <w:p w14:paraId="0ACACC83" w14:textId="27DA5BA1" w:rsidR="0063077A" w:rsidRDefault="0063077A">
      <w:pPr>
        <w:pStyle w:val="CommentText"/>
      </w:pPr>
      <w:r>
        <w:rPr>
          <w:rStyle w:val="CommentReference"/>
        </w:rPr>
        <w:annotationRef/>
      </w:r>
      <w:r>
        <w:t>Jason prefers “origin” since we don’t have any positive samples</w:t>
      </w:r>
    </w:p>
  </w:comment>
  <w:comment w:id="19" w:author="Peng, Hong" w:date="2020-03-29T16:53:00Z" w:initials="PH">
    <w:p w14:paraId="6F4CED9C" w14:textId="18F2DBF7" w:rsidR="0063077A" w:rsidRDefault="0063077A">
      <w:pPr>
        <w:pStyle w:val="CommentText"/>
      </w:pPr>
      <w:r>
        <w:rPr>
          <w:rStyle w:val="CommentReference"/>
        </w:rPr>
        <w:annotationRef/>
      </w:r>
      <w:r>
        <w:t>Dilution as by mixing or any futher dilution? Ratio of mixing?</w:t>
      </w:r>
    </w:p>
  </w:comment>
  <w:comment w:id="48" w:author="fanzhou kong" w:date="2020-03-26T16:27:00Z" w:initials="fk">
    <w:p w14:paraId="2B25CC83" w14:textId="7C32FA2E" w:rsidR="0063077A" w:rsidRDefault="0063077A">
      <w:pPr>
        <w:pStyle w:val="CommentText"/>
      </w:pPr>
      <w:r>
        <w:rPr>
          <w:rStyle w:val="CommentReference"/>
        </w:rPr>
        <w:annotationRef/>
      </w:r>
      <w:r>
        <w:t>Information is derived from the training process and optimal hyperparas are shown in caption of figure 4</w:t>
      </w:r>
    </w:p>
  </w:comment>
  <w:comment w:id="63" w:author="Peng, Hong" w:date="2020-03-25T17:29:00Z" w:initials="PH">
    <w:p w14:paraId="1DBE13AD" w14:textId="423C3C45" w:rsidR="0063077A" w:rsidRDefault="0063077A" w:rsidP="00FB0D10">
      <w:pPr>
        <w:pStyle w:val="CommentText"/>
      </w:pPr>
      <w:r>
        <w:rPr>
          <w:rStyle w:val="CommentReference"/>
        </w:rPr>
        <w:annotationRef/>
      </w:r>
    </w:p>
    <w:p w14:paraId="347F4B64" w14:textId="10EFBCDF" w:rsidR="0063077A" w:rsidRDefault="0063077A">
      <w:pPr>
        <w:pStyle w:val="CommentText"/>
      </w:pPr>
      <w:r>
        <w:t>Discussion: modify the table.</w:t>
      </w:r>
    </w:p>
  </w:comment>
  <w:comment w:id="64" w:author="Xu, Jason" w:date="2020-03-26T14:54:00Z" w:initials="XJ">
    <w:p w14:paraId="086BABE2" w14:textId="32A99186" w:rsidR="0063077A" w:rsidRDefault="0063077A">
      <w:pPr>
        <w:pStyle w:val="CommentText"/>
      </w:pPr>
      <w:r>
        <w:rPr>
          <w:rStyle w:val="CommentReference"/>
        </w:rPr>
        <w:annotationRef/>
      </w:r>
      <w:r>
        <w:rPr>
          <w:rFonts w:hint="eastAsia"/>
        </w:rPr>
        <w:t>T</w:t>
      </w:r>
      <w:r>
        <w:t>BD</w:t>
      </w:r>
    </w:p>
  </w:comment>
  <w:comment w:id="80" w:author="Peng, Hong" w:date="2020-03-29T19:39:00Z" w:initials="PH">
    <w:p w14:paraId="09DD7432" w14:textId="5281D3ED" w:rsidR="0063077A" w:rsidRDefault="0063077A">
      <w:pPr>
        <w:pStyle w:val="CommentText"/>
      </w:pPr>
      <w:r>
        <w:rPr>
          <w:rStyle w:val="CommentReference"/>
        </w:rPr>
        <w:annotationRef/>
      </w:r>
      <w:r>
        <w:rPr>
          <w:rFonts w:hint="eastAsia"/>
        </w:rPr>
        <w:t>N</w:t>
      </w:r>
      <w:r>
        <w:t>ot so clear, need discussion</w:t>
      </w:r>
    </w:p>
  </w:comment>
  <w:comment w:id="87" w:author="Xu, Jason" w:date="2020-03-17T15:51:00Z" w:initials="XJ">
    <w:p w14:paraId="696439BC" w14:textId="77777777" w:rsidR="0063077A" w:rsidRDefault="0063077A" w:rsidP="00092A57">
      <w:pPr>
        <w:pStyle w:val="CommentText"/>
      </w:pPr>
      <w:r>
        <w:rPr>
          <w:rStyle w:val="CommentReference"/>
        </w:rPr>
        <w:annotationRef/>
      </w:r>
      <w:r>
        <w:rPr>
          <w:rFonts w:hint="eastAsia"/>
        </w:rPr>
        <w:t>U</w:t>
      </w:r>
      <w:r>
        <w:t xml:space="preserve">nits updated as </w:t>
      </w:r>
      <w:r>
        <w:rPr>
          <w:rFonts w:ascii="等线" w:eastAsia="等线" w:hAnsi="等线" w:cs="宋体" w:hint="eastAsia"/>
          <w:color w:val="000000"/>
        </w:rPr>
        <w:t>µ</w:t>
      </w:r>
      <w:r>
        <w:rPr>
          <w:rFonts w:ascii="等线" w:eastAsia="等线" w:hAnsi="等线" w:cs="宋体"/>
          <w:color w:val="000000"/>
        </w:rPr>
        <w:t>g/kg (ppb)</w:t>
      </w:r>
    </w:p>
  </w:comment>
  <w:comment w:id="88" w:author="Peng, Hong" w:date="2020-03-29T19:20:00Z" w:initials="PH">
    <w:p w14:paraId="4507C10E" w14:textId="77777777" w:rsidR="0063077A" w:rsidRDefault="0063077A" w:rsidP="00092A57">
      <w:pPr>
        <w:pStyle w:val="CommentText"/>
      </w:pPr>
      <w:r>
        <w:rPr>
          <w:rStyle w:val="CommentReference"/>
        </w:rPr>
        <w:annotationRef/>
      </w:r>
      <w:r>
        <w:rPr>
          <w:rFonts w:hint="eastAsia"/>
        </w:rPr>
        <w:t>&lt;0.000?</w:t>
      </w:r>
    </w:p>
  </w:comment>
  <w:comment w:id="89" w:author="Xu, Jason" w:date="2020-03-17T15:52:00Z" w:initials="XJ">
    <w:p w14:paraId="5586152B" w14:textId="77777777" w:rsidR="0063077A" w:rsidRDefault="0063077A" w:rsidP="00092A57">
      <w:pPr>
        <w:pStyle w:val="CommentText"/>
      </w:pPr>
      <w:r>
        <w:rPr>
          <w:rStyle w:val="CommentReference"/>
        </w:rPr>
        <w:annotationRef/>
      </w:r>
      <w:r>
        <w:t>Above GB std (200ppb)</w:t>
      </w:r>
    </w:p>
  </w:comment>
  <w:comment w:id="102" w:author="Peng, Hong" w:date="2020-03-29T19:45:00Z" w:initials="PH">
    <w:p w14:paraId="5B07D5B9" w14:textId="229A1884" w:rsidR="0063077A" w:rsidRDefault="0063077A" w:rsidP="00BF45BB">
      <w:pPr>
        <w:pStyle w:val="CommentText"/>
      </w:pPr>
      <w:r>
        <w:rPr>
          <w:rStyle w:val="CommentReference"/>
        </w:rPr>
        <w:annotationRef/>
      </w:r>
      <w:r>
        <w:t xml:space="preserve">Please change color PJ-1 </w:t>
      </w:r>
      <w:r>
        <w:rPr>
          <w:rFonts w:hint="eastAsia"/>
        </w:rPr>
        <w:t>a</w:t>
      </w:r>
      <w:r>
        <w:t>nd JS.</w:t>
      </w:r>
    </w:p>
  </w:comment>
  <w:comment w:id="107" w:author="Peng, Hong" w:date="2020-03-30T10:58:00Z" w:initials="PH">
    <w:p w14:paraId="1559E34F" w14:textId="5776FD75" w:rsidR="0063077A" w:rsidRDefault="0063077A">
      <w:pPr>
        <w:pStyle w:val="CommentText"/>
      </w:pPr>
      <w:r>
        <w:rPr>
          <w:rStyle w:val="CommentReference"/>
        </w:rPr>
        <w:annotationRef/>
      </w:r>
      <w:r>
        <w:t>I think it’s better to use “modeling” here, but I’m not sure if it’s OK to say multivariate modeling…Please suggest.</w:t>
      </w:r>
    </w:p>
  </w:comment>
  <w:comment w:id="113" w:author="Peng, Hong" w:date="2020-03-30T11:01:00Z" w:initials="PH">
    <w:p w14:paraId="52843BAA" w14:textId="1368F5D3" w:rsidR="0063077A" w:rsidRDefault="0063077A">
      <w:pPr>
        <w:pStyle w:val="CommentText"/>
      </w:pPr>
      <w:r>
        <w:rPr>
          <w:rStyle w:val="CommentReference"/>
        </w:rPr>
        <w:annotationRef/>
      </w:r>
      <w:r>
        <w:rPr>
          <w:rFonts w:hint="eastAsia"/>
        </w:rPr>
        <w:t>F</w:t>
      </w:r>
      <w:r>
        <w:t>or a better logic, in the following, you will demonstrate that your sampling is representative, authentic and with a good number of sample. E.g. point to point</w:t>
      </w:r>
    </w:p>
  </w:comment>
  <w:comment w:id="121" w:author="Peng, Hong" w:date="2020-03-30T11:05:00Z" w:initials="PH">
    <w:p w14:paraId="4387D389" w14:textId="47CA0EBA" w:rsidR="0063077A" w:rsidRDefault="0063077A">
      <w:pPr>
        <w:pStyle w:val="CommentText"/>
      </w:pPr>
      <w:r>
        <w:rPr>
          <w:rStyle w:val="CommentReference"/>
        </w:rPr>
        <w:annotationRef/>
      </w:r>
      <w:r>
        <w:t>Balanced dataset?</w:t>
      </w:r>
    </w:p>
  </w:comment>
  <w:comment w:id="142" w:author="Peng, Hong" w:date="2020-03-30T14:02:00Z" w:initials="PH">
    <w:p w14:paraId="716F9581" w14:textId="46B4C1E5" w:rsidR="0063077A" w:rsidRDefault="0063077A">
      <w:pPr>
        <w:pStyle w:val="CommentText"/>
      </w:pPr>
      <w:r>
        <w:rPr>
          <w:rStyle w:val="CommentReference"/>
        </w:rPr>
        <w:annotationRef/>
      </w:r>
      <w:r>
        <w:t>I’d like to keep consistent, for me, it’s likely to be model training and optimize/conscturct classifiers. Please suggest.</w:t>
      </w:r>
    </w:p>
  </w:comment>
  <w:comment w:id="171" w:author="Peng, Hong" w:date="2020-03-30T16:46:00Z" w:initials="PH">
    <w:p w14:paraId="33EEB259" w14:textId="77777777" w:rsidR="0063077A" w:rsidRDefault="0063077A" w:rsidP="00BD3AEF">
      <w:pPr>
        <w:pStyle w:val="CommentText"/>
      </w:pPr>
      <w:r>
        <w:rPr>
          <w:rStyle w:val="CommentReference"/>
        </w:rPr>
        <w:annotationRef/>
      </w:r>
      <w:r>
        <w:rPr>
          <w:rFonts w:hint="eastAsia"/>
        </w:rPr>
        <w:t>T</w:t>
      </w:r>
      <w:r>
        <w:t>oo much spelling errors…</w:t>
      </w:r>
    </w:p>
  </w:comment>
  <w:comment w:id="177" w:author="Peng, Hong" w:date="2020-03-30T14:17:00Z" w:initials="PH">
    <w:p w14:paraId="2797B27E" w14:textId="435C923F" w:rsidR="0063077A" w:rsidRDefault="0063077A">
      <w:pPr>
        <w:pStyle w:val="CommentText"/>
      </w:pPr>
      <w:r>
        <w:rPr>
          <w:rStyle w:val="CommentReference"/>
        </w:rPr>
        <w:annotationRef/>
      </w:r>
      <w:r>
        <w:rPr>
          <w:rFonts w:hint="eastAsia"/>
        </w:rPr>
        <w:t>N</w:t>
      </w:r>
      <w:r>
        <w:t>ote: reason why to change</w:t>
      </w:r>
    </w:p>
  </w:comment>
  <w:comment w:id="206" w:author="Peng, Hong" w:date="2020-03-30T14:29:00Z" w:initials="PH">
    <w:p w14:paraId="69A30371" w14:textId="584D539E" w:rsidR="0063077A" w:rsidRDefault="0063077A">
      <w:pPr>
        <w:pStyle w:val="CommentText"/>
      </w:pPr>
      <w:r>
        <w:rPr>
          <w:rStyle w:val="CommentReference"/>
        </w:rPr>
        <w:annotationRef/>
      </w:r>
      <w:r>
        <w:rPr>
          <w:rFonts w:hint="eastAsia"/>
        </w:rPr>
        <w:t>N</w:t>
      </w:r>
      <w:r>
        <w:t xml:space="preserve">umber to keep consistent? E.g </w:t>
      </w:r>
      <w:r w:rsidRPr="00E82E0D">
        <w:rPr>
          <w:vertAlign w:val="superscript"/>
        </w:rPr>
        <w:t>27</w:t>
      </w:r>
      <w:r>
        <w:t>Al</w:t>
      </w:r>
    </w:p>
  </w:comment>
  <w:comment w:id="208" w:author="Peng, Hong" w:date="2020-03-30T13:17:00Z" w:initials="PH">
    <w:p w14:paraId="133F5024" w14:textId="77777777" w:rsidR="0063077A" w:rsidRDefault="0063077A">
      <w:pPr>
        <w:pStyle w:val="CommentText"/>
      </w:pPr>
      <w:r>
        <w:rPr>
          <w:rStyle w:val="CommentReference"/>
        </w:rPr>
        <w:annotationRef/>
      </w:r>
      <w:r>
        <w:t>Note: reason why to change.</w:t>
      </w:r>
    </w:p>
    <w:p w14:paraId="02E584C1" w14:textId="7EF21E49" w:rsidR="0063077A" w:rsidRDefault="0063077A">
      <w:pPr>
        <w:pStyle w:val="CommentText"/>
      </w:pPr>
      <w:r>
        <w:t>with or under?</w:t>
      </w:r>
    </w:p>
  </w:comment>
  <w:comment w:id="239" w:author="Peng, Hong" w:date="2020-03-30T15:23:00Z" w:initials="PH">
    <w:p w14:paraId="1FE68CDE" w14:textId="3A153F85" w:rsidR="0063077A" w:rsidRDefault="0063077A">
      <w:pPr>
        <w:pStyle w:val="CommentText"/>
      </w:pPr>
      <w:r>
        <w:rPr>
          <w:rStyle w:val="CommentReference"/>
        </w:rPr>
        <w:annotationRef/>
      </w:r>
      <w:r>
        <w:rPr>
          <w:rFonts w:hint="eastAsia"/>
        </w:rPr>
        <w:t>N</w:t>
      </w:r>
      <w:r>
        <w:t>ot so clear what it means</w:t>
      </w:r>
    </w:p>
  </w:comment>
  <w:comment w:id="245" w:author="Peng, Hong" w:date="2020-03-30T14:53:00Z" w:initials="PH">
    <w:p w14:paraId="30866D35" w14:textId="149C362C" w:rsidR="0063077A" w:rsidRDefault="0063077A">
      <w:pPr>
        <w:pStyle w:val="CommentText"/>
      </w:pPr>
      <w:r>
        <w:rPr>
          <w:rStyle w:val="CommentReference"/>
        </w:rPr>
        <w:annotationRef/>
      </w:r>
      <w:r>
        <w:rPr>
          <w:rFonts w:hint="eastAsia"/>
        </w:rPr>
        <w:t>I</w:t>
      </w:r>
      <w:r>
        <w:t xml:space="preserve"> think it can be more specific. e.g. above you mentioned the goodness-of-fit, it’s also on aspect of assessment.</w:t>
      </w:r>
    </w:p>
  </w:comment>
  <w:comment w:id="287" w:author="Peng, Hong" w:date="2020-03-30T14:46:00Z" w:initials="PH">
    <w:p w14:paraId="36ED4327" w14:textId="5289172D" w:rsidR="0063077A" w:rsidRDefault="0063077A">
      <w:pPr>
        <w:pStyle w:val="CommentText"/>
      </w:pPr>
      <w:r>
        <w:rPr>
          <w:rStyle w:val="CommentReference"/>
        </w:rPr>
        <w:annotationRef/>
      </w:r>
      <w:r>
        <w:t xml:space="preserve">I couldn’t draw the conclusion that 100% accuracy is achieved from this table. </w:t>
      </w:r>
    </w:p>
  </w:comment>
  <w:comment w:id="290" w:author="Peng, Hong" w:date="2020-03-30T21:50:00Z" w:initials="PH">
    <w:p w14:paraId="282B979E" w14:textId="1ABDEF64" w:rsidR="0063077A" w:rsidRDefault="0063077A">
      <w:pPr>
        <w:pStyle w:val="CommentText"/>
      </w:pPr>
      <w:r>
        <w:rPr>
          <w:rStyle w:val="CommentReference"/>
        </w:rPr>
        <w:annotationRef/>
      </w:r>
      <w:r>
        <w:t>V</w:t>
      </w:r>
      <w:r>
        <w:rPr>
          <w:rFonts w:hint="eastAsia"/>
        </w:rPr>
        <w:t>i</w:t>
      </w:r>
      <w:r>
        <w:t xml:space="preserve">sualization is an approach, not a purpose. </w:t>
      </w:r>
    </w:p>
  </w:comment>
  <w:comment w:id="380" w:author="Xu, Jason" w:date="2020-03-23T15:31:00Z" w:initials="XJ">
    <w:p w14:paraId="4B97031A" w14:textId="60400768" w:rsidR="0063077A" w:rsidRDefault="0063077A">
      <w:pPr>
        <w:pStyle w:val="CommentText"/>
      </w:pPr>
      <w:r>
        <w:rPr>
          <w:rStyle w:val="CommentReference"/>
        </w:rPr>
        <w:annotationRef/>
      </w:r>
      <w:r>
        <w:t xml:space="preserve">Is this the best place for the statement? Suggest delete if this can not fit in the context. </w:t>
      </w:r>
    </w:p>
  </w:comment>
  <w:comment w:id="385" w:author="Xu, Jason" w:date="2020-01-07T10:31:00Z" w:initials="XJ">
    <w:p w14:paraId="41A95819" w14:textId="52804D32" w:rsidR="0063077A" w:rsidRDefault="0063077A" w:rsidP="00DF2003">
      <w:pPr>
        <w:pStyle w:val="CommentText"/>
      </w:pPr>
      <w:r>
        <w:rPr>
          <w:rStyle w:val="CommentReference"/>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CACC83" w15:done="0"/>
  <w15:commentEx w15:paraId="6F4CED9C" w15:done="0"/>
  <w15:commentEx w15:paraId="2B25CC83" w15:done="0"/>
  <w15:commentEx w15:paraId="347F4B64" w15:done="0"/>
  <w15:commentEx w15:paraId="086BABE2" w15:paraIdParent="347F4B64" w15:done="0"/>
  <w15:commentEx w15:paraId="09DD7432" w15:done="0"/>
  <w15:commentEx w15:paraId="696439BC" w15:done="0"/>
  <w15:commentEx w15:paraId="4507C10E" w15:done="0"/>
  <w15:commentEx w15:paraId="5586152B" w15:done="0"/>
  <w15:commentEx w15:paraId="5B07D5B9" w15:done="0"/>
  <w15:commentEx w15:paraId="1559E34F" w15:done="0"/>
  <w15:commentEx w15:paraId="52843BAA" w15:done="0"/>
  <w15:commentEx w15:paraId="4387D389" w15:done="0"/>
  <w15:commentEx w15:paraId="716F9581" w15:done="0"/>
  <w15:commentEx w15:paraId="33EEB259" w15:done="0"/>
  <w15:commentEx w15:paraId="2797B27E" w15:done="0"/>
  <w15:commentEx w15:paraId="69A30371" w15:done="0"/>
  <w15:commentEx w15:paraId="02E584C1" w15:done="0"/>
  <w15:commentEx w15:paraId="1FE68CDE" w15:done="0"/>
  <w15:commentEx w15:paraId="30866D35" w15:done="0"/>
  <w15:commentEx w15:paraId="36ED4327" w15:done="0"/>
  <w15:commentEx w15:paraId="282B979E" w15:done="0"/>
  <w15:commentEx w15:paraId="4B97031A" w15:done="0"/>
  <w15:commentEx w15:paraId="41A958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CACC83" w16cid:durableId="222758EB"/>
  <w16cid:commentId w16cid:paraId="45D10A2D" w16cid:durableId="2227326C"/>
  <w16cid:commentId w16cid:paraId="1FD0BC82" w16cid:durableId="222736F8"/>
  <w16cid:commentId w16cid:paraId="6AF245AE" w16cid:durableId="2227128A"/>
  <w16cid:commentId w16cid:paraId="3D4AF83E" w16cid:durableId="222738A9"/>
  <w16cid:commentId w16cid:paraId="6A82E2E4" w16cid:durableId="2227128B"/>
  <w16cid:commentId w16cid:paraId="6AFCF9A2" w16cid:durableId="22275D29"/>
  <w16cid:commentId w16cid:paraId="2B25CC83" w16cid:durableId="22275672"/>
  <w16cid:commentId w16cid:paraId="19AEC2B9" w16cid:durableId="2227580A"/>
  <w16cid:commentId w16cid:paraId="347F4B64" w16cid:durableId="2227128F"/>
  <w16cid:commentId w16cid:paraId="086BABE2" w16cid:durableId="22274091"/>
  <w16cid:commentId w16cid:paraId="550B657B" w16cid:durableId="22271290"/>
  <w16cid:commentId w16cid:paraId="7F2686EE" w16cid:durableId="2227443A"/>
  <w16cid:commentId w16cid:paraId="4B97031A" w16cid:durableId="222354D0"/>
  <w16cid:commentId w16cid:paraId="41A95819" w16cid:durableId="21BEDC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9360CA" w14:textId="77777777" w:rsidR="00E9586F" w:rsidRDefault="00E9586F" w:rsidP="00170E8C">
      <w:pPr>
        <w:spacing w:after="0" w:line="240" w:lineRule="auto"/>
      </w:pPr>
      <w:r>
        <w:separator/>
      </w:r>
    </w:p>
  </w:endnote>
  <w:endnote w:type="continuationSeparator" w:id="0">
    <w:p w14:paraId="4B1E28D2" w14:textId="77777777" w:rsidR="00E9586F" w:rsidRDefault="00E9586F" w:rsidP="00170E8C">
      <w:pPr>
        <w:spacing w:after="0" w:line="240" w:lineRule="auto"/>
      </w:pPr>
      <w:r>
        <w:continuationSeparator/>
      </w:r>
    </w:p>
  </w:endnote>
  <w:endnote w:type="continuationNotice" w:id="1">
    <w:p w14:paraId="2392E0EA" w14:textId="77777777" w:rsidR="00E9586F" w:rsidRDefault="00E9586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w:panose1 w:val="02010600030101010101"/>
    <w:charset w:val="86"/>
    <w:family w:val="auto"/>
    <w:pitch w:val="variable"/>
    <w:sig w:usb0="A00002BF" w:usb1="38CF7CFA" w:usb2="00000016" w:usb3="00000000" w:csb0="0004000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162A9" w14:textId="3737485A" w:rsidR="0063077A" w:rsidRDefault="0063077A">
    <w:pPr>
      <w:pStyle w:val="Footer"/>
    </w:pPr>
    <w:r>
      <w:rPr>
        <w:noProof/>
      </w:rPr>
      <mc:AlternateContent>
        <mc:Choice Requires="wps">
          <w:drawing>
            <wp:anchor distT="0" distB="0" distL="114300" distR="114300" simplePos="0" relativeHeight="251658240" behindDoc="0" locked="0" layoutInCell="0" allowOverlap="1" wp14:anchorId="5EDF638F" wp14:editId="3A772835">
              <wp:simplePos x="0" y="0"/>
              <wp:positionH relativeFrom="page">
                <wp:posOffset>0</wp:posOffset>
              </wp:positionH>
              <wp:positionV relativeFrom="page">
                <wp:posOffset>9601200</wp:posOffset>
              </wp:positionV>
              <wp:extent cx="7772400" cy="266700"/>
              <wp:effectExtent l="0" t="0" r="0" b="0"/>
              <wp:wrapNone/>
              <wp:docPr id="1" name="MSIPCM061242e0a90d2b9aed35a841" descr="{&quot;HashCode&quot;:909956968,&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4720CCBB" w:rsidR="0063077A" w:rsidRPr="009807D6" w:rsidRDefault="0063077A" w:rsidP="009807D6">
                          <w:pPr>
                            <w:spacing w:after="0"/>
                            <w:rPr>
                              <w:rFonts w:ascii="Calibri" w:hAnsi="Calibri" w:cs="Calibri"/>
                              <w:color w:val="000000"/>
                              <w:sz w:val="20"/>
                            </w:rPr>
                          </w:pPr>
                          <w:r w:rsidRPr="009807D6">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061242e0a90d2b9aed35a841" o:spid="_x0000_s1026" type="#_x0000_t202" alt="{&quot;HashCode&quot;:909956968,&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" o:allowincell="f" filled="f" stroked="f" strokeweight=".5pt">
              <v:textbox inset="20pt,0,,0">
                <w:txbxContent>
                  <w:p w14:paraId="1C24DEB6" w14:textId="4720CCBB" w:rsidR="00C97D34" w:rsidRPr="009807D6" w:rsidRDefault="00C97D34" w:rsidP="009807D6">
                    <w:pPr>
                      <w:spacing w:after="0"/>
                      <w:rPr>
                        <w:rFonts w:ascii="Calibri" w:hAnsi="Calibri" w:cs="Calibri"/>
                        <w:color w:val="000000"/>
                        <w:sz w:val="20"/>
                      </w:rPr>
                    </w:pPr>
                    <w:r w:rsidRPr="009807D6">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9278B5" w14:textId="77777777" w:rsidR="00E9586F" w:rsidRDefault="00E9586F" w:rsidP="00170E8C">
      <w:pPr>
        <w:spacing w:after="0" w:line="240" w:lineRule="auto"/>
      </w:pPr>
      <w:r>
        <w:separator/>
      </w:r>
    </w:p>
  </w:footnote>
  <w:footnote w:type="continuationSeparator" w:id="0">
    <w:p w14:paraId="446D3565" w14:textId="77777777" w:rsidR="00E9586F" w:rsidRDefault="00E9586F" w:rsidP="00170E8C">
      <w:pPr>
        <w:spacing w:after="0" w:line="240" w:lineRule="auto"/>
      </w:pPr>
      <w:r>
        <w:continuationSeparator/>
      </w:r>
    </w:p>
  </w:footnote>
  <w:footnote w:type="continuationNotice" w:id="1">
    <w:p w14:paraId="7EE14F9A" w14:textId="77777777" w:rsidR="00E9586F" w:rsidRDefault="00E9586F">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00408"/>
    <w:multiLevelType w:val="hybridMultilevel"/>
    <w:tmpl w:val="B2EA3FE2"/>
    <w:lvl w:ilvl="0" w:tplc="77FA37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803B18"/>
    <w:multiLevelType w:val="hybridMultilevel"/>
    <w:tmpl w:val="99FCF3A4"/>
    <w:lvl w:ilvl="0" w:tplc="4B4C25B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5" w15:restartNumberingAfterBreak="0">
    <w:nsid w:val="22B94275"/>
    <w:multiLevelType w:val="hybridMultilevel"/>
    <w:tmpl w:val="24D45138"/>
    <w:lvl w:ilvl="0" w:tplc="2FFAF7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72E4134"/>
    <w:multiLevelType w:val="hybridMultilevel"/>
    <w:tmpl w:val="2DD0D420"/>
    <w:lvl w:ilvl="0" w:tplc="54BC24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3"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5" w15:restartNumberingAfterBreak="0">
    <w:nsid w:val="4A417354"/>
    <w:multiLevelType w:val="hybridMultilevel"/>
    <w:tmpl w:val="A8E030B0"/>
    <w:lvl w:ilvl="0" w:tplc="7778D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7" w15:restartNumberingAfterBreak="0">
    <w:nsid w:val="652A40BF"/>
    <w:multiLevelType w:val="hybridMultilevel"/>
    <w:tmpl w:val="2E18B10A"/>
    <w:lvl w:ilvl="0" w:tplc="0C7646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4"/>
  </w:num>
  <w:num w:numId="2">
    <w:abstractNumId w:val="4"/>
  </w:num>
  <w:num w:numId="3">
    <w:abstractNumId w:val="4"/>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14"/>
  </w:num>
  <w:num w:numId="12">
    <w:abstractNumId w:val="6"/>
  </w:num>
  <w:num w:numId="13">
    <w:abstractNumId w:val="16"/>
  </w:num>
  <w:num w:numId="14">
    <w:abstractNumId w:val="13"/>
  </w:num>
  <w:num w:numId="15">
    <w:abstractNumId w:val="12"/>
  </w:num>
  <w:num w:numId="16">
    <w:abstractNumId w:val="1"/>
  </w:num>
  <w:num w:numId="17">
    <w:abstractNumId w:val="7"/>
  </w:num>
  <w:num w:numId="18">
    <w:abstractNumId w:val="3"/>
  </w:num>
  <w:num w:numId="19">
    <w:abstractNumId w:val="11"/>
  </w:num>
  <w:num w:numId="20">
    <w:abstractNumId w:val="9"/>
  </w:num>
  <w:num w:numId="21">
    <w:abstractNumId w:val="10"/>
  </w:num>
  <w:num w:numId="22">
    <w:abstractNumId w:val="18"/>
  </w:num>
  <w:num w:numId="23">
    <w:abstractNumId w:val="5"/>
  </w:num>
  <w:num w:numId="24">
    <w:abstractNumId w:val="15"/>
  </w:num>
  <w:num w:numId="25">
    <w:abstractNumId w:val="8"/>
  </w:num>
  <w:num w:numId="26">
    <w:abstractNumId w:val="17"/>
  </w:num>
  <w:num w:numId="27">
    <w:abstractNumId w:val="0"/>
  </w:num>
  <w:num w:numId="28">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ng, Hong">
    <w15:presenceInfo w15:providerId="AD" w15:userId="S-1-5-21-3555285318-3598121220-927574299-985293"/>
  </w15:person>
  <w15:person w15:author="fanzhou kong">
    <w15:presenceInfo w15:providerId="Windows Live" w15:userId="a77df28feecbb961"/>
  </w15:person>
  <w15:person w15:author="Xu, Jason">
    <w15:presenceInfo w15:providerId="AD" w15:userId="S::jason.xu@effem.com::d593a947-e985-4675-98ef-c4d8c1d8e6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oNotDisplayPageBoundaries/>
  <w:bordersDoNotSurroundHeader/>
  <w:bordersDoNotSurroundFooter/>
  <w:hideSpellingErrors/>
  <w:hideGrammaticalErrors/>
  <w:trackRevisions/>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B77"/>
    <w:rsid w:val="00002B8C"/>
    <w:rsid w:val="00002FAC"/>
    <w:rsid w:val="00003180"/>
    <w:rsid w:val="000033A5"/>
    <w:rsid w:val="000035E4"/>
    <w:rsid w:val="000039EA"/>
    <w:rsid w:val="00003A68"/>
    <w:rsid w:val="00003B4E"/>
    <w:rsid w:val="000041D7"/>
    <w:rsid w:val="0000425B"/>
    <w:rsid w:val="000049C5"/>
    <w:rsid w:val="0000534C"/>
    <w:rsid w:val="0000553C"/>
    <w:rsid w:val="00005A73"/>
    <w:rsid w:val="00005D74"/>
    <w:rsid w:val="00005E4E"/>
    <w:rsid w:val="0000600E"/>
    <w:rsid w:val="00006515"/>
    <w:rsid w:val="000065B4"/>
    <w:rsid w:val="000067C6"/>
    <w:rsid w:val="0000689C"/>
    <w:rsid w:val="000069C9"/>
    <w:rsid w:val="00006A9F"/>
    <w:rsid w:val="000073CE"/>
    <w:rsid w:val="00007669"/>
    <w:rsid w:val="00007B6A"/>
    <w:rsid w:val="00010114"/>
    <w:rsid w:val="0001052B"/>
    <w:rsid w:val="00010785"/>
    <w:rsid w:val="00010895"/>
    <w:rsid w:val="00010A21"/>
    <w:rsid w:val="00010BA9"/>
    <w:rsid w:val="00010BCB"/>
    <w:rsid w:val="0001149D"/>
    <w:rsid w:val="00011525"/>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174"/>
    <w:rsid w:val="0001552C"/>
    <w:rsid w:val="00015787"/>
    <w:rsid w:val="00015CBB"/>
    <w:rsid w:val="000160DC"/>
    <w:rsid w:val="00016252"/>
    <w:rsid w:val="000162E2"/>
    <w:rsid w:val="000163CE"/>
    <w:rsid w:val="00016ADA"/>
    <w:rsid w:val="00016E05"/>
    <w:rsid w:val="000170E3"/>
    <w:rsid w:val="00017169"/>
    <w:rsid w:val="00017507"/>
    <w:rsid w:val="00017660"/>
    <w:rsid w:val="000176EC"/>
    <w:rsid w:val="00017816"/>
    <w:rsid w:val="00017B06"/>
    <w:rsid w:val="0002052E"/>
    <w:rsid w:val="0002071D"/>
    <w:rsid w:val="0002074A"/>
    <w:rsid w:val="000208BC"/>
    <w:rsid w:val="00020A49"/>
    <w:rsid w:val="00020BA0"/>
    <w:rsid w:val="00020EE8"/>
    <w:rsid w:val="00020F73"/>
    <w:rsid w:val="000216CC"/>
    <w:rsid w:val="00021F8F"/>
    <w:rsid w:val="0002271E"/>
    <w:rsid w:val="00022ACB"/>
    <w:rsid w:val="00022D22"/>
    <w:rsid w:val="00022DD6"/>
    <w:rsid w:val="0002322E"/>
    <w:rsid w:val="00023272"/>
    <w:rsid w:val="000238D2"/>
    <w:rsid w:val="00023B7F"/>
    <w:rsid w:val="000245F0"/>
    <w:rsid w:val="000246F9"/>
    <w:rsid w:val="00024DA5"/>
    <w:rsid w:val="00024E9F"/>
    <w:rsid w:val="00025229"/>
    <w:rsid w:val="00025520"/>
    <w:rsid w:val="00025C21"/>
    <w:rsid w:val="00025DC1"/>
    <w:rsid w:val="000264C8"/>
    <w:rsid w:val="000266ED"/>
    <w:rsid w:val="00026741"/>
    <w:rsid w:val="000269AF"/>
    <w:rsid w:val="00026A21"/>
    <w:rsid w:val="00026C4A"/>
    <w:rsid w:val="000273A4"/>
    <w:rsid w:val="00027819"/>
    <w:rsid w:val="00027979"/>
    <w:rsid w:val="00027B1C"/>
    <w:rsid w:val="00027B6C"/>
    <w:rsid w:val="00027F09"/>
    <w:rsid w:val="00030101"/>
    <w:rsid w:val="000302C9"/>
    <w:rsid w:val="0003052E"/>
    <w:rsid w:val="000305F3"/>
    <w:rsid w:val="00030836"/>
    <w:rsid w:val="00030D97"/>
    <w:rsid w:val="00030F6F"/>
    <w:rsid w:val="00031670"/>
    <w:rsid w:val="00031978"/>
    <w:rsid w:val="00032A1B"/>
    <w:rsid w:val="00033544"/>
    <w:rsid w:val="000335D6"/>
    <w:rsid w:val="00033E9A"/>
    <w:rsid w:val="000341FB"/>
    <w:rsid w:val="00034302"/>
    <w:rsid w:val="000343FC"/>
    <w:rsid w:val="000347B0"/>
    <w:rsid w:val="0003481E"/>
    <w:rsid w:val="000349DC"/>
    <w:rsid w:val="00034EA6"/>
    <w:rsid w:val="00035090"/>
    <w:rsid w:val="00035100"/>
    <w:rsid w:val="0003534B"/>
    <w:rsid w:val="000356ED"/>
    <w:rsid w:val="00035DDC"/>
    <w:rsid w:val="00035FC5"/>
    <w:rsid w:val="00037A80"/>
    <w:rsid w:val="000400D8"/>
    <w:rsid w:val="000405F6"/>
    <w:rsid w:val="00040AFB"/>
    <w:rsid w:val="00041011"/>
    <w:rsid w:val="00041161"/>
    <w:rsid w:val="000412E9"/>
    <w:rsid w:val="00041359"/>
    <w:rsid w:val="000413C5"/>
    <w:rsid w:val="000414DB"/>
    <w:rsid w:val="00041530"/>
    <w:rsid w:val="000419B7"/>
    <w:rsid w:val="00041B57"/>
    <w:rsid w:val="00041BDC"/>
    <w:rsid w:val="00041EE6"/>
    <w:rsid w:val="0004209F"/>
    <w:rsid w:val="000427DC"/>
    <w:rsid w:val="00042E90"/>
    <w:rsid w:val="00043240"/>
    <w:rsid w:val="0004330B"/>
    <w:rsid w:val="0004376A"/>
    <w:rsid w:val="00043AD3"/>
    <w:rsid w:val="0004418C"/>
    <w:rsid w:val="0004432D"/>
    <w:rsid w:val="000445B5"/>
    <w:rsid w:val="00044744"/>
    <w:rsid w:val="00044A1D"/>
    <w:rsid w:val="00044C0D"/>
    <w:rsid w:val="000452CC"/>
    <w:rsid w:val="00045753"/>
    <w:rsid w:val="000458C7"/>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68C"/>
    <w:rsid w:val="0005171D"/>
    <w:rsid w:val="00051936"/>
    <w:rsid w:val="00051AFB"/>
    <w:rsid w:val="00051D12"/>
    <w:rsid w:val="00052529"/>
    <w:rsid w:val="00052C93"/>
    <w:rsid w:val="00052DBC"/>
    <w:rsid w:val="00052F80"/>
    <w:rsid w:val="000535CD"/>
    <w:rsid w:val="00053628"/>
    <w:rsid w:val="00053B32"/>
    <w:rsid w:val="00053DD0"/>
    <w:rsid w:val="00054157"/>
    <w:rsid w:val="00054217"/>
    <w:rsid w:val="00054445"/>
    <w:rsid w:val="000547E3"/>
    <w:rsid w:val="000547F0"/>
    <w:rsid w:val="00054F45"/>
    <w:rsid w:val="0005557D"/>
    <w:rsid w:val="00055ECA"/>
    <w:rsid w:val="0005633B"/>
    <w:rsid w:val="000567B3"/>
    <w:rsid w:val="00056B62"/>
    <w:rsid w:val="00056D8F"/>
    <w:rsid w:val="00056F4B"/>
    <w:rsid w:val="0005720A"/>
    <w:rsid w:val="00057316"/>
    <w:rsid w:val="00057784"/>
    <w:rsid w:val="00057796"/>
    <w:rsid w:val="000577C6"/>
    <w:rsid w:val="0005786F"/>
    <w:rsid w:val="0005797F"/>
    <w:rsid w:val="00057FC2"/>
    <w:rsid w:val="000603EC"/>
    <w:rsid w:val="000605B3"/>
    <w:rsid w:val="00060685"/>
    <w:rsid w:val="00060907"/>
    <w:rsid w:val="00060DF5"/>
    <w:rsid w:val="00061802"/>
    <w:rsid w:val="00061B6C"/>
    <w:rsid w:val="00061C9C"/>
    <w:rsid w:val="00061D1D"/>
    <w:rsid w:val="00061F7B"/>
    <w:rsid w:val="0006244D"/>
    <w:rsid w:val="00062596"/>
    <w:rsid w:val="00062DF1"/>
    <w:rsid w:val="00062FF6"/>
    <w:rsid w:val="00063248"/>
    <w:rsid w:val="000638E9"/>
    <w:rsid w:val="00065036"/>
    <w:rsid w:val="000657F7"/>
    <w:rsid w:val="000658CF"/>
    <w:rsid w:val="0006623A"/>
    <w:rsid w:val="000665A8"/>
    <w:rsid w:val="00066AE4"/>
    <w:rsid w:val="00066E3C"/>
    <w:rsid w:val="0006706F"/>
    <w:rsid w:val="00067216"/>
    <w:rsid w:val="000677A3"/>
    <w:rsid w:val="00067A50"/>
    <w:rsid w:val="00067AF0"/>
    <w:rsid w:val="00067E9F"/>
    <w:rsid w:val="00067FE5"/>
    <w:rsid w:val="000701B6"/>
    <w:rsid w:val="0007045A"/>
    <w:rsid w:val="00070545"/>
    <w:rsid w:val="00070C51"/>
    <w:rsid w:val="00070CA2"/>
    <w:rsid w:val="00071458"/>
    <w:rsid w:val="0007167B"/>
    <w:rsid w:val="0007187C"/>
    <w:rsid w:val="00071D37"/>
    <w:rsid w:val="00072152"/>
    <w:rsid w:val="000725BC"/>
    <w:rsid w:val="000725E1"/>
    <w:rsid w:val="00072628"/>
    <w:rsid w:val="000727F2"/>
    <w:rsid w:val="0007306D"/>
    <w:rsid w:val="0007358F"/>
    <w:rsid w:val="00073661"/>
    <w:rsid w:val="000739E1"/>
    <w:rsid w:val="00073E78"/>
    <w:rsid w:val="000740E4"/>
    <w:rsid w:val="000741CE"/>
    <w:rsid w:val="000744D0"/>
    <w:rsid w:val="0007471E"/>
    <w:rsid w:val="0007484B"/>
    <w:rsid w:val="00074F74"/>
    <w:rsid w:val="000754EE"/>
    <w:rsid w:val="000755DB"/>
    <w:rsid w:val="00075B74"/>
    <w:rsid w:val="00075F1B"/>
    <w:rsid w:val="0007603F"/>
    <w:rsid w:val="000760DC"/>
    <w:rsid w:val="0007616B"/>
    <w:rsid w:val="00076478"/>
    <w:rsid w:val="00076669"/>
    <w:rsid w:val="00076B50"/>
    <w:rsid w:val="000772A3"/>
    <w:rsid w:val="0007752F"/>
    <w:rsid w:val="00077A3B"/>
    <w:rsid w:val="00077F33"/>
    <w:rsid w:val="00080326"/>
    <w:rsid w:val="000803EA"/>
    <w:rsid w:val="00080A58"/>
    <w:rsid w:val="0008133B"/>
    <w:rsid w:val="000817C3"/>
    <w:rsid w:val="00081EEF"/>
    <w:rsid w:val="00081F94"/>
    <w:rsid w:val="000821F9"/>
    <w:rsid w:val="0008257C"/>
    <w:rsid w:val="00082874"/>
    <w:rsid w:val="0008302A"/>
    <w:rsid w:val="000830C7"/>
    <w:rsid w:val="00083498"/>
    <w:rsid w:val="00083BAD"/>
    <w:rsid w:val="00083F52"/>
    <w:rsid w:val="00083FB3"/>
    <w:rsid w:val="000842AE"/>
    <w:rsid w:val="00084E31"/>
    <w:rsid w:val="00084EA0"/>
    <w:rsid w:val="00085092"/>
    <w:rsid w:val="0008563E"/>
    <w:rsid w:val="00085F0C"/>
    <w:rsid w:val="00085FF7"/>
    <w:rsid w:val="000867AC"/>
    <w:rsid w:val="00086984"/>
    <w:rsid w:val="000870A2"/>
    <w:rsid w:val="0008717D"/>
    <w:rsid w:val="00087574"/>
    <w:rsid w:val="00087C4E"/>
    <w:rsid w:val="00087F50"/>
    <w:rsid w:val="0009036F"/>
    <w:rsid w:val="000905E6"/>
    <w:rsid w:val="00090A1B"/>
    <w:rsid w:val="00091E85"/>
    <w:rsid w:val="0009236A"/>
    <w:rsid w:val="000926AE"/>
    <w:rsid w:val="00092A57"/>
    <w:rsid w:val="00092BE6"/>
    <w:rsid w:val="00092BF3"/>
    <w:rsid w:val="00092C18"/>
    <w:rsid w:val="0009351D"/>
    <w:rsid w:val="00093573"/>
    <w:rsid w:val="00093CB4"/>
    <w:rsid w:val="00093D73"/>
    <w:rsid w:val="0009489B"/>
    <w:rsid w:val="00094AEE"/>
    <w:rsid w:val="00094B58"/>
    <w:rsid w:val="00094ED3"/>
    <w:rsid w:val="00094FBF"/>
    <w:rsid w:val="0009519A"/>
    <w:rsid w:val="00095A40"/>
    <w:rsid w:val="00095D39"/>
    <w:rsid w:val="00095DB0"/>
    <w:rsid w:val="000960C5"/>
    <w:rsid w:val="000960FD"/>
    <w:rsid w:val="0009654B"/>
    <w:rsid w:val="0009675C"/>
    <w:rsid w:val="00096CA6"/>
    <w:rsid w:val="00096D16"/>
    <w:rsid w:val="00096FAE"/>
    <w:rsid w:val="000970F1"/>
    <w:rsid w:val="000973DD"/>
    <w:rsid w:val="00097644"/>
    <w:rsid w:val="000976A8"/>
    <w:rsid w:val="000976E3"/>
    <w:rsid w:val="00097713"/>
    <w:rsid w:val="00097884"/>
    <w:rsid w:val="000978D7"/>
    <w:rsid w:val="00097AC4"/>
    <w:rsid w:val="00097D52"/>
    <w:rsid w:val="000A02B7"/>
    <w:rsid w:val="000A0656"/>
    <w:rsid w:val="000A07CD"/>
    <w:rsid w:val="000A09E6"/>
    <w:rsid w:val="000A0A1F"/>
    <w:rsid w:val="000A0DCE"/>
    <w:rsid w:val="000A1154"/>
    <w:rsid w:val="000A12ED"/>
    <w:rsid w:val="000A16B2"/>
    <w:rsid w:val="000A1A80"/>
    <w:rsid w:val="000A1DB7"/>
    <w:rsid w:val="000A23E3"/>
    <w:rsid w:val="000A25B8"/>
    <w:rsid w:val="000A28EF"/>
    <w:rsid w:val="000A3083"/>
    <w:rsid w:val="000A3132"/>
    <w:rsid w:val="000A3361"/>
    <w:rsid w:val="000A36CC"/>
    <w:rsid w:val="000A38FC"/>
    <w:rsid w:val="000A3963"/>
    <w:rsid w:val="000A4760"/>
    <w:rsid w:val="000A51EB"/>
    <w:rsid w:val="000A55A6"/>
    <w:rsid w:val="000A5604"/>
    <w:rsid w:val="000A5605"/>
    <w:rsid w:val="000A58AC"/>
    <w:rsid w:val="000A5A39"/>
    <w:rsid w:val="000A5C14"/>
    <w:rsid w:val="000A5C71"/>
    <w:rsid w:val="000A5F5A"/>
    <w:rsid w:val="000A608C"/>
    <w:rsid w:val="000A60D4"/>
    <w:rsid w:val="000A6227"/>
    <w:rsid w:val="000A6A6F"/>
    <w:rsid w:val="000A782E"/>
    <w:rsid w:val="000A799D"/>
    <w:rsid w:val="000A7F7E"/>
    <w:rsid w:val="000B000F"/>
    <w:rsid w:val="000B0065"/>
    <w:rsid w:val="000B016A"/>
    <w:rsid w:val="000B029D"/>
    <w:rsid w:val="000B0710"/>
    <w:rsid w:val="000B0C79"/>
    <w:rsid w:val="000B0CE7"/>
    <w:rsid w:val="000B1B9D"/>
    <w:rsid w:val="000B2105"/>
    <w:rsid w:val="000B2825"/>
    <w:rsid w:val="000B2AFD"/>
    <w:rsid w:val="000B2BEE"/>
    <w:rsid w:val="000B2FAB"/>
    <w:rsid w:val="000B2FCB"/>
    <w:rsid w:val="000B30D6"/>
    <w:rsid w:val="000B365B"/>
    <w:rsid w:val="000B3D1C"/>
    <w:rsid w:val="000B3D96"/>
    <w:rsid w:val="000B3EB3"/>
    <w:rsid w:val="000B412E"/>
    <w:rsid w:val="000B425E"/>
    <w:rsid w:val="000B42A7"/>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931"/>
    <w:rsid w:val="000B6C7E"/>
    <w:rsid w:val="000B6EC0"/>
    <w:rsid w:val="000B76E1"/>
    <w:rsid w:val="000B76FD"/>
    <w:rsid w:val="000C0024"/>
    <w:rsid w:val="000C0124"/>
    <w:rsid w:val="000C02F2"/>
    <w:rsid w:val="000C05B5"/>
    <w:rsid w:val="000C0834"/>
    <w:rsid w:val="000C195A"/>
    <w:rsid w:val="000C1F06"/>
    <w:rsid w:val="000C2065"/>
    <w:rsid w:val="000C213D"/>
    <w:rsid w:val="000C2797"/>
    <w:rsid w:val="000C2C19"/>
    <w:rsid w:val="000C30A6"/>
    <w:rsid w:val="000C367A"/>
    <w:rsid w:val="000C37D3"/>
    <w:rsid w:val="000C3912"/>
    <w:rsid w:val="000C3AF9"/>
    <w:rsid w:val="000C4CE2"/>
    <w:rsid w:val="000C4EB2"/>
    <w:rsid w:val="000C5479"/>
    <w:rsid w:val="000C65AB"/>
    <w:rsid w:val="000C6996"/>
    <w:rsid w:val="000C6F7C"/>
    <w:rsid w:val="000C7488"/>
    <w:rsid w:val="000C7C88"/>
    <w:rsid w:val="000D00EF"/>
    <w:rsid w:val="000D0179"/>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99E"/>
    <w:rsid w:val="000D4C2A"/>
    <w:rsid w:val="000D4E87"/>
    <w:rsid w:val="000D520E"/>
    <w:rsid w:val="000D596F"/>
    <w:rsid w:val="000D66C5"/>
    <w:rsid w:val="000D6B73"/>
    <w:rsid w:val="000D6B9D"/>
    <w:rsid w:val="000D6D48"/>
    <w:rsid w:val="000D73CC"/>
    <w:rsid w:val="000D75E4"/>
    <w:rsid w:val="000D7688"/>
    <w:rsid w:val="000D790E"/>
    <w:rsid w:val="000D7CCE"/>
    <w:rsid w:val="000D7FF0"/>
    <w:rsid w:val="000E02ED"/>
    <w:rsid w:val="000E0803"/>
    <w:rsid w:val="000E0BAA"/>
    <w:rsid w:val="000E0DDB"/>
    <w:rsid w:val="000E0E2A"/>
    <w:rsid w:val="000E12F5"/>
    <w:rsid w:val="000E163F"/>
    <w:rsid w:val="000E19A7"/>
    <w:rsid w:val="000E1B7B"/>
    <w:rsid w:val="000E26E6"/>
    <w:rsid w:val="000E2819"/>
    <w:rsid w:val="000E296B"/>
    <w:rsid w:val="000E2C19"/>
    <w:rsid w:val="000E2D50"/>
    <w:rsid w:val="000E2D87"/>
    <w:rsid w:val="000E2F7C"/>
    <w:rsid w:val="000E3485"/>
    <w:rsid w:val="000E36A4"/>
    <w:rsid w:val="000E37C3"/>
    <w:rsid w:val="000E3C3F"/>
    <w:rsid w:val="000E45ED"/>
    <w:rsid w:val="000E4711"/>
    <w:rsid w:val="000E4770"/>
    <w:rsid w:val="000E47A7"/>
    <w:rsid w:val="000E48CC"/>
    <w:rsid w:val="000E4ABF"/>
    <w:rsid w:val="000E4F53"/>
    <w:rsid w:val="000E567B"/>
    <w:rsid w:val="000E5D76"/>
    <w:rsid w:val="000E5D91"/>
    <w:rsid w:val="000E5DC7"/>
    <w:rsid w:val="000E5EAA"/>
    <w:rsid w:val="000E6191"/>
    <w:rsid w:val="000E6708"/>
    <w:rsid w:val="000E69DB"/>
    <w:rsid w:val="000E6B47"/>
    <w:rsid w:val="000E6C28"/>
    <w:rsid w:val="000E6EA1"/>
    <w:rsid w:val="000E6F6D"/>
    <w:rsid w:val="000E7119"/>
    <w:rsid w:val="000E7575"/>
    <w:rsid w:val="000E7900"/>
    <w:rsid w:val="000E7C51"/>
    <w:rsid w:val="000E7D15"/>
    <w:rsid w:val="000F02A7"/>
    <w:rsid w:val="000F0506"/>
    <w:rsid w:val="000F07E9"/>
    <w:rsid w:val="000F14C7"/>
    <w:rsid w:val="000F1730"/>
    <w:rsid w:val="000F1788"/>
    <w:rsid w:val="000F1882"/>
    <w:rsid w:val="000F18FE"/>
    <w:rsid w:val="000F1935"/>
    <w:rsid w:val="000F1C2A"/>
    <w:rsid w:val="000F2046"/>
    <w:rsid w:val="000F2055"/>
    <w:rsid w:val="000F21AD"/>
    <w:rsid w:val="000F24D2"/>
    <w:rsid w:val="000F2878"/>
    <w:rsid w:val="000F3658"/>
    <w:rsid w:val="000F37D7"/>
    <w:rsid w:val="000F37F1"/>
    <w:rsid w:val="000F3B15"/>
    <w:rsid w:val="000F3CBA"/>
    <w:rsid w:val="000F403F"/>
    <w:rsid w:val="000F4757"/>
    <w:rsid w:val="000F4A62"/>
    <w:rsid w:val="000F4B39"/>
    <w:rsid w:val="000F505E"/>
    <w:rsid w:val="000F609A"/>
    <w:rsid w:val="000F64AB"/>
    <w:rsid w:val="000F6CCA"/>
    <w:rsid w:val="000F704D"/>
    <w:rsid w:val="000F7147"/>
    <w:rsid w:val="000F79B9"/>
    <w:rsid w:val="000F7A5E"/>
    <w:rsid w:val="000F7D53"/>
    <w:rsid w:val="000F7FE4"/>
    <w:rsid w:val="00100280"/>
    <w:rsid w:val="001004C6"/>
    <w:rsid w:val="00100725"/>
    <w:rsid w:val="001008EF"/>
    <w:rsid w:val="00100E7E"/>
    <w:rsid w:val="00100E86"/>
    <w:rsid w:val="00101098"/>
    <w:rsid w:val="0010121A"/>
    <w:rsid w:val="0010181B"/>
    <w:rsid w:val="001018D6"/>
    <w:rsid w:val="00101C7B"/>
    <w:rsid w:val="00102105"/>
    <w:rsid w:val="00102797"/>
    <w:rsid w:val="00102A7B"/>
    <w:rsid w:val="00102E63"/>
    <w:rsid w:val="00102EA7"/>
    <w:rsid w:val="00103587"/>
    <w:rsid w:val="00103BA2"/>
    <w:rsid w:val="00103F13"/>
    <w:rsid w:val="00104356"/>
    <w:rsid w:val="00104589"/>
    <w:rsid w:val="001045CF"/>
    <w:rsid w:val="001048F9"/>
    <w:rsid w:val="00105D3F"/>
    <w:rsid w:val="00106726"/>
    <w:rsid w:val="00107378"/>
    <w:rsid w:val="001079C1"/>
    <w:rsid w:val="00107CA3"/>
    <w:rsid w:val="0011028E"/>
    <w:rsid w:val="00110301"/>
    <w:rsid w:val="00110A3B"/>
    <w:rsid w:val="00110BFF"/>
    <w:rsid w:val="00110C48"/>
    <w:rsid w:val="00111451"/>
    <w:rsid w:val="00111902"/>
    <w:rsid w:val="001119FB"/>
    <w:rsid w:val="00111B61"/>
    <w:rsid w:val="00111C09"/>
    <w:rsid w:val="00112075"/>
    <w:rsid w:val="00112079"/>
    <w:rsid w:val="00112088"/>
    <w:rsid w:val="00112358"/>
    <w:rsid w:val="001126CA"/>
    <w:rsid w:val="00112C37"/>
    <w:rsid w:val="0011365A"/>
    <w:rsid w:val="001143CC"/>
    <w:rsid w:val="001145DF"/>
    <w:rsid w:val="001149FB"/>
    <w:rsid w:val="00114B8E"/>
    <w:rsid w:val="00115218"/>
    <w:rsid w:val="001156B4"/>
    <w:rsid w:val="00115AB9"/>
    <w:rsid w:val="0011621C"/>
    <w:rsid w:val="00116557"/>
    <w:rsid w:val="00116827"/>
    <w:rsid w:val="00116CA1"/>
    <w:rsid w:val="001170A8"/>
    <w:rsid w:val="00117189"/>
    <w:rsid w:val="0011724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3A"/>
    <w:rsid w:val="001234C3"/>
    <w:rsid w:val="001238EB"/>
    <w:rsid w:val="001238F0"/>
    <w:rsid w:val="001239DA"/>
    <w:rsid w:val="0012408D"/>
    <w:rsid w:val="001246B3"/>
    <w:rsid w:val="001254D6"/>
    <w:rsid w:val="00125695"/>
    <w:rsid w:val="00125E1E"/>
    <w:rsid w:val="00125F35"/>
    <w:rsid w:val="00126713"/>
    <w:rsid w:val="001268D6"/>
    <w:rsid w:val="00126BAA"/>
    <w:rsid w:val="001270D0"/>
    <w:rsid w:val="00127283"/>
    <w:rsid w:val="0012761B"/>
    <w:rsid w:val="00127972"/>
    <w:rsid w:val="001301D7"/>
    <w:rsid w:val="001302B7"/>
    <w:rsid w:val="00130651"/>
    <w:rsid w:val="001306AD"/>
    <w:rsid w:val="00130E5B"/>
    <w:rsid w:val="00130E84"/>
    <w:rsid w:val="001320CD"/>
    <w:rsid w:val="00132297"/>
    <w:rsid w:val="001328D2"/>
    <w:rsid w:val="00132D78"/>
    <w:rsid w:val="00132ECA"/>
    <w:rsid w:val="00132FFD"/>
    <w:rsid w:val="00133856"/>
    <w:rsid w:val="001339B2"/>
    <w:rsid w:val="00133FA4"/>
    <w:rsid w:val="00134434"/>
    <w:rsid w:val="001348EE"/>
    <w:rsid w:val="00134A7E"/>
    <w:rsid w:val="00134D95"/>
    <w:rsid w:val="00134E53"/>
    <w:rsid w:val="00134F7B"/>
    <w:rsid w:val="0013508B"/>
    <w:rsid w:val="0013523A"/>
    <w:rsid w:val="00135ED0"/>
    <w:rsid w:val="00136304"/>
    <w:rsid w:val="0013648B"/>
    <w:rsid w:val="00136E70"/>
    <w:rsid w:val="00136F39"/>
    <w:rsid w:val="00136F7F"/>
    <w:rsid w:val="0013701B"/>
    <w:rsid w:val="0013711C"/>
    <w:rsid w:val="001372AF"/>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4F12"/>
    <w:rsid w:val="0014500F"/>
    <w:rsid w:val="0014593E"/>
    <w:rsid w:val="00145AB1"/>
    <w:rsid w:val="00146B7F"/>
    <w:rsid w:val="00146DD2"/>
    <w:rsid w:val="00146DFE"/>
    <w:rsid w:val="00147268"/>
    <w:rsid w:val="00147665"/>
    <w:rsid w:val="001476B2"/>
    <w:rsid w:val="00147F19"/>
    <w:rsid w:val="00150197"/>
    <w:rsid w:val="00150292"/>
    <w:rsid w:val="00150C76"/>
    <w:rsid w:val="001511B3"/>
    <w:rsid w:val="001512CF"/>
    <w:rsid w:val="0015190B"/>
    <w:rsid w:val="00151A61"/>
    <w:rsid w:val="00151B19"/>
    <w:rsid w:val="00151CB1"/>
    <w:rsid w:val="00151D68"/>
    <w:rsid w:val="0015204D"/>
    <w:rsid w:val="0015237E"/>
    <w:rsid w:val="0015246E"/>
    <w:rsid w:val="00152589"/>
    <w:rsid w:val="001526BC"/>
    <w:rsid w:val="00152CA4"/>
    <w:rsid w:val="00152F0A"/>
    <w:rsid w:val="0015301B"/>
    <w:rsid w:val="001531E6"/>
    <w:rsid w:val="00153236"/>
    <w:rsid w:val="0015375A"/>
    <w:rsid w:val="0015385B"/>
    <w:rsid w:val="001538A8"/>
    <w:rsid w:val="00153DC4"/>
    <w:rsid w:val="00154624"/>
    <w:rsid w:val="001548C0"/>
    <w:rsid w:val="001549D4"/>
    <w:rsid w:val="00154A7E"/>
    <w:rsid w:val="00154B9D"/>
    <w:rsid w:val="00154E89"/>
    <w:rsid w:val="00155133"/>
    <w:rsid w:val="00155567"/>
    <w:rsid w:val="001555EC"/>
    <w:rsid w:val="00155849"/>
    <w:rsid w:val="00155A84"/>
    <w:rsid w:val="00155E90"/>
    <w:rsid w:val="00155FCE"/>
    <w:rsid w:val="0015677D"/>
    <w:rsid w:val="00156957"/>
    <w:rsid w:val="001569A4"/>
    <w:rsid w:val="00156A6A"/>
    <w:rsid w:val="00156A7A"/>
    <w:rsid w:val="00156D05"/>
    <w:rsid w:val="00156DA1"/>
    <w:rsid w:val="00156EBC"/>
    <w:rsid w:val="00157C12"/>
    <w:rsid w:val="00160235"/>
    <w:rsid w:val="0016050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502"/>
    <w:rsid w:val="001659ED"/>
    <w:rsid w:val="00165A1D"/>
    <w:rsid w:val="00165B10"/>
    <w:rsid w:val="001663A6"/>
    <w:rsid w:val="00166DF4"/>
    <w:rsid w:val="00166F0C"/>
    <w:rsid w:val="00167130"/>
    <w:rsid w:val="00167497"/>
    <w:rsid w:val="001676C9"/>
    <w:rsid w:val="00167C29"/>
    <w:rsid w:val="00167E0F"/>
    <w:rsid w:val="00167EEB"/>
    <w:rsid w:val="00167FB7"/>
    <w:rsid w:val="0017008A"/>
    <w:rsid w:val="00170154"/>
    <w:rsid w:val="00170BE8"/>
    <w:rsid w:val="00170E8C"/>
    <w:rsid w:val="00170EC3"/>
    <w:rsid w:val="00170EE5"/>
    <w:rsid w:val="0017129B"/>
    <w:rsid w:val="00171721"/>
    <w:rsid w:val="001723E9"/>
    <w:rsid w:val="00172594"/>
    <w:rsid w:val="00172974"/>
    <w:rsid w:val="00172A08"/>
    <w:rsid w:val="001734BF"/>
    <w:rsid w:val="001737E8"/>
    <w:rsid w:val="00173B56"/>
    <w:rsid w:val="00173B71"/>
    <w:rsid w:val="00173B76"/>
    <w:rsid w:val="00173C0A"/>
    <w:rsid w:val="00173CD8"/>
    <w:rsid w:val="00174281"/>
    <w:rsid w:val="00174665"/>
    <w:rsid w:val="001746E7"/>
    <w:rsid w:val="0017480E"/>
    <w:rsid w:val="00174842"/>
    <w:rsid w:val="00174F3F"/>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2F42"/>
    <w:rsid w:val="00183152"/>
    <w:rsid w:val="001831A1"/>
    <w:rsid w:val="001834E2"/>
    <w:rsid w:val="001836A9"/>
    <w:rsid w:val="00183908"/>
    <w:rsid w:val="00184BE8"/>
    <w:rsid w:val="0018518A"/>
    <w:rsid w:val="001851A3"/>
    <w:rsid w:val="00185D4B"/>
    <w:rsid w:val="00185D4F"/>
    <w:rsid w:val="00186115"/>
    <w:rsid w:val="00186483"/>
    <w:rsid w:val="00186CB2"/>
    <w:rsid w:val="00186F06"/>
    <w:rsid w:val="00187014"/>
    <w:rsid w:val="001873D2"/>
    <w:rsid w:val="0018793E"/>
    <w:rsid w:val="00187C0C"/>
    <w:rsid w:val="00187F09"/>
    <w:rsid w:val="001908D7"/>
    <w:rsid w:val="00190B61"/>
    <w:rsid w:val="00190CE1"/>
    <w:rsid w:val="00190E5A"/>
    <w:rsid w:val="001910F0"/>
    <w:rsid w:val="001912EC"/>
    <w:rsid w:val="00191509"/>
    <w:rsid w:val="00191601"/>
    <w:rsid w:val="0019172A"/>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3FE1"/>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032"/>
    <w:rsid w:val="001A11A1"/>
    <w:rsid w:val="001A1902"/>
    <w:rsid w:val="001A1A05"/>
    <w:rsid w:val="001A1A24"/>
    <w:rsid w:val="001A1C69"/>
    <w:rsid w:val="001A1FA1"/>
    <w:rsid w:val="001A22DA"/>
    <w:rsid w:val="001A248E"/>
    <w:rsid w:val="001A28A4"/>
    <w:rsid w:val="001A2F24"/>
    <w:rsid w:val="001A3134"/>
    <w:rsid w:val="001A3145"/>
    <w:rsid w:val="001A3388"/>
    <w:rsid w:val="001A34C6"/>
    <w:rsid w:val="001A3971"/>
    <w:rsid w:val="001A3A8D"/>
    <w:rsid w:val="001A3C89"/>
    <w:rsid w:val="001A3D79"/>
    <w:rsid w:val="001A3E65"/>
    <w:rsid w:val="001A3F8C"/>
    <w:rsid w:val="001A4587"/>
    <w:rsid w:val="001A4B23"/>
    <w:rsid w:val="001A5120"/>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D3"/>
    <w:rsid w:val="001B0909"/>
    <w:rsid w:val="001B0F04"/>
    <w:rsid w:val="001B1203"/>
    <w:rsid w:val="001B1B99"/>
    <w:rsid w:val="001B1D9A"/>
    <w:rsid w:val="001B2141"/>
    <w:rsid w:val="001B2BBB"/>
    <w:rsid w:val="001B3924"/>
    <w:rsid w:val="001B3A9C"/>
    <w:rsid w:val="001B3D18"/>
    <w:rsid w:val="001B3F76"/>
    <w:rsid w:val="001B40DC"/>
    <w:rsid w:val="001B40F0"/>
    <w:rsid w:val="001B4629"/>
    <w:rsid w:val="001B46E3"/>
    <w:rsid w:val="001B5087"/>
    <w:rsid w:val="001B512A"/>
    <w:rsid w:val="001B519B"/>
    <w:rsid w:val="001B526F"/>
    <w:rsid w:val="001B58A5"/>
    <w:rsid w:val="001B59BA"/>
    <w:rsid w:val="001B5CE0"/>
    <w:rsid w:val="001B5D7A"/>
    <w:rsid w:val="001B5D99"/>
    <w:rsid w:val="001B6721"/>
    <w:rsid w:val="001B68FD"/>
    <w:rsid w:val="001B6C50"/>
    <w:rsid w:val="001B73CD"/>
    <w:rsid w:val="001B741E"/>
    <w:rsid w:val="001B77A3"/>
    <w:rsid w:val="001B7F6A"/>
    <w:rsid w:val="001C028D"/>
    <w:rsid w:val="001C04C7"/>
    <w:rsid w:val="001C0F1A"/>
    <w:rsid w:val="001C1154"/>
    <w:rsid w:val="001C1B85"/>
    <w:rsid w:val="001C1B9E"/>
    <w:rsid w:val="001C2467"/>
    <w:rsid w:val="001C286C"/>
    <w:rsid w:val="001C3C52"/>
    <w:rsid w:val="001C40D8"/>
    <w:rsid w:val="001C437F"/>
    <w:rsid w:val="001C4B5E"/>
    <w:rsid w:val="001C5591"/>
    <w:rsid w:val="001C5857"/>
    <w:rsid w:val="001C5BCC"/>
    <w:rsid w:val="001C5F13"/>
    <w:rsid w:val="001C6040"/>
    <w:rsid w:val="001C6140"/>
    <w:rsid w:val="001C61AF"/>
    <w:rsid w:val="001C697D"/>
    <w:rsid w:val="001C6B0E"/>
    <w:rsid w:val="001C6E8D"/>
    <w:rsid w:val="001C70DB"/>
    <w:rsid w:val="001C79FB"/>
    <w:rsid w:val="001C7A5F"/>
    <w:rsid w:val="001C7BCB"/>
    <w:rsid w:val="001C7FCA"/>
    <w:rsid w:val="001D01A3"/>
    <w:rsid w:val="001D04D7"/>
    <w:rsid w:val="001D06AF"/>
    <w:rsid w:val="001D0D37"/>
    <w:rsid w:val="001D0DBB"/>
    <w:rsid w:val="001D1638"/>
    <w:rsid w:val="001D196A"/>
    <w:rsid w:val="001D1993"/>
    <w:rsid w:val="001D1AC5"/>
    <w:rsid w:val="001D1CD2"/>
    <w:rsid w:val="001D1E7A"/>
    <w:rsid w:val="001D1FC2"/>
    <w:rsid w:val="001D2114"/>
    <w:rsid w:val="001D2489"/>
    <w:rsid w:val="001D2A3A"/>
    <w:rsid w:val="001D2DCA"/>
    <w:rsid w:val="001D2FCD"/>
    <w:rsid w:val="001D32E7"/>
    <w:rsid w:val="001D39A1"/>
    <w:rsid w:val="001D3D77"/>
    <w:rsid w:val="001D3D87"/>
    <w:rsid w:val="001D3F1D"/>
    <w:rsid w:val="001D41AB"/>
    <w:rsid w:val="001D456F"/>
    <w:rsid w:val="001D46F9"/>
    <w:rsid w:val="001D49DF"/>
    <w:rsid w:val="001D49E4"/>
    <w:rsid w:val="001D4B51"/>
    <w:rsid w:val="001D4D53"/>
    <w:rsid w:val="001D523D"/>
    <w:rsid w:val="001D557A"/>
    <w:rsid w:val="001D5D9E"/>
    <w:rsid w:val="001D5E38"/>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9B"/>
    <w:rsid w:val="001E27AC"/>
    <w:rsid w:val="001E2B10"/>
    <w:rsid w:val="001E2ECB"/>
    <w:rsid w:val="001E314C"/>
    <w:rsid w:val="001E35E1"/>
    <w:rsid w:val="001E3D64"/>
    <w:rsid w:val="001E3E5C"/>
    <w:rsid w:val="001E3F52"/>
    <w:rsid w:val="001E4416"/>
    <w:rsid w:val="001E450C"/>
    <w:rsid w:val="001E4A95"/>
    <w:rsid w:val="001E58EA"/>
    <w:rsid w:val="001E5A7B"/>
    <w:rsid w:val="001E5BDE"/>
    <w:rsid w:val="001E5E49"/>
    <w:rsid w:val="001E5F7F"/>
    <w:rsid w:val="001E6090"/>
    <w:rsid w:val="001E6707"/>
    <w:rsid w:val="001E67A2"/>
    <w:rsid w:val="001E6ACB"/>
    <w:rsid w:val="001E74F5"/>
    <w:rsid w:val="001E77C1"/>
    <w:rsid w:val="001E793C"/>
    <w:rsid w:val="001F01C4"/>
    <w:rsid w:val="001F0690"/>
    <w:rsid w:val="001F08DA"/>
    <w:rsid w:val="001F0A84"/>
    <w:rsid w:val="001F0E00"/>
    <w:rsid w:val="001F1036"/>
    <w:rsid w:val="001F1138"/>
    <w:rsid w:val="001F1517"/>
    <w:rsid w:val="001F16DA"/>
    <w:rsid w:val="001F1EA4"/>
    <w:rsid w:val="001F2180"/>
    <w:rsid w:val="001F2B0A"/>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2DD"/>
    <w:rsid w:val="001F58C0"/>
    <w:rsid w:val="001F6A43"/>
    <w:rsid w:val="001F70F8"/>
    <w:rsid w:val="001F7C28"/>
    <w:rsid w:val="002000EB"/>
    <w:rsid w:val="0020041E"/>
    <w:rsid w:val="002007B4"/>
    <w:rsid w:val="002009F5"/>
    <w:rsid w:val="00200B06"/>
    <w:rsid w:val="00201863"/>
    <w:rsid w:val="002018F2"/>
    <w:rsid w:val="002019DA"/>
    <w:rsid w:val="00201C39"/>
    <w:rsid w:val="00202030"/>
    <w:rsid w:val="0020235A"/>
    <w:rsid w:val="002023CE"/>
    <w:rsid w:val="0020271C"/>
    <w:rsid w:val="00202AB4"/>
    <w:rsid w:val="00203102"/>
    <w:rsid w:val="00203504"/>
    <w:rsid w:val="00203903"/>
    <w:rsid w:val="00203AD2"/>
    <w:rsid w:val="00203AF4"/>
    <w:rsid w:val="00204069"/>
    <w:rsid w:val="00204AEF"/>
    <w:rsid w:val="00204D4E"/>
    <w:rsid w:val="00204D53"/>
    <w:rsid w:val="002054E4"/>
    <w:rsid w:val="00205CAA"/>
    <w:rsid w:val="00205D7D"/>
    <w:rsid w:val="00206062"/>
    <w:rsid w:val="002067AC"/>
    <w:rsid w:val="002067BE"/>
    <w:rsid w:val="002067D6"/>
    <w:rsid w:val="0020695E"/>
    <w:rsid w:val="00206A06"/>
    <w:rsid w:val="00206E37"/>
    <w:rsid w:val="002071F2"/>
    <w:rsid w:val="00207448"/>
    <w:rsid w:val="0020752B"/>
    <w:rsid w:val="00207593"/>
    <w:rsid w:val="00207664"/>
    <w:rsid w:val="002077C4"/>
    <w:rsid w:val="002101CD"/>
    <w:rsid w:val="002107AE"/>
    <w:rsid w:val="00210978"/>
    <w:rsid w:val="00210C43"/>
    <w:rsid w:val="00210CC3"/>
    <w:rsid w:val="00211A6E"/>
    <w:rsid w:val="00211BD4"/>
    <w:rsid w:val="0021242A"/>
    <w:rsid w:val="002127F3"/>
    <w:rsid w:val="00212AD0"/>
    <w:rsid w:val="00213202"/>
    <w:rsid w:val="0021332A"/>
    <w:rsid w:val="00214047"/>
    <w:rsid w:val="00214259"/>
    <w:rsid w:val="002143C0"/>
    <w:rsid w:val="0021462A"/>
    <w:rsid w:val="00214C5A"/>
    <w:rsid w:val="00214E39"/>
    <w:rsid w:val="0021537A"/>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73"/>
    <w:rsid w:val="00225BE3"/>
    <w:rsid w:val="00226235"/>
    <w:rsid w:val="002265A0"/>
    <w:rsid w:val="0022664B"/>
    <w:rsid w:val="00226D3C"/>
    <w:rsid w:val="00227034"/>
    <w:rsid w:val="002270AD"/>
    <w:rsid w:val="00227685"/>
    <w:rsid w:val="00227814"/>
    <w:rsid w:val="00227C68"/>
    <w:rsid w:val="00227C97"/>
    <w:rsid w:val="00227FA2"/>
    <w:rsid w:val="00230213"/>
    <w:rsid w:val="00230355"/>
    <w:rsid w:val="00230CDD"/>
    <w:rsid w:val="00230D0E"/>
    <w:rsid w:val="00230E33"/>
    <w:rsid w:val="00230E92"/>
    <w:rsid w:val="002310AE"/>
    <w:rsid w:val="00231491"/>
    <w:rsid w:val="002318D6"/>
    <w:rsid w:val="002318FF"/>
    <w:rsid w:val="00231B2A"/>
    <w:rsid w:val="00231CEB"/>
    <w:rsid w:val="0023227F"/>
    <w:rsid w:val="002324DF"/>
    <w:rsid w:val="00232684"/>
    <w:rsid w:val="00232AFD"/>
    <w:rsid w:val="00232F79"/>
    <w:rsid w:val="00232FF8"/>
    <w:rsid w:val="00233154"/>
    <w:rsid w:val="0023339C"/>
    <w:rsid w:val="002334D6"/>
    <w:rsid w:val="0023379F"/>
    <w:rsid w:val="00233C4C"/>
    <w:rsid w:val="002347EC"/>
    <w:rsid w:val="0023493B"/>
    <w:rsid w:val="00234CC2"/>
    <w:rsid w:val="00234EB4"/>
    <w:rsid w:val="00234F60"/>
    <w:rsid w:val="00234FA0"/>
    <w:rsid w:val="002355B6"/>
    <w:rsid w:val="0023621C"/>
    <w:rsid w:val="002362E1"/>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1FD0"/>
    <w:rsid w:val="00242068"/>
    <w:rsid w:val="0024293D"/>
    <w:rsid w:val="0024303C"/>
    <w:rsid w:val="0024312E"/>
    <w:rsid w:val="0024313A"/>
    <w:rsid w:val="00243446"/>
    <w:rsid w:val="0024387F"/>
    <w:rsid w:val="002439F5"/>
    <w:rsid w:val="00243EB2"/>
    <w:rsid w:val="0024415B"/>
    <w:rsid w:val="002444ED"/>
    <w:rsid w:val="002446B8"/>
    <w:rsid w:val="00244B7F"/>
    <w:rsid w:val="00244C78"/>
    <w:rsid w:val="00244D0B"/>
    <w:rsid w:val="00244F0E"/>
    <w:rsid w:val="00245359"/>
    <w:rsid w:val="00245DC3"/>
    <w:rsid w:val="002465AD"/>
    <w:rsid w:val="00246742"/>
    <w:rsid w:val="0024680A"/>
    <w:rsid w:val="002469CF"/>
    <w:rsid w:val="00246EBC"/>
    <w:rsid w:val="00247446"/>
    <w:rsid w:val="002475AD"/>
    <w:rsid w:val="002479DE"/>
    <w:rsid w:val="00247BE9"/>
    <w:rsid w:val="00247DE6"/>
    <w:rsid w:val="00247F1F"/>
    <w:rsid w:val="002502CB"/>
    <w:rsid w:val="002502CE"/>
    <w:rsid w:val="00250362"/>
    <w:rsid w:val="0025059C"/>
    <w:rsid w:val="00250AB7"/>
    <w:rsid w:val="002511BD"/>
    <w:rsid w:val="00251612"/>
    <w:rsid w:val="00251D77"/>
    <w:rsid w:val="0025202A"/>
    <w:rsid w:val="00252285"/>
    <w:rsid w:val="00252888"/>
    <w:rsid w:val="0025294A"/>
    <w:rsid w:val="00253540"/>
    <w:rsid w:val="00253565"/>
    <w:rsid w:val="00253591"/>
    <w:rsid w:val="002540D5"/>
    <w:rsid w:val="00254331"/>
    <w:rsid w:val="002544C9"/>
    <w:rsid w:val="0025487E"/>
    <w:rsid w:val="00254C0A"/>
    <w:rsid w:val="00254DEE"/>
    <w:rsid w:val="00254EB6"/>
    <w:rsid w:val="00255481"/>
    <w:rsid w:val="0025570F"/>
    <w:rsid w:val="00255987"/>
    <w:rsid w:val="00255BD0"/>
    <w:rsid w:val="00255E63"/>
    <w:rsid w:val="00256146"/>
    <w:rsid w:val="00256284"/>
    <w:rsid w:val="00256848"/>
    <w:rsid w:val="002568DA"/>
    <w:rsid w:val="00256BFC"/>
    <w:rsid w:val="00256E75"/>
    <w:rsid w:val="00256FC6"/>
    <w:rsid w:val="00257573"/>
    <w:rsid w:val="00257AB6"/>
    <w:rsid w:val="00257C7B"/>
    <w:rsid w:val="00257EA1"/>
    <w:rsid w:val="002601DF"/>
    <w:rsid w:val="002605F4"/>
    <w:rsid w:val="00260B70"/>
    <w:rsid w:val="0026120D"/>
    <w:rsid w:val="0026148A"/>
    <w:rsid w:val="00261545"/>
    <w:rsid w:val="0026156F"/>
    <w:rsid w:val="00261AB9"/>
    <w:rsid w:val="00261B45"/>
    <w:rsid w:val="00261FE4"/>
    <w:rsid w:val="00262200"/>
    <w:rsid w:val="0026230A"/>
    <w:rsid w:val="002626B4"/>
    <w:rsid w:val="002629BC"/>
    <w:rsid w:val="00262B69"/>
    <w:rsid w:val="0026427E"/>
    <w:rsid w:val="002643AD"/>
    <w:rsid w:val="00264584"/>
    <w:rsid w:val="00264F87"/>
    <w:rsid w:val="00265276"/>
    <w:rsid w:val="0026539B"/>
    <w:rsid w:val="0026597D"/>
    <w:rsid w:val="00265E0B"/>
    <w:rsid w:val="00266422"/>
    <w:rsid w:val="002667C0"/>
    <w:rsid w:val="00266940"/>
    <w:rsid w:val="00267223"/>
    <w:rsid w:val="002702B0"/>
    <w:rsid w:val="002709FD"/>
    <w:rsid w:val="00270B17"/>
    <w:rsid w:val="0027153A"/>
    <w:rsid w:val="00271797"/>
    <w:rsid w:val="0027195F"/>
    <w:rsid w:val="00271DE0"/>
    <w:rsid w:val="00271EF9"/>
    <w:rsid w:val="002721D6"/>
    <w:rsid w:val="0027237D"/>
    <w:rsid w:val="00272604"/>
    <w:rsid w:val="0027273F"/>
    <w:rsid w:val="00272A0D"/>
    <w:rsid w:val="00272AED"/>
    <w:rsid w:val="0027342A"/>
    <w:rsid w:val="002735D2"/>
    <w:rsid w:val="002737D1"/>
    <w:rsid w:val="0027383A"/>
    <w:rsid w:val="00273ACD"/>
    <w:rsid w:val="00273D08"/>
    <w:rsid w:val="0027418E"/>
    <w:rsid w:val="00274285"/>
    <w:rsid w:val="002742EC"/>
    <w:rsid w:val="002745AE"/>
    <w:rsid w:val="0027465D"/>
    <w:rsid w:val="00274D31"/>
    <w:rsid w:val="00274E62"/>
    <w:rsid w:val="002752C4"/>
    <w:rsid w:val="00275339"/>
    <w:rsid w:val="002754A0"/>
    <w:rsid w:val="00275656"/>
    <w:rsid w:val="00275932"/>
    <w:rsid w:val="00275958"/>
    <w:rsid w:val="00275C9F"/>
    <w:rsid w:val="002764BD"/>
    <w:rsid w:val="00276528"/>
    <w:rsid w:val="0027667D"/>
    <w:rsid w:val="00276D1E"/>
    <w:rsid w:val="00276DF8"/>
    <w:rsid w:val="00276FEC"/>
    <w:rsid w:val="00277086"/>
    <w:rsid w:val="00277233"/>
    <w:rsid w:val="002772C4"/>
    <w:rsid w:val="002774C3"/>
    <w:rsid w:val="00277645"/>
    <w:rsid w:val="002776C4"/>
    <w:rsid w:val="0027780F"/>
    <w:rsid w:val="00277913"/>
    <w:rsid w:val="00277E42"/>
    <w:rsid w:val="0028017C"/>
    <w:rsid w:val="00280329"/>
    <w:rsid w:val="00281269"/>
    <w:rsid w:val="002819B5"/>
    <w:rsid w:val="00281DDA"/>
    <w:rsid w:val="002825CB"/>
    <w:rsid w:val="0028297F"/>
    <w:rsid w:val="00282B90"/>
    <w:rsid w:val="002830B6"/>
    <w:rsid w:val="002830C7"/>
    <w:rsid w:val="0028346A"/>
    <w:rsid w:val="00283848"/>
    <w:rsid w:val="00283DB7"/>
    <w:rsid w:val="00283EED"/>
    <w:rsid w:val="002845CC"/>
    <w:rsid w:val="00284668"/>
    <w:rsid w:val="002851A0"/>
    <w:rsid w:val="002852F0"/>
    <w:rsid w:val="00285418"/>
    <w:rsid w:val="00285668"/>
    <w:rsid w:val="00285815"/>
    <w:rsid w:val="002864D0"/>
    <w:rsid w:val="0028650E"/>
    <w:rsid w:val="00286696"/>
    <w:rsid w:val="0028683F"/>
    <w:rsid w:val="00286A70"/>
    <w:rsid w:val="00286CF5"/>
    <w:rsid w:val="00286DBE"/>
    <w:rsid w:val="00286EA3"/>
    <w:rsid w:val="00286F0E"/>
    <w:rsid w:val="0028792E"/>
    <w:rsid w:val="00287DE4"/>
    <w:rsid w:val="00290159"/>
    <w:rsid w:val="0029047F"/>
    <w:rsid w:val="002909DD"/>
    <w:rsid w:val="00290A82"/>
    <w:rsid w:val="00291207"/>
    <w:rsid w:val="002912EB"/>
    <w:rsid w:val="002913C7"/>
    <w:rsid w:val="00291455"/>
    <w:rsid w:val="00291DF8"/>
    <w:rsid w:val="00292D9E"/>
    <w:rsid w:val="00292EA8"/>
    <w:rsid w:val="0029321A"/>
    <w:rsid w:val="00293284"/>
    <w:rsid w:val="002935AA"/>
    <w:rsid w:val="00293702"/>
    <w:rsid w:val="002939C1"/>
    <w:rsid w:val="00293CF1"/>
    <w:rsid w:val="00294018"/>
    <w:rsid w:val="00294230"/>
    <w:rsid w:val="00294EAC"/>
    <w:rsid w:val="00295348"/>
    <w:rsid w:val="002954C8"/>
    <w:rsid w:val="002955AB"/>
    <w:rsid w:val="002956E5"/>
    <w:rsid w:val="00295984"/>
    <w:rsid w:val="002965B1"/>
    <w:rsid w:val="00296609"/>
    <w:rsid w:val="0029665A"/>
    <w:rsid w:val="00297107"/>
    <w:rsid w:val="00297416"/>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1D"/>
    <w:rsid w:val="002A5A80"/>
    <w:rsid w:val="002A5B00"/>
    <w:rsid w:val="002A5D13"/>
    <w:rsid w:val="002A5E48"/>
    <w:rsid w:val="002A5EDE"/>
    <w:rsid w:val="002A5FE1"/>
    <w:rsid w:val="002A63A8"/>
    <w:rsid w:val="002A64AF"/>
    <w:rsid w:val="002A653B"/>
    <w:rsid w:val="002A7167"/>
    <w:rsid w:val="002A7452"/>
    <w:rsid w:val="002A75A1"/>
    <w:rsid w:val="002A76FD"/>
    <w:rsid w:val="002A78EE"/>
    <w:rsid w:val="002A7910"/>
    <w:rsid w:val="002A7B54"/>
    <w:rsid w:val="002A7EDB"/>
    <w:rsid w:val="002B00A4"/>
    <w:rsid w:val="002B0117"/>
    <w:rsid w:val="002B025A"/>
    <w:rsid w:val="002B05E9"/>
    <w:rsid w:val="002B085C"/>
    <w:rsid w:val="002B094E"/>
    <w:rsid w:val="002B09B8"/>
    <w:rsid w:val="002B0CBC"/>
    <w:rsid w:val="002B121F"/>
    <w:rsid w:val="002B13B1"/>
    <w:rsid w:val="002B150C"/>
    <w:rsid w:val="002B158D"/>
    <w:rsid w:val="002B16B5"/>
    <w:rsid w:val="002B32A1"/>
    <w:rsid w:val="002B3559"/>
    <w:rsid w:val="002B361C"/>
    <w:rsid w:val="002B3628"/>
    <w:rsid w:val="002B4030"/>
    <w:rsid w:val="002B4363"/>
    <w:rsid w:val="002B43E5"/>
    <w:rsid w:val="002B46E6"/>
    <w:rsid w:val="002B4949"/>
    <w:rsid w:val="002B4BB7"/>
    <w:rsid w:val="002B536D"/>
    <w:rsid w:val="002B5421"/>
    <w:rsid w:val="002B5539"/>
    <w:rsid w:val="002B5596"/>
    <w:rsid w:val="002B58CC"/>
    <w:rsid w:val="002B5EC1"/>
    <w:rsid w:val="002B623F"/>
    <w:rsid w:val="002B6ECD"/>
    <w:rsid w:val="002B78FE"/>
    <w:rsid w:val="002B7C59"/>
    <w:rsid w:val="002B7CDD"/>
    <w:rsid w:val="002C003A"/>
    <w:rsid w:val="002C01B1"/>
    <w:rsid w:val="002C0628"/>
    <w:rsid w:val="002C0B5B"/>
    <w:rsid w:val="002C0C5D"/>
    <w:rsid w:val="002C0DA6"/>
    <w:rsid w:val="002C14D8"/>
    <w:rsid w:val="002C166B"/>
    <w:rsid w:val="002C1ACB"/>
    <w:rsid w:val="002C1D4D"/>
    <w:rsid w:val="002C2FEF"/>
    <w:rsid w:val="002C36AF"/>
    <w:rsid w:val="002C391B"/>
    <w:rsid w:val="002C39F4"/>
    <w:rsid w:val="002C3A74"/>
    <w:rsid w:val="002C3C7C"/>
    <w:rsid w:val="002C3CC2"/>
    <w:rsid w:val="002C3CF2"/>
    <w:rsid w:val="002C3DBB"/>
    <w:rsid w:val="002C3F86"/>
    <w:rsid w:val="002C4161"/>
    <w:rsid w:val="002C4599"/>
    <w:rsid w:val="002C48E4"/>
    <w:rsid w:val="002C4D29"/>
    <w:rsid w:val="002C4D75"/>
    <w:rsid w:val="002C52FB"/>
    <w:rsid w:val="002C5362"/>
    <w:rsid w:val="002C5539"/>
    <w:rsid w:val="002C5E34"/>
    <w:rsid w:val="002C5F0D"/>
    <w:rsid w:val="002C65C8"/>
    <w:rsid w:val="002C66BC"/>
    <w:rsid w:val="002C6892"/>
    <w:rsid w:val="002C6BCB"/>
    <w:rsid w:val="002C6D22"/>
    <w:rsid w:val="002C6EC2"/>
    <w:rsid w:val="002C7323"/>
    <w:rsid w:val="002C7337"/>
    <w:rsid w:val="002C73CD"/>
    <w:rsid w:val="002C7541"/>
    <w:rsid w:val="002C771B"/>
    <w:rsid w:val="002C7B7F"/>
    <w:rsid w:val="002D046A"/>
    <w:rsid w:val="002D04A8"/>
    <w:rsid w:val="002D0FFC"/>
    <w:rsid w:val="002D16A1"/>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73C"/>
    <w:rsid w:val="002D5D7B"/>
    <w:rsid w:val="002D6145"/>
    <w:rsid w:val="002D61C1"/>
    <w:rsid w:val="002D645D"/>
    <w:rsid w:val="002D6DEB"/>
    <w:rsid w:val="002D7281"/>
    <w:rsid w:val="002D7705"/>
    <w:rsid w:val="002D78DF"/>
    <w:rsid w:val="002D7906"/>
    <w:rsid w:val="002D7F32"/>
    <w:rsid w:val="002D7FF5"/>
    <w:rsid w:val="002E0566"/>
    <w:rsid w:val="002E0B97"/>
    <w:rsid w:val="002E0C26"/>
    <w:rsid w:val="002E11EB"/>
    <w:rsid w:val="002E1C3D"/>
    <w:rsid w:val="002E2021"/>
    <w:rsid w:val="002E209F"/>
    <w:rsid w:val="002E2538"/>
    <w:rsid w:val="002E280F"/>
    <w:rsid w:val="002E283F"/>
    <w:rsid w:val="002E3854"/>
    <w:rsid w:val="002E3889"/>
    <w:rsid w:val="002E3962"/>
    <w:rsid w:val="002E403D"/>
    <w:rsid w:val="002E416C"/>
    <w:rsid w:val="002E420C"/>
    <w:rsid w:val="002E42D4"/>
    <w:rsid w:val="002E42EA"/>
    <w:rsid w:val="002E4420"/>
    <w:rsid w:val="002E447E"/>
    <w:rsid w:val="002E45CD"/>
    <w:rsid w:val="002E4902"/>
    <w:rsid w:val="002E4E62"/>
    <w:rsid w:val="002E4F69"/>
    <w:rsid w:val="002E5516"/>
    <w:rsid w:val="002E59A0"/>
    <w:rsid w:val="002E5C52"/>
    <w:rsid w:val="002E5CAD"/>
    <w:rsid w:val="002E62F6"/>
    <w:rsid w:val="002E69B1"/>
    <w:rsid w:val="002E69BE"/>
    <w:rsid w:val="002E6B74"/>
    <w:rsid w:val="002E7035"/>
    <w:rsid w:val="002E724C"/>
    <w:rsid w:val="002E75B5"/>
    <w:rsid w:val="002E7832"/>
    <w:rsid w:val="002E7A33"/>
    <w:rsid w:val="002F0736"/>
    <w:rsid w:val="002F07B3"/>
    <w:rsid w:val="002F0A8D"/>
    <w:rsid w:val="002F0FF3"/>
    <w:rsid w:val="002F13AD"/>
    <w:rsid w:val="002F159C"/>
    <w:rsid w:val="002F16E8"/>
    <w:rsid w:val="002F274D"/>
    <w:rsid w:val="002F2860"/>
    <w:rsid w:val="002F2B6A"/>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742"/>
    <w:rsid w:val="002F59D6"/>
    <w:rsid w:val="002F5BB5"/>
    <w:rsid w:val="002F5E51"/>
    <w:rsid w:val="002F6548"/>
    <w:rsid w:val="002F6680"/>
    <w:rsid w:val="002F6A8A"/>
    <w:rsid w:val="002F6B4B"/>
    <w:rsid w:val="002F70F4"/>
    <w:rsid w:val="002F725C"/>
    <w:rsid w:val="002F76ED"/>
    <w:rsid w:val="002F7A1D"/>
    <w:rsid w:val="0030037B"/>
    <w:rsid w:val="00300758"/>
    <w:rsid w:val="00300D92"/>
    <w:rsid w:val="00300FB7"/>
    <w:rsid w:val="0030105B"/>
    <w:rsid w:val="0030122F"/>
    <w:rsid w:val="003015EE"/>
    <w:rsid w:val="00301BBD"/>
    <w:rsid w:val="00302049"/>
    <w:rsid w:val="0030217F"/>
    <w:rsid w:val="003021F5"/>
    <w:rsid w:val="0030228A"/>
    <w:rsid w:val="00302518"/>
    <w:rsid w:val="00303618"/>
    <w:rsid w:val="00303652"/>
    <w:rsid w:val="00303A1A"/>
    <w:rsid w:val="00303BB8"/>
    <w:rsid w:val="00303BEA"/>
    <w:rsid w:val="00303C00"/>
    <w:rsid w:val="003040AC"/>
    <w:rsid w:val="0030463E"/>
    <w:rsid w:val="003047F4"/>
    <w:rsid w:val="00305FF1"/>
    <w:rsid w:val="00306217"/>
    <w:rsid w:val="003062F9"/>
    <w:rsid w:val="003067A7"/>
    <w:rsid w:val="00306888"/>
    <w:rsid w:val="00306980"/>
    <w:rsid w:val="003071FE"/>
    <w:rsid w:val="00307212"/>
    <w:rsid w:val="0030754A"/>
    <w:rsid w:val="0030782D"/>
    <w:rsid w:val="00307850"/>
    <w:rsid w:val="00307C08"/>
    <w:rsid w:val="00307E9B"/>
    <w:rsid w:val="00310783"/>
    <w:rsid w:val="00310955"/>
    <w:rsid w:val="003109C1"/>
    <w:rsid w:val="003112F3"/>
    <w:rsid w:val="0031163F"/>
    <w:rsid w:val="00311D20"/>
    <w:rsid w:val="00311EAC"/>
    <w:rsid w:val="003126C4"/>
    <w:rsid w:val="00312A86"/>
    <w:rsid w:val="00312C25"/>
    <w:rsid w:val="00312FE2"/>
    <w:rsid w:val="0031300A"/>
    <w:rsid w:val="0031342B"/>
    <w:rsid w:val="00313D10"/>
    <w:rsid w:val="00314291"/>
    <w:rsid w:val="00314401"/>
    <w:rsid w:val="003147F9"/>
    <w:rsid w:val="003150BF"/>
    <w:rsid w:val="0031531B"/>
    <w:rsid w:val="00315719"/>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5F8"/>
    <w:rsid w:val="00327890"/>
    <w:rsid w:val="003279E1"/>
    <w:rsid w:val="00327AD2"/>
    <w:rsid w:val="00327D4C"/>
    <w:rsid w:val="00327DD9"/>
    <w:rsid w:val="00327F90"/>
    <w:rsid w:val="0033036E"/>
    <w:rsid w:val="00330A6B"/>
    <w:rsid w:val="00330E25"/>
    <w:rsid w:val="003311C5"/>
    <w:rsid w:val="00331235"/>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8A5"/>
    <w:rsid w:val="00334A21"/>
    <w:rsid w:val="00334ADB"/>
    <w:rsid w:val="00334BC8"/>
    <w:rsid w:val="00334D53"/>
    <w:rsid w:val="00334EB0"/>
    <w:rsid w:val="00335068"/>
    <w:rsid w:val="003354E8"/>
    <w:rsid w:val="00335AA9"/>
    <w:rsid w:val="00335B6F"/>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EA"/>
    <w:rsid w:val="00341389"/>
    <w:rsid w:val="003417ED"/>
    <w:rsid w:val="00341973"/>
    <w:rsid w:val="00341A4D"/>
    <w:rsid w:val="00341AE7"/>
    <w:rsid w:val="003421C4"/>
    <w:rsid w:val="0034250A"/>
    <w:rsid w:val="00342543"/>
    <w:rsid w:val="00342D74"/>
    <w:rsid w:val="003431A2"/>
    <w:rsid w:val="00343D75"/>
    <w:rsid w:val="003446BB"/>
    <w:rsid w:val="00344986"/>
    <w:rsid w:val="00345003"/>
    <w:rsid w:val="00345335"/>
    <w:rsid w:val="00345A68"/>
    <w:rsid w:val="00345ADD"/>
    <w:rsid w:val="00345D53"/>
    <w:rsid w:val="00346588"/>
    <w:rsid w:val="003466F4"/>
    <w:rsid w:val="003468B9"/>
    <w:rsid w:val="003469F2"/>
    <w:rsid w:val="00346A67"/>
    <w:rsid w:val="00346F9D"/>
    <w:rsid w:val="00346FF6"/>
    <w:rsid w:val="00347F98"/>
    <w:rsid w:val="0035059F"/>
    <w:rsid w:val="00350905"/>
    <w:rsid w:val="00350CC8"/>
    <w:rsid w:val="00350CCB"/>
    <w:rsid w:val="00350EB0"/>
    <w:rsid w:val="003517B8"/>
    <w:rsid w:val="003517CA"/>
    <w:rsid w:val="003518A9"/>
    <w:rsid w:val="00351EE4"/>
    <w:rsid w:val="003520BB"/>
    <w:rsid w:val="003526BA"/>
    <w:rsid w:val="003527CD"/>
    <w:rsid w:val="0035292D"/>
    <w:rsid w:val="00352A65"/>
    <w:rsid w:val="00352B26"/>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7C3"/>
    <w:rsid w:val="00356870"/>
    <w:rsid w:val="00357336"/>
    <w:rsid w:val="00357526"/>
    <w:rsid w:val="00357DE4"/>
    <w:rsid w:val="00357F74"/>
    <w:rsid w:val="0036013E"/>
    <w:rsid w:val="00360286"/>
    <w:rsid w:val="0036063B"/>
    <w:rsid w:val="00360843"/>
    <w:rsid w:val="003608B0"/>
    <w:rsid w:val="00360CEA"/>
    <w:rsid w:val="00360E12"/>
    <w:rsid w:val="0036199C"/>
    <w:rsid w:val="00361C27"/>
    <w:rsid w:val="00361E4F"/>
    <w:rsid w:val="00362381"/>
    <w:rsid w:val="00362560"/>
    <w:rsid w:val="003626E3"/>
    <w:rsid w:val="00362809"/>
    <w:rsid w:val="00362851"/>
    <w:rsid w:val="00362C28"/>
    <w:rsid w:val="00362C55"/>
    <w:rsid w:val="00362CD8"/>
    <w:rsid w:val="00363349"/>
    <w:rsid w:val="00363522"/>
    <w:rsid w:val="003635EE"/>
    <w:rsid w:val="0036367D"/>
    <w:rsid w:val="00363BE3"/>
    <w:rsid w:val="00363D80"/>
    <w:rsid w:val="00363FEC"/>
    <w:rsid w:val="00364609"/>
    <w:rsid w:val="003647FB"/>
    <w:rsid w:val="00364AAE"/>
    <w:rsid w:val="00364ED2"/>
    <w:rsid w:val="003651C3"/>
    <w:rsid w:val="003660F8"/>
    <w:rsid w:val="00366A6A"/>
    <w:rsid w:val="003674AD"/>
    <w:rsid w:val="003675AA"/>
    <w:rsid w:val="00367EF3"/>
    <w:rsid w:val="003703A4"/>
    <w:rsid w:val="00370CC2"/>
    <w:rsid w:val="0037126E"/>
    <w:rsid w:val="00371668"/>
    <w:rsid w:val="00371BA2"/>
    <w:rsid w:val="00372350"/>
    <w:rsid w:val="003724B7"/>
    <w:rsid w:val="00372593"/>
    <w:rsid w:val="00372FD5"/>
    <w:rsid w:val="003731AC"/>
    <w:rsid w:val="00373211"/>
    <w:rsid w:val="003736AD"/>
    <w:rsid w:val="00373B30"/>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4C28"/>
    <w:rsid w:val="0038509B"/>
    <w:rsid w:val="00385129"/>
    <w:rsid w:val="003857DF"/>
    <w:rsid w:val="00385A28"/>
    <w:rsid w:val="00385B4A"/>
    <w:rsid w:val="0038616C"/>
    <w:rsid w:val="003861F1"/>
    <w:rsid w:val="003867E0"/>
    <w:rsid w:val="00386A5C"/>
    <w:rsid w:val="00386AF3"/>
    <w:rsid w:val="00386C8D"/>
    <w:rsid w:val="003872CB"/>
    <w:rsid w:val="00387B4B"/>
    <w:rsid w:val="00387BE5"/>
    <w:rsid w:val="00387CFC"/>
    <w:rsid w:val="0039089A"/>
    <w:rsid w:val="00390D5A"/>
    <w:rsid w:val="00391166"/>
    <w:rsid w:val="00391F42"/>
    <w:rsid w:val="003920B8"/>
    <w:rsid w:val="00392579"/>
    <w:rsid w:val="003927C4"/>
    <w:rsid w:val="00392945"/>
    <w:rsid w:val="00392B72"/>
    <w:rsid w:val="00392CF1"/>
    <w:rsid w:val="00393601"/>
    <w:rsid w:val="003939DC"/>
    <w:rsid w:val="00393BCC"/>
    <w:rsid w:val="00393FA3"/>
    <w:rsid w:val="00394075"/>
    <w:rsid w:val="00394B32"/>
    <w:rsid w:val="00394E6A"/>
    <w:rsid w:val="00394E9C"/>
    <w:rsid w:val="00395048"/>
    <w:rsid w:val="0039512F"/>
    <w:rsid w:val="003952A4"/>
    <w:rsid w:val="003953A2"/>
    <w:rsid w:val="003956E0"/>
    <w:rsid w:val="003957FC"/>
    <w:rsid w:val="00395F29"/>
    <w:rsid w:val="0039676F"/>
    <w:rsid w:val="00397581"/>
    <w:rsid w:val="003977DB"/>
    <w:rsid w:val="00397E6C"/>
    <w:rsid w:val="00397ED8"/>
    <w:rsid w:val="00397F6B"/>
    <w:rsid w:val="00397FCE"/>
    <w:rsid w:val="003A02AD"/>
    <w:rsid w:val="003A04E9"/>
    <w:rsid w:val="003A0751"/>
    <w:rsid w:val="003A0987"/>
    <w:rsid w:val="003A0ADE"/>
    <w:rsid w:val="003A0FBE"/>
    <w:rsid w:val="003A1325"/>
    <w:rsid w:val="003A13EF"/>
    <w:rsid w:val="003A160D"/>
    <w:rsid w:val="003A1757"/>
    <w:rsid w:val="003A19D6"/>
    <w:rsid w:val="003A1D8C"/>
    <w:rsid w:val="003A232E"/>
    <w:rsid w:val="003A2351"/>
    <w:rsid w:val="003A2424"/>
    <w:rsid w:val="003A28EA"/>
    <w:rsid w:val="003A2AA3"/>
    <w:rsid w:val="003A2BD7"/>
    <w:rsid w:val="003A2CF3"/>
    <w:rsid w:val="003A2E69"/>
    <w:rsid w:val="003A3131"/>
    <w:rsid w:val="003A3176"/>
    <w:rsid w:val="003A36C6"/>
    <w:rsid w:val="003A371B"/>
    <w:rsid w:val="003A39C4"/>
    <w:rsid w:val="003A3B1F"/>
    <w:rsid w:val="003A3F55"/>
    <w:rsid w:val="003A42F1"/>
    <w:rsid w:val="003A43BD"/>
    <w:rsid w:val="003A44C5"/>
    <w:rsid w:val="003A4650"/>
    <w:rsid w:val="003A47EA"/>
    <w:rsid w:val="003A4A35"/>
    <w:rsid w:val="003A54CF"/>
    <w:rsid w:val="003A560B"/>
    <w:rsid w:val="003A57B3"/>
    <w:rsid w:val="003A5A82"/>
    <w:rsid w:val="003A60B5"/>
    <w:rsid w:val="003A638C"/>
    <w:rsid w:val="003A6610"/>
    <w:rsid w:val="003A6BB1"/>
    <w:rsid w:val="003A6E39"/>
    <w:rsid w:val="003A7093"/>
    <w:rsid w:val="003A73FE"/>
    <w:rsid w:val="003A74E5"/>
    <w:rsid w:val="003A761D"/>
    <w:rsid w:val="003A7D23"/>
    <w:rsid w:val="003B038B"/>
    <w:rsid w:val="003B03AA"/>
    <w:rsid w:val="003B058A"/>
    <w:rsid w:val="003B1011"/>
    <w:rsid w:val="003B15C5"/>
    <w:rsid w:val="003B19E6"/>
    <w:rsid w:val="003B1A31"/>
    <w:rsid w:val="003B1E08"/>
    <w:rsid w:val="003B2344"/>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A7D"/>
    <w:rsid w:val="003B6D6E"/>
    <w:rsid w:val="003B6DBB"/>
    <w:rsid w:val="003B72B5"/>
    <w:rsid w:val="003B76E9"/>
    <w:rsid w:val="003B7BFC"/>
    <w:rsid w:val="003B7C2C"/>
    <w:rsid w:val="003B7E30"/>
    <w:rsid w:val="003C03AC"/>
    <w:rsid w:val="003C0497"/>
    <w:rsid w:val="003C0603"/>
    <w:rsid w:val="003C089A"/>
    <w:rsid w:val="003C151B"/>
    <w:rsid w:val="003C1820"/>
    <w:rsid w:val="003C1B0C"/>
    <w:rsid w:val="003C1B14"/>
    <w:rsid w:val="003C1CDF"/>
    <w:rsid w:val="003C1DBC"/>
    <w:rsid w:val="003C1DC7"/>
    <w:rsid w:val="003C22EA"/>
    <w:rsid w:val="003C29AD"/>
    <w:rsid w:val="003C2D19"/>
    <w:rsid w:val="003C30CD"/>
    <w:rsid w:val="003C3478"/>
    <w:rsid w:val="003C35FF"/>
    <w:rsid w:val="003C3D2E"/>
    <w:rsid w:val="003C3F3A"/>
    <w:rsid w:val="003C42BE"/>
    <w:rsid w:val="003C4585"/>
    <w:rsid w:val="003C49A2"/>
    <w:rsid w:val="003C53EF"/>
    <w:rsid w:val="003C6301"/>
    <w:rsid w:val="003C643D"/>
    <w:rsid w:val="003C6BF5"/>
    <w:rsid w:val="003C6E30"/>
    <w:rsid w:val="003C6F93"/>
    <w:rsid w:val="003C7282"/>
    <w:rsid w:val="003C74A8"/>
    <w:rsid w:val="003C755F"/>
    <w:rsid w:val="003C7647"/>
    <w:rsid w:val="003C7ED6"/>
    <w:rsid w:val="003D0014"/>
    <w:rsid w:val="003D04A0"/>
    <w:rsid w:val="003D1036"/>
    <w:rsid w:val="003D1040"/>
    <w:rsid w:val="003D157F"/>
    <w:rsid w:val="003D228C"/>
    <w:rsid w:val="003D26D4"/>
    <w:rsid w:val="003D2818"/>
    <w:rsid w:val="003D2CBE"/>
    <w:rsid w:val="003D2DFE"/>
    <w:rsid w:val="003D30EF"/>
    <w:rsid w:val="003D33D8"/>
    <w:rsid w:val="003D3A85"/>
    <w:rsid w:val="003D3AB8"/>
    <w:rsid w:val="003D3B61"/>
    <w:rsid w:val="003D3B6F"/>
    <w:rsid w:val="003D3C7E"/>
    <w:rsid w:val="003D4086"/>
    <w:rsid w:val="003D4856"/>
    <w:rsid w:val="003D4D77"/>
    <w:rsid w:val="003D4DA5"/>
    <w:rsid w:val="003D5260"/>
    <w:rsid w:val="003D52B2"/>
    <w:rsid w:val="003D5642"/>
    <w:rsid w:val="003D5825"/>
    <w:rsid w:val="003D5832"/>
    <w:rsid w:val="003D5AB7"/>
    <w:rsid w:val="003D6068"/>
    <w:rsid w:val="003D6659"/>
    <w:rsid w:val="003D6D1E"/>
    <w:rsid w:val="003D6D7A"/>
    <w:rsid w:val="003D7088"/>
    <w:rsid w:val="003D724D"/>
    <w:rsid w:val="003D73BA"/>
    <w:rsid w:val="003D7771"/>
    <w:rsid w:val="003D77DA"/>
    <w:rsid w:val="003D7810"/>
    <w:rsid w:val="003D7963"/>
    <w:rsid w:val="003E00AD"/>
    <w:rsid w:val="003E0629"/>
    <w:rsid w:val="003E0946"/>
    <w:rsid w:val="003E0B37"/>
    <w:rsid w:val="003E0BA6"/>
    <w:rsid w:val="003E0C71"/>
    <w:rsid w:val="003E0F72"/>
    <w:rsid w:val="003E185B"/>
    <w:rsid w:val="003E203A"/>
    <w:rsid w:val="003E2080"/>
    <w:rsid w:val="003E34BF"/>
    <w:rsid w:val="003E3698"/>
    <w:rsid w:val="003E3867"/>
    <w:rsid w:val="003E3A42"/>
    <w:rsid w:val="003E3F68"/>
    <w:rsid w:val="003E41A2"/>
    <w:rsid w:val="003E4261"/>
    <w:rsid w:val="003E42FE"/>
    <w:rsid w:val="003E4A83"/>
    <w:rsid w:val="003E5203"/>
    <w:rsid w:val="003E54D5"/>
    <w:rsid w:val="003E5B28"/>
    <w:rsid w:val="003E6764"/>
    <w:rsid w:val="003E6D1A"/>
    <w:rsid w:val="003E6DDA"/>
    <w:rsid w:val="003E6EB6"/>
    <w:rsid w:val="003E769F"/>
    <w:rsid w:val="003E7B25"/>
    <w:rsid w:val="003E7C85"/>
    <w:rsid w:val="003E7D84"/>
    <w:rsid w:val="003F01CB"/>
    <w:rsid w:val="003F0340"/>
    <w:rsid w:val="003F1334"/>
    <w:rsid w:val="003F1431"/>
    <w:rsid w:val="003F1833"/>
    <w:rsid w:val="003F1AB4"/>
    <w:rsid w:val="003F1F58"/>
    <w:rsid w:val="003F1F61"/>
    <w:rsid w:val="003F20AA"/>
    <w:rsid w:val="003F2ED1"/>
    <w:rsid w:val="003F34A3"/>
    <w:rsid w:val="003F3610"/>
    <w:rsid w:val="003F37A1"/>
    <w:rsid w:val="003F3AA7"/>
    <w:rsid w:val="003F3D1A"/>
    <w:rsid w:val="003F3E04"/>
    <w:rsid w:val="003F498C"/>
    <w:rsid w:val="003F4ADF"/>
    <w:rsid w:val="003F4F64"/>
    <w:rsid w:val="003F5334"/>
    <w:rsid w:val="003F5354"/>
    <w:rsid w:val="003F54F9"/>
    <w:rsid w:val="003F5E0F"/>
    <w:rsid w:val="003F5FE8"/>
    <w:rsid w:val="003F607E"/>
    <w:rsid w:val="003F6473"/>
    <w:rsid w:val="003F6B86"/>
    <w:rsid w:val="003F6BA7"/>
    <w:rsid w:val="003F6DEA"/>
    <w:rsid w:val="003F6E54"/>
    <w:rsid w:val="003F6EBC"/>
    <w:rsid w:val="003F7060"/>
    <w:rsid w:val="003F75EC"/>
    <w:rsid w:val="003F7EDE"/>
    <w:rsid w:val="004002BB"/>
    <w:rsid w:val="00400420"/>
    <w:rsid w:val="0040073E"/>
    <w:rsid w:val="00400DF1"/>
    <w:rsid w:val="00401271"/>
    <w:rsid w:val="004012A1"/>
    <w:rsid w:val="00401B78"/>
    <w:rsid w:val="00401F1C"/>
    <w:rsid w:val="00402248"/>
    <w:rsid w:val="00402367"/>
    <w:rsid w:val="00402AB7"/>
    <w:rsid w:val="00403207"/>
    <w:rsid w:val="00403331"/>
    <w:rsid w:val="00403444"/>
    <w:rsid w:val="00403876"/>
    <w:rsid w:val="00403E1F"/>
    <w:rsid w:val="00403F22"/>
    <w:rsid w:val="0040431D"/>
    <w:rsid w:val="004045CF"/>
    <w:rsid w:val="004047EC"/>
    <w:rsid w:val="00404B50"/>
    <w:rsid w:val="004052E8"/>
    <w:rsid w:val="00405B47"/>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2542"/>
    <w:rsid w:val="004131DE"/>
    <w:rsid w:val="00414A0E"/>
    <w:rsid w:val="004151CA"/>
    <w:rsid w:val="004158B6"/>
    <w:rsid w:val="0041591D"/>
    <w:rsid w:val="00415C11"/>
    <w:rsid w:val="00415C6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002"/>
    <w:rsid w:val="00421253"/>
    <w:rsid w:val="00421E6E"/>
    <w:rsid w:val="00421EB9"/>
    <w:rsid w:val="00422142"/>
    <w:rsid w:val="00422340"/>
    <w:rsid w:val="00422867"/>
    <w:rsid w:val="004229A7"/>
    <w:rsid w:val="004229F6"/>
    <w:rsid w:val="00422B3C"/>
    <w:rsid w:val="004230AA"/>
    <w:rsid w:val="00423ED2"/>
    <w:rsid w:val="00424006"/>
    <w:rsid w:val="00424A47"/>
    <w:rsid w:val="00424B00"/>
    <w:rsid w:val="00424D05"/>
    <w:rsid w:val="00424D91"/>
    <w:rsid w:val="00425715"/>
    <w:rsid w:val="00425AE6"/>
    <w:rsid w:val="00425C60"/>
    <w:rsid w:val="00426000"/>
    <w:rsid w:val="004262A4"/>
    <w:rsid w:val="00426923"/>
    <w:rsid w:val="00426C28"/>
    <w:rsid w:val="0042703A"/>
    <w:rsid w:val="004272B2"/>
    <w:rsid w:val="00427419"/>
    <w:rsid w:val="004274F9"/>
    <w:rsid w:val="0042759F"/>
    <w:rsid w:val="00430306"/>
    <w:rsid w:val="0043047A"/>
    <w:rsid w:val="00430838"/>
    <w:rsid w:val="00430865"/>
    <w:rsid w:val="00431DBA"/>
    <w:rsid w:val="00432543"/>
    <w:rsid w:val="004326ED"/>
    <w:rsid w:val="00432772"/>
    <w:rsid w:val="00432968"/>
    <w:rsid w:val="00432A49"/>
    <w:rsid w:val="00432FD5"/>
    <w:rsid w:val="00432FD6"/>
    <w:rsid w:val="004331FB"/>
    <w:rsid w:val="0043332E"/>
    <w:rsid w:val="004339FD"/>
    <w:rsid w:val="00433C54"/>
    <w:rsid w:val="00434350"/>
    <w:rsid w:val="00434607"/>
    <w:rsid w:val="00434667"/>
    <w:rsid w:val="00434954"/>
    <w:rsid w:val="004349A5"/>
    <w:rsid w:val="00434B56"/>
    <w:rsid w:val="00434BFA"/>
    <w:rsid w:val="00434C50"/>
    <w:rsid w:val="00434E32"/>
    <w:rsid w:val="00435087"/>
    <w:rsid w:val="00435235"/>
    <w:rsid w:val="00435661"/>
    <w:rsid w:val="00435B6F"/>
    <w:rsid w:val="0043615B"/>
    <w:rsid w:val="00436836"/>
    <w:rsid w:val="004368DE"/>
    <w:rsid w:val="0043734C"/>
    <w:rsid w:val="004377F3"/>
    <w:rsid w:val="00437AF2"/>
    <w:rsid w:val="0044015D"/>
    <w:rsid w:val="00440479"/>
    <w:rsid w:val="004405DC"/>
    <w:rsid w:val="00440899"/>
    <w:rsid w:val="00440C34"/>
    <w:rsid w:val="00441035"/>
    <w:rsid w:val="004413BD"/>
    <w:rsid w:val="0044164C"/>
    <w:rsid w:val="00441D87"/>
    <w:rsid w:val="00442336"/>
    <w:rsid w:val="004424F7"/>
    <w:rsid w:val="004429C6"/>
    <w:rsid w:val="00442DF5"/>
    <w:rsid w:val="00442F43"/>
    <w:rsid w:val="00442F9D"/>
    <w:rsid w:val="0044300D"/>
    <w:rsid w:val="00443673"/>
    <w:rsid w:val="004436EE"/>
    <w:rsid w:val="00443999"/>
    <w:rsid w:val="00443AAD"/>
    <w:rsid w:val="00443C80"/>
    <w:rsid w:val="00443E91"/>
    <w:rsid w:val="00444491"/>
    <w:rsid w:val="00444B4D"/>
    <w:rsid w:val="00444CB1"/>
    <w:rsid w:val="00444F40"/>
    <w:rsid w:val="00445363"/>
    <w:rsid w:val="00445823"/>
    <w:rsid w:val="004459FB"/>
    <w:rsid w:val="00445C80"/>
    <w:rsid w:val="00446712"/>
    <w:rsid w:val="004468FC"/>
    <w:rsid w:val="00446AE0"/>
    <w:rsid w:val="00446B9B"/>
    <w:rsid w:val="00447F5B"/>
    <w:rsid w:val="004503F3"/>
    <w:rsid w:val="00450A35"/>
    <w:rsid w:val="00450A89"/>
    <w:rsid w:val="004511F5"/>
    <w:rsid w:val="0045124F"/>
    <w:rsid w:val="00451397"/>
    <w:rsid w:val="004518E4"/>
    <w:rsid w:val="00451F25"/>
    <w:rsid w:val="00451F5F"/>
    <w:rsid w:val="004520B4"/>
    <w:rsid w:val="00452707"/>
    <w:rsid w:val="00452E37"/>
    <w:rsid w:val="00452E89"/>
    <w:rsid w:val="00452EAA"/>
    <w:rsid w:val="004530C1"/>
    <w:rsid w:val="0045314B"/>
    <w:rsid w:val="00453236"/>
    <w:rsid w:val="004539F7"/>
    <w:rsid w:val="00453BA9"/>
    <w:rsid w:val="00454119"/>
    <w:rsid w:val="00454AFA"/>
    <w:rsid w:val="00454BE0"/>
    <w:rsid w:val="00454C74"/>
    <w:rsid w:val="00454E4F"/>
    <w:rsid w:val="00455C79"/>
    <w:rsid w:val="0045698A"/>
    <w:rsid w:val="00456AB1"/>
    <w:rsid w:val="00456C3A"/>
    <w:rsid w:val="004571E5"/>
    <w:rsid w:val="00457A5F"/>
    <w:rsid w:val="00457C86"/>
    <w:rsid w:val="00457D6B"/>
    <w:rsid w:val="00457E72"/>
    <w:rsid w:val="00457F1E"/>
    <w:rsid w:val="00457FF5"/>
    <w:rsid w:val="004601D0"/>
    <w:rsid w:val="0046075F"/>
    <w:rsid w:val="00460807"/>
    <w:rsid w:val="00460831"/>
    <w:rsid w:val="00460E51"/>
    <w:rsid w:val="00461083"/>
    <w:rsid w:val="0046142C"/>
    <w:rsid w:val="00461666"/>
    <w:rsid w:val="00461B59"/>
    <w:rsid w:val="00461C4D"/>
    <w:rsid w:val="00461D76"/>
    <w:rsid w:val="00461FC2"/>
    <w:rsid w:val="004622BC"/>
    <w:rsid w:val="00462582"/>
    <w:rsid w:val="00462858"/>
    <w:rsid w:val="00462893"/>
    <w:rsid w:val="00462A53"/>
    <w:rsid w:val="00463252"/>
    <w:rsid w:val="004633B4"/>
    <w:rsid w:val="00463417"/>
    <w:rsid w:val="0046345F"/>
    <w:rsid w:val="00463A42"/>
    <w:rsid w:val="00463B81"/>
    <w:rsid w:val="00463F68"/>
    <w:rsid w:val="0046409C"/>
    <w:rsid w:val="004642C4"/>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6EF0"/>
    <w:rsid w:val="00467575"/>
    <w:rsid w:val="00467A21"/>
    <w:rsid w:val="00467A42"/>
    <w:rsid w:val="00467EA3"/>
    <w:rsid w:val="004702EA"/>
    <w:rsid w:val="0047065F"/>
    <w:rsid w:val="00470EA6"/>
    <w:rsid w:val="004717CF"/>
    <w:rsid w:val="00471A06"/>
    <w:rsid w:val="00471A22"/>
    <w:rsid w:val="00471D0F"/>
    <w:rsid w:val="00471EF7"/>
    <w:rsid w:val="00471FF5"/>
    <w:rsid w:val="0047201B"/>
    <w:rsid w:val="004723E4"/>
    <w:rsid w:val="0047294F"/>
    <w:rsid w:val="004729E7"/>
    <w:rsid w:val="00472B74"/>
    <w:rsid w:val="00472FE2"/>
    <w:rsid w:val="00473176"/>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257"/>
    <w:rsid w:val="00476378"/>
    <w:rsid w:val="0047685A"/>
    <w:rsid w:val="004768E1"/>
    <w:rsid w:val="0047690A"/>
    <w:rsid w:val="0047708C"/>
    <w:rsid w:val="00477A1A"/>
    <w:rsid w:val="00477B27"/>
    <w:rsid w:val="004809EB"/>
    <w:rsid w:val="00480C6C"/>
    <w:rsid w:val="004811A2"/>
    <w:rsid w:val="004816DF"/>
    <w:rsid w:val="004819FD"/>
    <w:rsid w:val="00481C70"/>
    <w:rsid w:val="0048225E"/>
    <w:rsid w:val="00482339"/>
    <w:rsid w:val="004823ED"/>
    <w:rsid w:val="00482A10"/>
    <w:rsid w:val="004831B6"/>
    <w:rsid w:val="004832C8"/>
    <w:rsid w:val="00483A18"/>
    <w:rsid w:val="0048421D"/>
    <w:rsid w:val="00484307"/>
    <w:rsid w:val="004849AA"/>
    <w:rsid w:val="00484A1B"/>
    <w:rsid w:val="00484A29"/>
    <w:rsid w:val="00484E0F"/>
    <w:rsid w:val="00484F34"/>
    <w:rsid w:val="00485303"/>
    <w:rsid w:val="00485346"/>
    <w:rsid w:val="004855B1"/>
    <w:rsid w:val="00485925"/>
    <w:rsid w:val="0048592B"/>
    <w:rsid w:val="00485A92"/>
    <w:rsid w:val="00485AF5"/>
    <w:rsid w:val="004860DD"/>
    <w:rsid w:val="004862D7"/>
    <w:rsid w:val="0048685F"/>
    <w:rsid w:val="00486955"/>
    <w:rsid w:val="00486AA6"/>
    <w:rsid w:val="004875E9"/>
    <w:rsid w:val="004876ED"/>
    <w:rsid w:val="0048775B"/>
    <w:rsid w:val="00487BEA"/>
    <w:rsid w:val="00487C2A"/>
    <w:rsid w:val="00487EAB"/>
    <w:rsid w:val="0049065F"/>
    <w:rsid w:val="004906F7"/>
    <w:rsid w:val="0049090D"/>
    <w:rsid w:val="00490E33"/>
    <w:rsid w:val="004910C6"/>
    <w:rsid w:val="00491A7A"/>
    <w:rsid w:val="00491A84"/>
    <w:rsid w:val="00491DCE"/>
    <w:rsid w:val="00492797"/>
    <w:rsid w:val="00492C6A"/>
    <w:rsid w:val="00492E2F"/>
    <w:rsid w:val="004930F8"/>
    <w:rsid w:val="00493167"/>
    <w:rsid w:val="004932B4"/>
    <w:rsid w:val="004933FE"/>
    <w:rsid w:val="00493B17"/>
    <w:rsid w:val="00493FDF"/>
    <w:rsid w:val="00494044"/>
    <w:rsid w:val="004944C7"/>
    <w:rsid w:val="00494FFA"/>
    <w:rsid w:val="0049501C"/>
    <w:rsid w:val="004951D3"/>
    <w:rsid w:val="004952B2"/>
    <w:rsid w:val="0049531C"/>
    <w:rsid w:val="004959E2"/>
    <w:rsid w:val="0049629E"/>
    <w:rsid w:val="00496B39"/>
    <w:rsid w:val="004971B1"/>
    <w:rsid w:val="00497923"/>
    <w:rsid w:val="00497AE3"/>
    <w:rsid w:val="00497E24"/>
    <w:rsid w:val="00497EED"/>
    <w:rsid w:val="004A02EC"/>
    <w:rsid w:val="004A039C"/>
    <w:rsid w:val="004A052B"/>
    <w:rsid w:val="004A07AB"/>
    <w:rsid w:val="004A102D"/>
    <w:rsid w:val="004A16FE"/>
    <w:rsid w:val="004A1713"/>
    <w:rsid w:val="004A1B98"/>
    <w:rsid w:val="004A2A05"/>
    <w:rsid w:val="004A2C17"/>
    <w:rsid w:val="004A2C4C"/>
    <w:rsid w:val="004A2C7B"/>
    <w:rsid w:val="004A306B"/>
    <w:rsid w:val="004A3ABF"/>
    <w:rsid w:val="004A42B3"/>
    <w:rsid w:val="004A4443"/>
    <w:rsid w:val="004A4EAA"/>
    <w:rsid w:val="004A5036"/>
    <w:rsid w:val="004A51A2"/>
    <w:rsid w:val="004A52A3"/>
    <w:rsid w:val="004A533A"/>
    <w:rsid w:val="004A5682"/>
    <w:rsid w:val="004A6195"/>
    <w:rsid w:val="004A6376"/>
    <w:rsid w:val="004A67F8"/>
    <w:rsid w:val="004A6865"/>
    <w:rsid w:val="004A6D8F"/>
    <w:rsid w:val="004A6F8D"/>
    <w:rsid w:val="004A6FE0"/>
    <w:rsid w:val="004A761D"/>
    <w:rsid w:val="004A76B4"/>
    <w:rsid w:val="004A7DD8"/>
    <w:rsid w:val="004A7EFE"/>
    <w:rsid w:val="004B08A0"/>
    <w:rsid w:val="004B1229"/>
    <w:rsid w:val="004B1A78"/>
    <w:rsid w:val="004B1D39"/>
    <w:rsid w:val="004B1F28"/>
    <w:rsid w:val="004B1F54"/>
    <w:rsid w:val="004B2154"/>
    <w:rsid w:val="004B21D9"/>
    <w:rsid w:val="004B24BD"/>
    <w:rsid w:val="004B28BA"/>
    <w:rsid w:val="004B2A9F"/>
    <w:rsid w:val="004B2EDF"/>
    <w:rsid w:val="004B34D9"/>
    <w:rsid w:val="004B3977"/>
    <w:rsid w:val="004B41C2"/>
    <w:rsid w:val="004B4206"/>
    <w:rsid w:val="004B4BFE"/>
    <w:rsid w:val="004B5287"/>
    <w:rsid w:val="004B5336"/>
    <w:rsid w:val="004B56AD"/>
    <w:rsid w:val="004B57E3"/>
    <w:rsid w:val="004B61B7"/>
    <w:rsid w:val="004B6274"/>
    <w:rsid w:val="004B698A"/>
    <w:rsid w:val="004B6C36"/>
    <w:rsid w:val="004B6C48"/>
    <w:rsid w:val="004B7135"/>
    <w:rsid w:val="004B7497"/>
    <w:rsid w:val="004B77E5"/>
    <w:rsid w:val="004B7D4D"/>
    <w:rsid w:val="004C065B"/>
    <w:rsid w:val="004C0C96"/>
    <w:rsid w:val="004C1675"/>
    <w:rsid w:val="004C1AE7"/>
    <w:rsid w:val="004C1DE3"/>
    <w:rsid w:val="004C1EE7"/>
    <w:rsid w:val="004C1F1A"/>
    <w:rsid w:val="004C289F"/>
    <w:rsid w:val="004C2FCC"/>
    <w:rsid w:val="004C2FF2"/>
    <w:rsid w:val="004C32A7"/>
    <w:rsid w:val="004C3657"/>
    <w:rsid w:val="004C3F9B"/>
    <w:rsid w:val="004C4A4A"/>
    <w:rsid w:val="004C4CA8"/>
    <w:rsid w:val="004C4DDC"/>
    <w:rsid w:val="004C5B86"/>
    <w:rsid w:val="004C5EC0"/>
    <w:rsid w:val="004C5F55"/>
    <w:rsid w:val="004C6470"/>
    <w:rsid w:val="004C6635"/>
    <w:rsid w:val="004C6792"/>
    <w:rsid w:val="004C6F11"/>
    <w:rsid w:val="004C7095"/>
    <w:rsid w:val="004C7A30"/>
    <w:rsid w:val="004C7BAB"/>
    <w:rsid w:val="004C7C9B"/>
    <w:rsid w:val="004D0134"/>
    <w:rsid w:val="004D0867"/>
    <w:rsid w:val="004D0AF3"/>
    <w:rsid w:val="004D1B4A"/>
    <w:rsid w:val="004D21A1"/>
    <w:rsid w:val="004D21D6"/>
    <w:rsid w:val="004D24CC"/>
    <w:rsid w:val="004D25B9"/>
    <w:rsid w:val="004D2CBE"/>
    <w:rsid w:val="004D3782"/>
    <w:rsid w:val="004D39D2"/>
    <w:rsid w:val="004D3DA1"/>
    <w:rsid w:val="004D3E43"/>
    <w:rsid w:val="004D3E7A"/>
    <w:rsid w:val="004D3F14"/>
    <w:rsid w:val="004D4109"/>
    <w:rsid w:val="004D419A"/>
    <w:rsid w:val="004D4438"/>
    <w:rsid w:val="004D44D7"/>
    <w:rsid w:val="004D470A"/>
    <w:rsid w:val="004D48AA"/>
    <w:rsid w:val="004D4C21"/>
    <w:rsid w:val="004D4CB7"/>
    <w:rsid w:val="004D4E6C"/>
    <w:rsid w:val="004D57DE"/>
    <w:rsid w:val="004D5827"/>
    <w:rsid w:val="004D58A1"/>
    <w:rsid w:val="004D5A76"/>
    <w:rsid w:val="004D60AC"/>
    <w:rsid w:val="004D61C2"/>
    <w:rsid w:val="004D6AA8"/>
    <w:rsid w:val="004D6B42"/>
    <w:rsid w:val="004D6D36"/>
    <w:rsid w:val="004D6E48"/>
    <w:rsid w:val="004D7010"/>
    <w:rsid w:val="004D7483"/>
    <w:rsid w:val="004D7734"/>
    <w:rsid w:val="004D7956"/>
    <w:rsid w:val="004D79E4"/>
    <w:rsid w:val="004D7BFE"/>
    <w:rsid w:val="004D7C2C"/>
    <w:rsid w:val="004D7DFB"/>
    <w:rsid w:val="004D7EB2"/>
    <w:rsid w:val="004E0093"/>
    <w:rsid w:val="004E0924"/>
    <w:rsid w:val="004E092D"/>
    <w:rsid w:val="004E0E8B"/>
    <w:rsid w:val="004E0F8F"/>
    <w:rsid w:val="004E1490"/>
    <w:rsid w:val="004E1649"/>
    <w:rsid w:val="004E17F3"/>
    <w:rsid w:val="004E18C5"/>
    <w:rsid w:val="004E192E"/>
    <w:rsid w:val="004E1AD6"/>
    <w:rsid w:val="004E23CC"/>
    <w:rsid w:val="004E2431"/>
    <w:rsid w:val="004E28A2"/>
    <w:rsid w:val="004E2C2A"/>
    <w:rsid w:val="004E3968"/>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6636"/>
    <w:rsid w:val="004E792B"/>
    <w:rsid w:val="004E7E2A"/>
    <w:rsid w:val="004F008E"/>
    <w:rsid w:val="004F00E3"/>
    <w:rsid w:val="004F032C"/>
    <w:rsid w:val="004F03AF"/>
    <w:rsid w:val="004F0738"/>
    <w:rsid w:val="004F07AF"/>
    <w:rsid w:val="004F0981"/>
    <w:rsid w:val="004F0A57"/>
    <w:rsid w:val="004F0D8F"/>
    <w:rsid w:val="004F122D"/>
    <w:rsid w:val="004F13ED"/>
    <w:rsid w:val="004F1A7C"/>
    <w:rsid w:val="004F1DBE"/>
    <w:rsid w:val="004F2512"/>
    <w:rsid w:val="004F290D"/>
    <w:rsid w:val="004F2B6F"/>
    <w:rsid w:val="004F2C44"/>
    <w:rsid w:val="004F2C72"/>
    <w:rsid w:val="004F2F5B"/>
    <w:rsid w:val="004F30C2"/>
    <w:rsid w:val="004F3317"/>
    <w:rsid w:val="004F346C"/>
    <w:rsid w:val="004F384D"/>
    <w:rsid w:val="004F3C97"/>
    <w:rsid w:val="004F3D13"/>
    <w:rsid w:val="004F50C4"/>
    <w:rsid w:val="004F52D6"/>
    <w:rsid w:val="004F53B7"/>
    <w:rsid w:val="004F5903"/>
    <w:rsid w:val="004F5C14"/>
    <w:rsid w:val="004F5F4C"/>
    <w:rsid w:val="004F60E7"/>
    <w:rsid w:val="004F6125"/>
    <w:rsid w:val="004F6291"/>
    <w:rsid w:val="004F6899"/>
    <w:rsid w:val="004F6A1E"/>
    <w:rsid w:val="004F6AAE"/>
    <w:rsid w:val="004F6B27"/>
    <w:rsid w:val="004F6B76"/>
    <w:rsid w:val="004F6F04"/>
    <w:rsid w:val="004F7463"/>
    <w:rsid w:val="004F7610"/>
    <w:rsid w:val="004F768C"/>
    <w:rsid w:val="004F7724"/>
    <w:rsid w:val="004F7AB1"/>
    <w:rsid w:val="00500002"/>
    <w:rsid w:val="005002F6"/>
    <w:rsid w:val="0050064E"/>
    <w:rsid w:val="005009CC"/>
    <w:rsid w:val="00500AFE"/>
    <w:rsid w:val="00500CB1"/>
    <w:rsid w:val="00500F3C"/>
    <w:rsid w:val="0050134E"/>
    <w:rsid w:val="0050184B"/>
    <w:rsid w:val="00501B98"/>
    <w:rsid w:val="00501FBB"/>
    <w:rsid w:val="00502313"/>
    <w:rsid w:val="00502323"/>
    <w:rsid w:val="005026E4"/>
    <w:rsid w:val="00503332"/>
    <w:rsid w:val="00503651"/>
    <w:rsid w:val="005041C1"/>
    <w:rsid w:val="0050454A"/>
    <w:rsid w:val="00504729"/>
    <w:rsid w:val="00504A66"/>
    <w:rsid w:val="00504C90"/>
    <w:rsid w:val="00504E0C"/>
    <w:rsid w:val="00505431"/>
    <w:rsid w:val="0050543F"/>
    <w:rsid w:val="005054D9"/>
    <w:rsid w:val="00505DEF"/>
    <w:rsid w:val="0050617A"/>
    <w:rsid w:val="005064F3"/>
    <w:rsid w:val="0050669D"/>
    <w:rsid w:val="005067A0"/>
    <w:rsid w:val="0050690E"/>
    <w:rsid w:val="00506D0B"/>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BA5"/>
    <w:rsid w:val="00514E54"/>
    <w:rsid w:val="005157A4"/>
    <w:rsid w:val="00515AF3"/>
    <w:rsid w:val="00515FE9"/>
    <w:rsid w:val="00516180"/>
    <w:rsid w:val="0051621E"/>
    <w:rsid w:val="0051623C"/>
    <w:rsid w:val="005167B1"/>
    <w:rsid w:val="005168B7"/>
    <w:rsid w:val="00516940"/>
    <w:rsid w:val="00516A5C"/>
    <w:rsid w:val="00516B4C"/>
    <w:rsid w:val="00516C2A"/>
    <w:rsid w:val="00516C67"/>
    <w:rsid w:val="00516EB5"/>
    <w:rsid w:val="00516F1B"/>
    <w:rsid w:val="00517274"/>
    <w:rsid w:val="00517515"/>
    <w:rsid w:val="005178D5"/>
    <w:rsid w:val="00520190"/>
    <w:rsid w:val="0052042B"/>
    <w:rsid w:val="005207E6"/>
    <w:rsid w:val="005208F1"/>
    <w:rsid w:val="00520BD8"/>
    <w:rsid w:val="00520F8A"/>
    <w:rsid w:val="00521388"/>
    <w:rsid w:val="005213BE"/>
    <w:rsid w:val="005216D2"/>
    <w:rsid w:val="0052177E"/>
    <w:rsid w:val="005224F0"/>
    <w:rsid w:val="00522E2E"/>
    <w:rsid w:val="0052350F"/>
    <w:rsid w:val="00523596"/>
    <w:rsid w:val="005236E2"/>
    <w:rsid w:val="00523798"/>
    <w:rsid w:val="005238A5"/>
    <w:rsid w:val="00523B4F"/>
    <w:rsid w:val="00523C70"/>
    <w:rsid w:val="00523CA8"/>
    <w:rsid w:val="00524356"/>
    <w:rsid w:val="005245D0"/>
    <w:rsid w:val="005246FD"/>
    <w:rsid w:val="00524CDB"/>
    <w:rsid w:val="005250D0"/>
    <w:rsid w:val="00525165"/>
    <w:rsid w:val="005258F8"/>
    <w:rsid w:val="00525A0E"/>
    <w:rsid w:val="00525F18"/>
    <w:rsid w:val="0052608B"/>
    <w:rsid w:val="005260C1"/>
    <w:rsid w:val="0052697A"/>
    <w:rsid w:val="00526B1E"/>
    <w:rsid w:val="00526BC8"/>
    <w:rsid w:val="0052733B"/>
    <w:rsid w:val="0052747A"/>
    <w:rsid w:val="0052759C"/>
    <w:rsid w:val="005275BC"/>
    <w:rsid w:val="00527EAE"/>
    <w:rsid w:val="00530A64"/>
    <w:rsid w:val="005310AB"/>
    <w:rsid w:val="005325CE"/>
    <w:rsid w:val="00532D94"/>
    <w:rsid w:val="005331B6"/>
    <w:rsid w:val="00533BFE"/>
    <w:rsid w:val="00533C08"/>
    <w:rsid w:val="00534300"/>
    <w:rsid w:val="005344C5"/>
    <w:rsid w:val="00534911"/>
    <w:rsid w:val="00534CDE"/>
    <w:rsid w:val="00535011"/>
    <w:rsid w:val="0053583B"/>
    <w:rsid w:val="005361E0"/>
    <w:rsid w:val="00536879"/>
    <w:rsid w:val="00536A00"/>
    <w:rsid w:val="00536FDE"/>
    <w:rsid w:val="0053712D"/>
    <w:rsid w:val="005372B6"/>
    <w:rsid w:val="005379FE"/>
    <w:rsid w:val="005401D9"/>
    <w:rsid w:val="005409A0"/>
    <w:rsid w:val="00540B1C"/>
    <w:rsid w:val="00540B4F"/>
    <w:rsid w:val="00540B74"/>
    <w:rsid w:val="0054112C"/>
    <w:rsid w:val="005412A2"/>
    <w:rsid w:val="0054139C"/>
    <w:rsid w:val="0054149B"/>
    <w:rsid w:val="00541E53"/>
    <w:rsid w:val="0054237D"/>
    <w:rsid w:val="0054246F"/>
    <w:rsid w:val="005426CF"/>
    <w:rsid w:val="00542C49"/>
    <w:rsid w:val="00543D63"/>
    <w:rsid w:val="00544045"/>
    <w:rsid w:val="0054420E"/>
    <w:rsid w:val="005446B4"/>
    <w:rsid w:val="00544848"/>
    <w:rsid w:val="00544855"/>
    <w:rsid w:val="0054485B"/>
    <w:rsid w:val="00544CBD"/>
    <w:rsid w:val="00545015"/>
    <w:rsid w:val="00545CC4"/>
    <w:rsid w:val="00545E49"/>
    <w:rsid w:val="00546384"/>
    <w:rsid w:val="00546A33"/>
    <w:rsid w:val="00546F75"/>
    <w:rsid w:val="00546FF8"/>
    <w:rsid w:val="005470BE"/>
    <w:rsid w:val="005473E0"/>
    <w:rsid w:val="00547931"/>
    <w:rsid w:val="00547DA2"/>
    <w:rsid w:val="00547DEE"/>
    <w:rsid w:val="005509EF"/>
    <w:rsid w:val="00550B62"/>
    <w:rsid w:val="0055168C"/>
    <w:rsid w:val="005516A4"/>
    <w:rsid w:val="005517AA"/>
    <w:rsid w:val="00551FC2"/>
    <w:rsid w:val="00552784"/>
    <w:rsid w:val="00553027"/>
    <w:rsid w:val="00553194"/>
    <w:rsid w:val="00553389"/>
    <w:rsid w:val="005542E2"/>
    <w:rsid w:val="005545C0"/>
    <w:rsid w:val="00554909"/>
    <w:rsid w:val="005553B8"/>
    <w:rsid w:val="0055579F"/>
    <w:rsid w:val="00555CD0"/>
    <w:rsid w:val="00555FD1"/>
    <w:rsid w:val="005560BB"/>
    <w:rsid w:val="0055612A"/>
    <w:rsid w:val="0055616C"/>
    <w:rsid w:val="005564FE"/>
    <w:rsid w:val="00556756"/>
    <w:rsid w:val="0055693F"/>
    <w:rsid w:val="00557158"/>
    <w:rsid w:val="00557973"/>
    <w:rsid w:val="00557E90"/>
    <w:rsid w:val="00560007"/>
    <w:rsid w:val="00560520"/>
    <w:rsid w:val="00560B43"/>
    <w:rsid w:val="00560BE2"/>
    <w:rsid w:val="00560D64"/>
    <w:rsid w:val="0056190A"/>
    <w:rsid w:val="00561E27"/>
    <w:rsid w:val="005625BA"/>
    <w:rsid w:val="0056268F"/>
    <w:rsid w:val="00562E7E"/>
    <w:rsid w:val="00562FCC"/>
    <w:rsid w:val="005635B7"/>
    <w:rsid w:val="00563687"/>
    <w:rsid w:val="00563961"/>
    <w:rsid w:val="00564010"/>
    <w:rsid w:val="00564309"/>
    <w:rsid w:val="00564453"/>
    <w:rsid w:val="005646FA"/>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1F6"/>
    <w:rsid w:val="00570B4C"/>
    <w:rsid w:val="00570C25"/>
    <w:rsid w:val="00570CFD"/>
    <w:rsid w:val="00570F36"/>
    <w:rsid w:val="005711A6"/>
    <w:rsid w:val="00571221"/>
    <w:rsid w:val="005713FD"/>
    <w:rsid w:val="00571CDC"/>
    <w:rsid w:val="00572612"/>
    <w:rsid w:val="00572B60"/>
    <w:rsid w:val="00572C70"/>
    <w:rsid w:val="00572CB4"/>
    <w:rsid w:val="005731D9"/>
    <w:rsid w:val="0057329F"/>
    <w:rsid w:val="005734E5"/>
    <w:rsid w:val="0057396D"/>
    <w:rsid w:val="005741C4"/>
    <w:rsid w:val="00574332"/>
    <w:rsid w:val="005748A6"/>
    <w:rsid w:val="00575144"/>
    <w:rsid w:val="0057594C"/>
    <w:rsid w:val="00575FC1"/>
    <w:rsid w:val="00576012"/>
    <w:rsid w:val="005761F0"/>
    <w:rsid w:val="005762AB"/>
    <w:rsid w:val="00576386"/>
    <w:rsid w:val="005763D9"/>
    <w:rsid w:val="0057658A"/>
    <w:rsid w:val="005765F4"/>
    <w:rsid w:val="00576857"/>
    <w:rsid w:val="00576B5A"/>
    <w:rsid w:val="00576D4C"/>
    <w:rsid w:val="00576DD1"/>
    <w:rsid w:val="00577350"/>
    <w:rsid w:val="0057738F"/>
    <w:rsid w:val="005775FF"/>
    <w:rsid w:val="00577853"/>
    <w:rsid w:val="00577F04"/>
    <w:rsid w:val="00577FA6"/>
    <w:rsid w:val="00577FC5"/>
    <w:rsid w:val="00580F93"/>
    <w:rsid w:val="005811F9"/>
    <w:rsid w:val="005817ED"/>
    <w:rsid w:val="00581C47"/>
    <w:rsid w:val="00581EDE"/>
    <w:rsid w:val="00582A17"/>
    <w:rsid w:val="00582A18"/>
    <w:rsid w:val="00582E7D"/>
    <w:rsid w:val="00583BDB"/>
    <w:rsid w:val="00584354"/>
    <w:rsid w:val="00584541"/>
    <w:rsid w:val="005848FA"/>
    <w:rsid w:val="00584DDB"/>
    <w:rsid w:val="0058516F"/>
    <w:rsid w:val="00585284"/>
    <w:rsid w:val="005854E4"/>
    <w:rsid w:val="0058567C"/>
    <w:rsid w:val="00585A01"/>
    <w:rsid w:val="00585BE7"/>
    <w:rsid w:val="00585E5D"/>
    <w:rsid w:val="0058624E"/>
    <w:rsid w:val="0058647C"/>
    <w:rsid w:val="00586804"/>
    <w:rsid w:val="00586D6B"/>
    <w:rsid w:val="00587034"/>
    <w:rsid w:val="00587538"/>
    <w:rsid w:val="00587557"/>
    <w:rsid w:val="00587778"/>
    <w:rsid w:val="00587E8D"/>
    <w:rsid w:val="00587F1C"/>
    <w:rsid w:val="005904DA"/>
    <w:rsid w:val="00590A2D"/>
    <w:rsid w:val="00590B9A"/>
    <w:rsid w:val="00590D00"/>
    <w:rsid w:val="005910BE"/>
    <w:rsid w:val="00591325"/>
    <w:rsid w:val="0059156E"/>
    <w:rsid w:val="00591662"/>
    <w:rsid w:val="0059174A"/>
    <w:rsid w:val="00591D57"/>
    <w:rsid w:val="00591E3D"/>
    <w:rsid w:val="00592049"/>
    <w:rsid w:val="00592293"/>
    <w:rsid w:val="005927FB"/>
    <w:rsid w:val="005928E4"/>
    <w:rsid w:val="00592A1A"/>
    <w:rsid w:val="0059322A"/>
    <w:rsid w:val="005933BB"/>
    <w:rsid w:val="00593C9E"/>
    <w:rsid w:val="00593D85"/>
    <w:rsid w:val="005942C8"/>
    <w:rsid w:val="005944F7"/>
    <w:rsid w:val="0059465C"/>
    <w:rsid w:val="005946E2"/>
    <w:rsid w:val="005948B2"/>
    <w:rsid w:val="00594917"/>
    <w:rsid w:val="00594B64"/>
    <w:rsid w:val="00594E23"/>
    <w:rsid w:val="005951B5"/>
    <w:rsid w:val="005951C1"/>
    <w:rsid w:val="005960CC"/>
    <w:rsid w:val="005969D7"/>
    <w:rsid w:val="00596B15"/>
    <w:rsid w:val="00596B5F"/>
    <w:rsid w:val="00596E36"/>
    <w:rsid w:val="00596F15"/>
    <w:rsid w:val="005970CA"/>
    <w:rsid w:val="0059740B"/>
    <w:rsid w:val="00597B55"/>
    <w:rsid w:val="00597F79"/>
    <w:rsid w:val="005A0037"/>
    <w:rsid w:val="005A035F"/>
    <w:rsid w:val="005A0AAD"/>
    <w:rsid w:val="005A0D8A"/>
    <w:rsid w:val="005A0F7D"/>
    <w:rsid w:val="005A1566"/>
    <w:rsid w:val="005A172B"/>
    <w:rsid w:val="005A1843"/>
    <w:rsid w:val="005A2927"/>
    <w:rsid w:val="005A2B34"/>
    <w:rsid w:val="005A36D5"/>
    <w:rsid w:val="005A3EB2"/>
    <w:rsid w:val="005A4297"/>
    <w:rsid w:val="005A4436"/>
    <w:rsid w:val="005A4523"/>
    <w:rsid w:val="005A49DD"/>
    <w:rsid w:val="005A4A02"/>
    <w:rsid w:val="005A54D4"/>
    <w:rsid w:val="005A55DE"/>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437"/>
    <w:rsid w:val="005B053B"/>
    <w:rsid w:val="005B067D"/>
    <w:rsid w:val="005B067E"/>
    <w:rsid w:val="005B0F15"/>
    <w:rsid w:val="005B115B"/>
    <w:rsid w:val="005B119B"/>
    <w:rsid w:val="005B1266"/>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657"/>
    <w:rsid w:val="005B385A"/>
    <w:rsid w:val="005B3DBA"/>
    <w:rsid w:val="005B450A"/>
    <w:rsid w:val="005B482D"/>
    <w:rsid w:val="005B492C"/>
    <w:rsid w:val="005B4B57"/>
    <w:rsid w:val="005B5635"/>
    <w:rsid w:val="005B570D"/>
    <w:rsid w:val="005B57D2"/>
    <w:rsid w:val="005B5B07"/>
    <w:rsid w:val="005B5CC9"/>
    <w:rsid w:val="005B5FED"/>
    <w:rsid w:val="005B5FFC"/>
    <w:rsid w:val="005B60EB"/>
    <w:rsid w:val="005B66F8"/>
    <w:rsid w:val="005B6835"/>
    <w:rsid w:val="005B6B8C"/>
    <w:rsid w:val="005B6B92"/>
    <w:rsid w:val="005B72E0"/>
    <w:rsid w:val="005B7470"/>
    <w:rsid w:val="005B75A5"/>
    <w:rsid w:val="005B7F56"/>
    <w:rsid w:val="005C0C2C"/>
    <w:rsid w:val="005C180D"/>
    <w:rsid w:val="005C1CE6"/>
    <w:rsid w:val="005C1E6B"/>
    <w:rsid w:val="005C20E5"/>
    <w:rsid w:val="005C22E1"/>
    <w:rsid w:val="005C2778"/>
    <w:rsid w:val="005C2789"/>
    <w:rsid w:val="005C28F8"/>
    <w:rsid w:val="005C29B6"/>
    <w:rsid w:val="005C2B2D"/>
    <w:rsid w:val="005C2C98"/>
    <w:rsid w:val="005C2F1D"/>
    <w:rsid w:val="005C2FB3"/>
    <w:rsid w:val="005C3564"/>
    <w:rsid w:val="005C3611"/>
    <w:rsid w:val="005C37D1"/>
    <w:rsid w:val="005C38F0"/>
    <w:rsid w:val="005C3C99"/>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D0479"/>
    <w:rsid w:val="005D0588"/>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6B8"/>
    <w:rsid w:val="005D5FFB"/>
    <w:rsid w:val="005D6A10"/>
    <w:rsid w:val="005D6F87"/>
    <w:rsid w:val="005D702E"/>
    <w:rsid w:val="005D74A7"/>
    <w:rsid w:val="005D76C8"/>
    <w:rsid w:val="005D7953"/>
    <w:rsid w:val="005D7A63"/>
    <w:rsid w:val="005D7CEF"/>
    <w:rsid w:val="005D7DBC"/>
    <w:rsid w:val="005D7F46"/>
    <w:rsid w:val="005E02BD"/>
    <w:rsid w:val="005E089E"/>
    <w:rsid w:val="005E08C6"/>
    <w:rsid w:val="005E0989"/>
    <w:rsid w:val="005E0F1B"/>
    <w:rsid w:val="005E102C"/>
    <w:rsid w:val="005E11E8"/>
    <w:rsid w:val="005E12F2"/>
    <w:rsid w:val="005E130B"/>
    <w:rsid w:val="005E1447"/>
    <w:rsid w:val="005E1B4A"/>
    <w:rsid w:val="005E1B68"/>
    <w:rsid w:val="005E1E13"/>
    <w:rsid w:val="005E201F"/>
    <w:rsid w:val="005E2023"/>
    <w:rsid w:val="005E22B4"/>
    <w:rsid w:val="005E3034"/>
    <w:rsid w:val="005E3231"/>
    <w:rsid w:val="005E342D"/>
    <w:rsid w:val="005E37AB"/>
    <w:rsid w:val="005E5034"/>
    <w:rsid w:val="005E5187"/>
    <w:rsid w:val="005E5275"/>
    <w:rsid w:val="005E5405"/>
    <w:rsid w:val="005E54B6"/>
    <w:rsid w:val="005E54CF"/>
    <w:rsid w:val="005E5B7C"/>
    <w:rsid w:val="005E5C14"/>
    <w:rsid w:val="005E6BBE"/>
    <w:rsid w:val="005E70DF"/>
    <w:rsid w:val="005E7306"/>
    <w:rsid w:val="005E7386"/>
    <w:rsid w:val="005E75FE"/>
    <w:rsid w:val="005E77CF"/>
    <w:rsid w:val="005E7C70"/>
    <w:rsid w:val="005E7DB5"/>
    <w:rsid w:val="005E7DCD"/>
    <w:rsid w:val="005F03A5"/>
    <w:rsid w:val="005F089D"/>
    <w:rsid w:val="005F0D1B"/>
    <w:rsid w:val="005F10FB"/>
    <w:rsid w:val="005F1587"/>
    <w:rsid w:val="005F1895"/>
    <w:rsid w:val="005F18EF"/>
    <w:rsid w:val="005F1B14"/>
    <w:rsid w:val="005F2104"/>
    <w:rsid w:val="005F2653"/>
    <w:rsid w:val="005F2FCB"/>
    <w:rsid w:val="005F35E0"/>
    <w:rsid w:val="005F373F"/>
    <w:rsid w:val="005F38D6"/>
    <w:rsid w:val="005F38E4"/>
    <w:rsid w:val="005F39F2"/>
    <w:rsid w:val="005F4043"/>
    <w:rsid w:val="005F44C9"/>
    <w:rsid w:val="005F4762"/>
    <w:rsid w:val="005F48DE"/>
    <w:rsid w:val="005F4A62"/>
    <w:rsid w:val="005F519E"/>
    <w:rsid w:val="005F51C6"/>
    <w:rsid w:val="005F5263"/>
    <w:rsid w:val="005F52F7"/>
    <w:rsid w:val="005F5D9A"/>
    <w:rsid w:val="005F605D"/>
    <w:rsid w:val="005F6753"/>
    <w:rsid w:val="005F6793"/>
    <w:rsid w:val="005F6841"/>
    <w:rsid w:val="005F6913"/>
    <w:rsid w:val="005F6974"/>
    <w:rsid w:val="005F6A0A"/>
    <w:rsid w:val="005F6C29"/>
    <w:rsid w:val="005F6D56"/>
    <w:rsid w:val="005F70DF"/>
    <w:rsid w:val="005F79F1"/>
    <w:rsid w:val="0060043C"/>
    <w:rsid w:val="00600532"/>
    <w:rsid w:val="006006C0"/>
    <w:rsid w:val="00600A5E"/>
    <w:rsid w:val="006010E9"/>
    <w:rsid w:val="00601136"/>
    <w:rsid w:val="00601307"/>
    <w:rsid w:val="00601966"/>
    <w:rsid w:val="0060198E"/>
    <w:rsid w:val="00601DA3"/>
    <w:rsid w:val="0060245E"/>
    <w:rsid w:val="00602775"/>
    <w:rsid w:val="006028F6"/>
    <w:rsid w:val="0060295B"/>
    <w:rsid w:val="006029B0"/>
    <w:rsid w:val="00602C77"/>
    <w:rsid w:val="00602D2A"/>
    <w:rsid w:val="00602D53"/>
    <w:rsid w:val="00602F54"/>
    <w:rsid w:val="00603CC0"/>
    <w:rsid w:val="006041E9"/>
    <w:rsid w:val="006044E6"/>
    <w:rsid w:val="006048E7"/>
    <w:rsid w:val="0060586F"/>
    <w:rsid w:val="00605B84"/>
    <w:rsid w:val="00606261"/>
    <w:rsid w:val="006062EE"/>
    <w:rsid w:val="006067FC"/>
    <w:rsid w:val="00606874"/>
    <w:rsid w:val="006068C5"/>
    <w:rsid w:val="00606CED"/>
    <w:rsid w:val="00606F60"/>
    <w:rsid w:val="00607BE8"/>
    <w:rsid w:val="00607C56"/>
    <w:rsid w:val="00607F7E"/>
    <w:rsid w:val="00610013"/>
    <w:rsid w:val="006100E6"/>
    <w:rsid w:val="00610669"/>
    <w:rsid w:val="00610A96"/>
    <w:rsid w:val="00610B10"/>
    <w:rsid w:val="00610F95"/>
    <w:rsid w:val="00611313"/>
    <w:rsid w:val="00611397"/>
    <w:rsid w:val="00611455"/>
    <w:rsid w:val="0061185B"/>
    <w:rsid w:val="00611AE7"/>
    <w:rsid w:val="00611C26"/>
    <w:rsid w:val="00612397"/>
    <w:rsid w:val="006128A2"/>
    <w:rsid w:val="00612F98"/>
    <w:rsid w:val="0061346F"/>
    <w:rsid w:val="0061357B"/>
    <w:rsid w:val="0061399A"/>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27B"/>
    <w:rsid w:val="00620CBC"/>
    <w:rsid w:val="00620FAB"/>
    <w:rsid w:val="00621216"/>
    <w:rsid w:val="006213D9"/>
    <w:rsid w:val="006216A3"/>
    <w:rsid w:val="00621E04"/>
    <w:rsid w:val="00622163"/>
    <w:rsid w:val="00622C08"/>
    <w:rsid w:val="00623254"/>
    <w:rsid w:val="00623349"/>
    <w:rsid w:val="00623473"/>
    <w:rsid w:val="00624042"/>
    <w:rsid w:val="006247C1"/>
    <w:rsid w:val="006249A8"/>
    <w:rsid w:val="00624E6C"/>
    <w:rsid w:val="00624E9F"/>
    <w:rsid w:val="00624EC5"/>
    <w:rsid w:val="00624F61"/>
    <w:rsid w:val="006257A3"/>
    <w:rsid w:val="00625C67"/>
    <w:rsid w:val="00625CD6"/>
    <w:rsid w:val="00625D1A"/>
    <w:rsid w:val="006261E9"/>
    <w:rsid w:val="00626237"/>
    <w:rsid w:val="00626718"/>
    <w:rsid w:val="00626B69"/>
    <w:rsid w:val="006276BB"/>
    <w:rsid w:val="006278A2"/>
    <w:rsid w:val="00627BDA"/>
    <w:rsid w:val="006304C0"/>
    <w:rsid w:val="006305D6"/>
    <w:rsid w:val="0063077A"/>
    <w:rsid w:val="00630B4D"/>
    <w:rsid w:val="00630C05"/>
    <w:rsid w:val="00630D07"/>
    <w:rsid w:val="00630DF0"/>
    <w:rsid w:val="00631128"/>
    <w:rsid w:val="006313EF"/>
    <w:rsid w:val="006316BD"/>
    <w:rsid w:val="00631823"/>
    <w:rsid w:val="00631C4F"/>
    <w:rsid w:val="006324F6"/>
    <w:rsid w:val="00633359"/>
    <w:rsid w:val="00633DA6"/>
    <w:rsid w:val="00633DEE"/>
    <w:rsid w:val="006340A4"/>
    <w:rsid w:val="006343F9"/>
    <w:rsid w:val="00634688"/>
    <w:rsid w:val="00634783"/>
    <w:rsid w:val="0063540C"/>
    <w:rsid w:val="00635839"/>
    <w:rsid w:val="006358C8"/>
    <w:rsid w:val="006358DA"/>
    <w:rsid w:val="00635B64"/>
    <w:rsid w:val="00635F5D"/>
    <w:rsid w:val="00635F93"/>
    <w:rsid w:val="006361C8"/>
    <w:rsid w:val="00636C83"/>
    <w:rsid w:val="00636CAE"/>
    <w:rsid w:val="00636EEA"/>
    <w:rsid w:val="00637303"/>
    <w:rsid w:val="00637769"/>
    <w:rsid w:val="006378B0"/>
    <w:rsid w:val="006378C2"/>
    <w:rsid w:val="00637C7C"/>
    <w:rsid w:val="0064051B"/>
    <w:rsid w:val="0064054B"/>
    <w:rsid w:val="006412CD"/>
    <w:rsid w:val="00641DFB"/>
    <w:rsid w:val="00641E7A"/>
    <w:rsid w:val="00642049"/>
    <w:rsid w:val="00642956"/>
    <w:rsid w:val="00642C1B"/>
    <w:rsid w:val="00643280"/>
    <w:rsid w:val="0064357B"/>
    <w:rsid w:val="00643C82"/>
    <w:rsid w:val="006441AA"/>
    <w:rsid w:val="00644300"/>
    <w:rsid w:val="00644428"/>
    <w:rsid w:val="00644A8A"/>
    <w:rsid w:val="00644AC0"/>
    <w:rsid w:val="00645553"/>
    <w:rsid w:val="006461B1"/>
    <w:rsid w:val="0064643B"/>
    <w:rsid w:val="00646828"/>
    <w:rsid w:val="00646B20"/>
    <w:rsid w:val="00646F11"/>
    <w:rsid w:val="00646F91"/>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B79"/>
    <w:rsid w:val="00650E5C"/>
    <w:rsid w:val="006518E0"/>
    <w:rsid w:val="00651C84"/>
    <w:rsid w:val="00651D6C"/>
    <w:rsid w:val="00651EF0"/>
    <w:rsid w:val="00651F7E"/>
    <w:rsid w:val="006522D3"/>
    <w:rsid w:val="00652453"/>
    <w:rsid w:val="00652906"/>
    <w:rsid w:val="00652D91"/>
    <w:rsid w:val="0065351B"/>
    <w:rsid w:val="006543F2"/>
    <w:rsid w:val="00654687"/>
    <w:rsid w:val="006546D5"/>
    <w:rsid w:val="006559FF"/>
    <w:rsid w:val="00655F0B"/>
    <w:rsid w:val="00656B21"/>
    <w:rsid w:val="00656BBE"/>
    <w:rsid w:val="00657392"/>
    <w:rsid w:val="00657A90"/>
    <w:rsid w:val="00660768"/>
    <w:rsid w:val="006607B9"/>
    <w:rsid w:val="00660CCC"/>
    <w:rsid w:val="00661160"/>
    <w:rsid w:val="00661654"/>
    <w:rsid w:val="00661F64"/>
    <w:rsid w:val="006622E7"/>
    <w:rsid w:val="006626B6"/>
    <w:rsid w:val="00662F9E"/>
    <w:rsid w:val="00663863"/>
    <w:rsid w:val="00663C9F"/>
    <w:rsid w:val="00663EE6"/>
    <w:rsid w:val="006643E3"/>
    <w:rsid w:val="00664ACA"/>
    <w:rsid w:val="00664B56"/>
    <w:rsid w:val="00665089"/>
    <w:rsid w:val="00665F7A"/>
    <w:rsid w:val="00666193"/>
    <w:rsid w:val="00666470"/>
    <w:rsid w:val="0066652B"/>
    <w:rsid w:val="006666A6"/>
    <w:rsid w:val="00666C9C"/>
    <w:rsid w:val="00666D19"/>
    <w:rsid w:val="00666F45"/>
    <w:rsid w:val="00667F08"/>
    <w:rsid w:val="00667F85"/>
    <w:rsid w:val="006707E4"/>
    <w:rsid w:val="00670B0E"/>
    <w:rsid w:val="00670B51"/>
    <w:rsid w:val="0067148B"/>
    <w:rsid w:val="006717A2"/>
    <w:rsid w:val="00671AB2"/>
    <w:rsid w:val="00671ABA"/>
    <w:rsid w:val="00671B66"/>
    <w:rsid w:val="00671C63"/>
    <w:rsid w:val="00672B09"/>
    <w:rsid w:val="00672B91"/>
    <w:rsid w:val="00673241"/>
    <w:rsid w:val="00673974"/>
    <w:rsid w:val="00674251"/>
    <w:rsid w:val="006747A4"/>
    <w:rsid w:val="00674BA6"/>
    <w:rsid w:val="00674DA6"/>
    <w:rsid w:val="0067518E"/>
    <w:rsid w:val="006751EA"/>
    <w:rsid w:val="00675218"/>
    <w:rsid w:val="00675634"/>
    <w:rsid w:val="00675887"/>
    <w:rsid w:val="00675D3E"/>
    <w:rsid w:val="0067621E"/>
    <w:rsid w:val="00676A3B"/>
    <w:rsid w:val="006776CF"/>
    <w:rsid w:val="00677AF4"/>
    <w:rsid w:val="00677D21"/>
    <w:rsid w:val="00680194"/>
    <w:rsid w:val="006802CA"/>
    <w:rsid w:val="00680E95"/>
    <w:rsid w:val="00681411"/>
    <w:rsid w:val="0068146F"/>
    <w:rsid w:val="006815C0"/>
    <w:rsid w:val="00681FE9"/>
    <w:rsid w:val="00682314"/>
    <w:rsid w:val="00682656"/>
    <w:rsid w:val="00682774"/>
    <w:rsid w:val="0068299F"/>
    <w:rsid w:val="00683049"/>
    <w:rsid w:val="00683A38"/>
    <w:rsid w:val="00684287"/>
    <w:rsid w:val="006843EA"/>
    <w:rsid w:val="0068454E"/>
    <w:rsid w:val="00684773"/>
    <w:rsid w:val="00684B99"/>
    <w:rsid w:val="00684C04"/>
    <w:rsid w:val="00684D50"/>
    <w:rsid w:val="006853B4"/>
    <w:rsid w:val="006853EE"/>
    <w:rsid w:val="0068540B"/>
    <w:rsid w:val="00685754"/>
    <w:rsid w:val="0068579D"/>
    <w:rsid w:val="00685CA1"/>
    <w:rsid w:val="00685E96"/>
    <w:rsid w:val="00686571"/>
    <w:rsid w:val="00686B9E"/>
    <w:rsid w:val="00687089"/>
    <w:rsid w:val="006874D9"/>
    <w:rsid w:val="00687559"/>
    <w:rsid w:val="006876C4"/>
    <w:rsid w:val="00687A1C"/>
    <w:rsid w:val="00687D02"/>
    <w:rsid w:val="00687D2F"/>
    <w:rsid w:val="0069035A"/>
    <w:rsid w:val="00691049"/>
    <w:rsid w:val="006914FE"/>
    <w:rsid w:val="00691D48"/>
    <w:rsid w:val="00691F87"/>
    <w:rsid w:val="00691FB5"/>
    <w:rsid w:val="00691FF9"/>
    <w:rsid w:val="0069240E"/>
    <w:rsid w:val="006924A7"/>
    <w:rsid w:val="006926AA"/>
    <w:rsid w:val="00692A91"/>
    <w:rsid w:val="0069306D"/>
    <w:rsid w:val="006932E7"/>
    <w:rsid w:val="00693329"/>
    <w:rsid w:val="00693544"/>
    <w:rsid w:val="00693BA3"/>
    <w:rsid w:val="00693CAA"/>
    <w:rsid w:val="006943B6"/>
    <w:rsid w:val="00694433"/>
    <w:rsid w:val="00694919"/>
    <w:rsid w:val="00694ADE"/>
    <w:rsid w:val="00694CA1"/>
    <w:rsid w:val="006952EE"/>
    <w:rsid w:val="00695AC8"/>
    <w:rsid w:val="00695F90"/>
    <w:rsid w:val="006961BF"/>
    <w:rsid w:val="00696694"/>
    <w:rsid w:val="00696BDF"/>
    <w:rsid w:val="00696EE6"/>
    <w:rsid w:val="00696FD0"/>
    <w:rsid w:val="006976F3"/>
    <w:rsid w:val="00697737"/>
    <w:rsid w:val="00697918"/>
    <w:rsid w:val="006A0477"/>
    <w:rsid w:val="006A0654"/>
    <w:rsid w:val="006A066F"/>
    <w:rsid w:val="006A09EC"/>
    <w:rsid w:val="006A0A1A"/>
    <w:rsid w:val="006A19F2"/>
    <w:rsid w:val="006A1A4C"/>
    <w:rsid w:val="006A1FCF"/>
    <w:rsid w:val="006A2668"/>
    <w:rsid w:val="006A28E7"/>
    <w:rsid w:val="006A2C84"/>
    <w:rsid w:val="006A2ED4"/>
    <w:rsid w:val="006A3217"/>
    <w:rsid w:val="006A36C8"/>
    <w:rsid w:val="006A3A11"/>
    <w:rsid w:val="006A3F8B"/>
    <w:rsid w:val="006A4095"/>
    <w:rsid w:val="006A42E2"/>
    <w:rsid w:val="006A4598"/>
    <w:rsid w:val="006A4851"/>
    <w:rsid w:val="006A4CAE"/>
    <w:rsid w:val="006A4D7A"/>
    <w:rsid w:val="006A4FEF"/>
    <w:rsid w:val="006A507F"/>
    <w:rsid w:val="006A5269"/>
    <w:rsid w:val="006A53C6"/>
    <w:rsid w:val="006A5460"/>
    <w:rsid w:val="006A60FE"/>
    <w:rsid w:val="006A6185"/>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B69"/>
    <w:rsid w:val="006B2E0A"/>
    <w:rsid w:val="006B2F12"/>
    <w:rsid w:val="006B344D"/>
    <w:rsid w:val="006B36DF"/>
    <w:rsid w:val="006B3CCF"/>
    <w:rsid w:val="006B42AA"/>
    <w:rsid w:val="006B46A1"/>
    <w:rsid w:val="006B49A4"/>
    <w:rsid w:val="006B4F73"/>
    <w:rsid w:val="006B5421"/>
    <w:rsid w:val="006B5948"/>
    <w:rsid w:val="006B5FAC"/>
    <w:rsid w:val="006B64E4"/>
    <w:rsid w:val="006B698F"/>
    <w:rsid w:val="006B7141"/>
    <w:rsid w:val="006B7154"/>
    <w:rsid w:val="006B78AC"/>
    <w:rsid w:val="006B7CC5"/>
    <w:rsid w:val="006C0334"/>
    <w:rsid w:val="006C13F4"/>
    <w:rsid w:val="006C16C3"/>
    <w:rsid w:val="006C1B2D"/>
    <w:rsid w:val="006C1BFE"/>
    <w:rsid w:val="006C2289"/>
    <w:rsid w:val="006C25F9"/>
    <w:rsid w:val="006C2805"/>
    <w:rsid w:val="006C2881"/>
    <w:rsid w:val="006C2917"/>
    <w:rsid w:val="006C2CED"/>
    <w:rsid w:val="006C3056"/>
    <w:rsid w:val="006C30DA"/>
    <w:rsid w:val="006C31C0"/>
    <w:rsid w:val="006C345B"/>
    <w:rsid w:val="006C353C"/>
    <w:rsid w:val="006C3AD7"/>
    <w:rsid w:val="006C3D0C"/>
    <w:rsid w:val="006C3FD6"/>
    <w:rsid w:val="006C40F9"/>
    <w:rsid w:val="006C5161"/>
    <w:rsid w:val="006C5256"/>
    <w:rsid w:val="006C52CA"/>
    <w:rsid w:val="006C5810"/>
    <w:rsid w:val="006C58E3"/>
    <w:rsid w:val="006C5996"/>
    <w:rsid w:val="006C5C10"/>
    <w:rsid w:val="006C5D14"/>
    <w:rsid w:val="006C5F19"/>
    <w:rsid w:val="006C5F4F"/>
    <w:rsid w:val="006C60AC"/>
    <w:rsid w:val="006C642B"/>
    <w:rsid w:val="006C66EE"/>
    <w:rsid w:val="006C7358"/>
    <w:rsid w:val="006C7618"/>
    <w:rsid w:val="006C79A4"/>
    <w:rsid w:val="006C7BD7"/>
    <w:rsid w:val="006C7E0F"/>
    <w:rsid w:val="006D02EC"/>
    <w:rsid w:val="006D0473"/>
    <w:rsid w:val="006D0633"/>
    <w:rsid w:val="006D07F3"/>
    <w:rsid w:val="006D08D9"/>
    <w:rsid w:val="006D0F6B"/>
    <w:rsid w:val="006D0F8B"/>
    <w:rsid w:val="006D1255"/>
    <w:rsid w:val="006D1958"/>
    <w:rsid w:val="006D1C09"/>
    <w:rsid w:val="006D2042"/>
    <w:rsid w:val="006D2545"/>
    <w:rsid w:val="006D2550"/>
    <w:rsid w:val="006D2B1D"/>
    <w:rsid w:val="006D2EB9"/>
    <w:rsid w:val="006D2F68"/>
    <w:rsid w:val="006D3267"/>
    <w:rsid w:val="006D3309"/>
    <w:rsid w:val="006D360E"/>
    <w:rsid w:val="006D40E8"/>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9E5"/>
    <w:rsid w:val="006D6B87"/>
    <w:rsid w:val="006D7630"/>
    <w:rsid w:val="006D7964"/>
    <w:rsid w:val="006D7B87"/>
    <w:rsid w:val="006D7B99"/>
    <w:rsid w:val="006D7C39"/>
    <w:rsid w:val="006E06B8"/>
    <w:rsid w:val="006E0722"/>
    <w:rsid w:val="006E09A3"/>
    <w:rsid w:val="006E0B82"/>
    <w:rsid w:val="006E0C20"/>
    <w:rsid w:val="006E0CA6"/>
    <w:rsid w:val="006E1081"/>
    <w:rsid w:val="006E16C6"/>
    <w:rsid w:val="006E170A"/>
    <w:rsid w:val="006E1854"/>
    <w:rsid w:val="006E1CF5"/>
    <w:rsid w:val="006E22F5"/>
    <w:rsid w:val="006E23F2"/>
    <w:rsid w:val="006E3050"/>
    <w:rsid w:val="006E3633"/>
    <w:rsid w:val="006E3840"/>
    <w:rsid w:val="006E3AF1"/>
    <w:rsid w:val="006E3B5C"/>
    <w:rsid w:val="006E3F31"/>
    <w:rsid w:val="006E4043"/>
    <w:rsid w:val="006E4595"/>
    <w:rsid w:val="006E46AA"/>
    <w:rsid w:val="006E4ED1"/>
    <w:rsid w:val="006E6231"/>
    <w:rsid w:val="006E6485"/>
    <w:rsid w:val="006E6542"/>
    <w:rsid w:val="006E66FC"/>
    <w:rsid w:val="006E694C"/>
    <w:rsid w:val="006E6A90"/>
    <w:rsid w:val="006E7128"/>
    <w:rsid w:val="006E716A"/>
    <w:rsid w:val="006E7B33"/>
    <w:rsid w:val="006F0017"/>
    <w:rsid w:val="006F040D"/>
    <w:rsid w:val="006F04FA"/>
    <w:rsid w:val="006F059D"/>
    <w:rsid w:val="006F05C3"/>
    <w:rsid w:val="006F080F"/>
    <w:rsid w:val="006F0A2A"/>
    <w:rsid w:val="006F1197"/>
    <w:rsid w:val="006F126B"/>
    <w:rsid w:val="006F1FAC"/>
    <w:rsid w:val="006F208F"/>
    <w:rsid w:val="006F264D"/>
    <w:rsid w:val="006F2FA0"/>
    <w:rsid w:val="006F329A"/>
    <w:rsid w:val="006F3622"/>
    <w:rsid w:val="006F3B41"/>
    <w:rsid w:val="006F5112"/>
    <w:rsid w:val="006F531B"/>
    <w:rsid w:val="006F5366"/>
    <w:rsid w:val="006F5996"/>
    <w:rsid w:val="006F5D49"/>
    <w:rsid w:val="006F6888"/>
    <w:rsid w:val="006F74DF"/>
    <w:rsid w:val="006F774B"/>
    <w:rsid w:val="006F7EC9"/>
    <w:rsid w:val="0070064A"/>
    <w:rsid w:val="007008DA"/>
    <w:rsid w:val="00700C36"/>
    <w:rsid w:val="00700F56"/>
    <w:rsid w:val="00701887"/>
    <w:rsid w:val="00701A5A"/>
    <w:rsid w:val="00701DC9"/>
    <w:rsid w:val="00701EE9"/>
    <w:rsid w:val="00702429"/>
    <w:rsid w:val="007027A0"/>
    <w:rsid w:val="007032C2"/>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01B"/>
    <w:rsid w:val="00707386"/>
    <w:rsid w:val="0070742F"/>
    <w:rsid w:val="0070768C"/>
    <w:rsid w:val="00707CDD"/>
    <w:rsid w:val="00707DD0"/>
    <w:rsid w:val="00710006"/>
    <w:rsid w:val="007104C8"/>
    <w:rsid w:val="00710623"/>
    <w:rsid w:val="00710717"/>
    <w:rsid w:val="007109CE"/>
    <w:rsid w:val="007109EE"/>
    <w:rsid w:val="0071117D"/>
    <w:rsid w:val="00711B57"/>
    <w:rsid w:val="00711E32"/>
    <w:rsid w:val="0071231D"/>
    <w:rsid w:val="007126E0"/>
    <w:rsid w:val="007127F7"/>
    <w:rsid w:val="0071280A"/>
    <w:rsid w:val="0071296D"/>
    <w:rsid w:val="0071304E"/>
    <w:rsid w:val="00713209"/>
    <w:rsid w:val="007138C4"/>
    <w:rsid w:val="00713B12"/>
    <w:rsid w:val="00713E35"/>
    <w:rsid w:val="00713F07"/>
    <w:rsid w:val="00714526"/>
    <w:rsid w:val="007148D1"/>
    <w:rsid w:val="00714987"/>
    <w:rsid w:val="00714AD8"/>
    <w:rsid w:val="00714DD7"/>
    <w:rsid w:val="00715383"/>
    <w:rsid w:val="00715430"/>
    <w:rsid w:val="0071559D"/>
    <w:rsid w:val="00715694"/>
    <w:rsid w:val="007157D0"/>
    <w:rsid w:val="0071592A"/>
    <w:rsid w:val="00715A8B"/>
    <w:rsid w:val="00715FB3"/>
    <w:rsid w:val="00716234"/>
    <w:rsid w:val="007165B9"/>
    <w:rsid w:val="0071677A"/>
    <w:rsid w:val="0071682C"/>
    <w:rsid w:val="007168DF"/>
    <w:rsid w:val="00717546"/>
    <w:rsid w:val="0071755D"/>
    <w:rsid w:val="0071756A"/>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2A56"/>
    <w:rsid w:val="007234EB"/>
    <w:rsid w:val="007235CC"/>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5C23"/>
    <w:rsid w:val="007262ED"/>
    <w:rsid w:val="007268BE"/>
    <w:rsid w:val="00726CD9"/>
    <w:rsid w:val="00726D9F"/>
    <w:rsid w:val="00726E63"/>
    <w:rsid w:val="00726E97"/>
    <w:rsid w:val="0072779C"/>
    <w:rsid w:val="007277BC"/>
    <w:rsid w:val="00727DAD"/>
    <w:rsid w:val="00727E6E"/>
    <w:rsid w:val="0073005B"/>
    <w:rsid w:val="007303BB"/>
    <w:rsid w:val="00730657"/>
    <w:rsid w:val="007307ED"/>
    <w:rsid w:val="00730935"/>
    <w:rsid w:val="00730963"/>
    <w:rsid w:val="007309C4"/>
    <w:rsid w:val="00730C40"/>
    <w:rsid w:val="0073165F"/>
    <w:rsid w:val="0073197B"/>
    <w:rsid w:val="00731A19"/>
    <w:rsid w:val="00731A57"/>
    <w:rsid w:val="00731BCE"/>
    <w:rsid w:val="00731E1B"/>
    <w:rsid w:val="0073207F"/>
    <w:rsid w:val="0073232A"/>
    <w:rsid w:val="0073240A"/>
    <w:rsid w:val="007325E8"/>
    <w:rsid w:val="00732C9B"/>
    <w:rsid w:val="0073341D"/>
    <w:rsid w:val="00733AD1"/>
    <w:rsid w:val="00733BEE"/>
    <w:rsid w:val="00733E10"/>
    <w:rsid w:val="00734051"/>
    <w:rsid w:val="0073422C"/>
    <w:rsid w:val="00735030"/>
    <w:rsid w:val="0073524A"/>
    <w:rsid w:val="007357ED"/>
    <w:rsid w:val="00736171"/>
    <w:rsid w:val="00736579"/>
    <w:rsid w:val="00737272"/>
    <w:rsid w:val="0073727A"/>
    <w:rsid w:val="00737764"/>
    <w:rsid w:val="007403D1"/>
    <w:rsid w:val="007407E8"/>
    <w:rsid w:val="0074090A"/>
    <w:rsid w:val="007415FE"/>
    <w:rsid w:val="00741912"/>
    <w:rsid w:val="00741975"/>
    <w:rsid w:val="00741B79"/>
    <w:rsid w:val="00742078"/>
    <w:rsid w:val="00742144"/>
    <w:rsid w:val="00742A38"/>
    <w:rsid w:val="007431E0"/>
    <w:rsid w:val="00743863"/>
    <w:rsid w:val="00743B86"/>
    <w:rsid w:val="00743C05"/>
    <w:rsid w:val="00744704"/>
    <w:rsid w:val="007447A8"/>
    <w:rsid w:val="00744A2D"/>
    <w:rsid w:val="00744BAC"/>
    <w:rsid w:val="007452BA"/>
    <w:rsid w:val="00745FE3"/>
    <w:rsid w:val="00746103"/>
    <w:rsid w:val="007467AC"/>
    <w:rsid w:val="007467B7"/>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B1B"/>
    <w:rsid w:val="007536A8"/>
    <w:rsid w:val="00753ABF"/>
    <w:rsid w:val="00753D03"/>
    <w:rsid w:val="00753F40"/>
    <w:rsid w:val="007543E6"/>
    <w:rsid w:val="0075473C"/>
    <w:rsid w:val="007548E9"/>
    <w:rsid w:val="00754DC5"/>
    <w:rsid w:val="00755367"/>
    <w:rsid w:val="00755703"/>
    <w:rsid w:val="007557CF"/>
    <w:rsid w:val="00755FCD"/>
    <w:rsid w:val="007560A9"/>
    <w:rsid w:val="007561CA"/>
    <w:rsid w:val="007567DD"/>
    <w:rsid w:val="007570E1"/>
    <w:rsid w:val="007571CD"/>
    <w:rsid w:val="00757225"/>
    <w:rsid w:val="00757499"/>
    <w:rsid w:val="00757A7D"/>
    <w:rsid w:val="00757E73"/>
    <w:rsid w:val="00757EF5"/>
    <w:rsid w:val="00760016"/>
    <w:rsid w:val="00760424"/>
    <w:rsid w:val="00760AB3"/>
    <w:rsid w:val="00760C6F"/>
    <w:rsid w:val="007610A5"/>
    <w:rsid w:val="0076167C"/>
    <w:rsid w:val="0076173A"/>
    <w:rsid w:val="00761910"/>
    <w:rsid w:val="00761C91"/>
    <w:rsid w:val="00761CF2"/>
    <w:rsid w:val="007624F4"/>
    <w:rsid w:val="007626F3"/>
    <w:rsid w:val="00762777"/>
    <w:rsid w:val="007627EA"/>
    <w:rsid w:val="00762E81"/>
    <w:rsid w:val="007631DC"/>
    <w:rsid w:val="0076360A"/>
    <w:rsid w:val="0076378B"/>
    <w:rsid w:val="007639FC"/>
    <w:rsid w:val="00763AE6"/>
    <w:rsid w:val="00763CA3"/>
    <w:rsid w:val="00764416"/>
    <w:rsid w:val="00764B10"/>
    <w:rsid w:val="0076512F"/>
    <w:rsid w:val="007651F5"/>
    <w:rsid w:val="007657DC"/>
    <w:rsid w:val="00765808"/>
    <w:rsid w:val="00765D1F"/>
    <w:rsid w:val="007662F2"/>
    <w:rsid w:val="0076641F"/>
    <w:rsid w:val="00766516"/>
    <w:rsid w:val="00766ABF"/>
    <w:rsid w:val="00766B62"/>
    <w:rsid w:val="00766CA3"/>
    <w:rsid w:val="00766E66"/>
    <w:rsid w:val="00767627"/>
    <w:rsid w:val="00767F9A"/>
    <w:rsid w:val="00767FBF"/>
    <w:rsid w:val="007704F0"/>
    <w:rsid w:val="0077075D"/>
    <w:rsid w:val="0077103D"/>
    <w:rsid w:val="00771526"/>
    <w:rsid w:val="00771A52"/>
    <w:rsid w:val="00771EF2"/>
    <w:rsid w:val="0077244B"/>
    <w:rsid w:val="00772524"/>
    <w:rsid w:val="007725E0"/>
    <w:rsid w:val="0077295E"/>
    <w:rsid w:val="00772C9D"/>
    <w:rsid w:val="00774315"/>
    <w:rsid w:val="00774510"/>
    <w:rsid w:val="00774946"/>
    <w:rsid w:val="00774D19"/>
    <w:rsid w:val="00774F71"/>
    <w:rsid w:val="0077518C"/>
    <w:rsid w:val="007752BB"/>
    <w:rsid w:val="00775539"/>
    <w:rsid w:val="007757D2"/>
    <w:rsid w:val="0077583E"/>
    <w:rsid w:val="007759DD"/>
    <w:rsid w:val="00775DB1"/>
    <w:rsid w:val="0077612C"/>
    <w:rsid w:val="007766B7"/>
    <w:rsid w:val="00776A6A"/>
    <w:rsid w:val="00776D92"/>
    <w:rsid w:val="00776FB3"/>
    <w:rsid w:val="007775D1"/>
    <w:rsid w:val="00777921"/>
    <w:rsid w:val="00777DDF"/>
    <w:rsid w:val="00777E3C"/>
    <w:rsid w:val="00780525"/>
    <w:rsid w:val="00780870"/>
    <w:rsid w:val="0078150E"/>
    <w:rsid w:val="0078162E"/>
    <w:rsid w:val="00781D1D"/>
    <w:rsid w:val="00781FEF"/>
    <w:rsid w:val="007825AF"/>
    <w:rsid w:val="007827E3"/>
    <w:rsid w:val="00782AE2"/>
    <w:rsid w:val="00782E44"/>
    <w:rsid w:val="0078326F"/>
    <w:rsid w:val="00783272"/>
    <w:rsid w:val="007837C0"/>
    <w:rsid w:val="007837FF"/>
    <w:rsid w:val="00783902"/>
    <w:rsid w:val="00783C2B"/>
    <w:rsid w:val="00783E7C"/>
    <w:rsid w:val="00784356"/>
    <w:rsid w:val="00784B35"/>
    <w:rsid w:val="00784C6A"/>
    <w:rsid w:val="00784D4A"/>
    <w:rsid w:val="00784DA1"/>
    <w:rsid w:val="00784E7E"/>
    <w:rsid w:val="007852EF"/>
    <w:rsid w:val="00785751"/>
    <w:rsid w:val="00785CE6"/>
    <w:rsid w:val="00786109"/>
    <w:rsid w:val="0078650E"/>
    <w:rsid w:val="0078663A"/>
    <w:rsid w:val="0078665E"/>
    <w:rsid w:val="00786966"/>
    <w:rsid w:val="00786FEA"/>
    <w:rsid w:val="007871F3"/>
    <w:rsid w:val="0078720C"/>
    <w:rsid w:val="007872AD"/>
    <w:rsid w:val="007875BD"/>
    <w:rsid w:val="0078788B"/>
    <w:rsid w:val="00787B36"/>
    <w:rsid w:val="00787D9E"/>
    <w:rsid w:val="00787E12"/>
    <w:rsid w:val="00790402"/>
    <w:rsid w:val="00790535"/>
    <w:rsid w:val="00790548"/>
    <w:rsid w:val="00790CD8"/>
    <w:rsid w:val="00791240"/>
    <w:rsid w:val="00791AAE"/>
    <w:rsid w:val="00791B8E"/>
    <w:rsid w:val="00791F02"/>
    <w:rsid w:val="00792428"/>
    <w:rsid w:val="00792A62"/>
    <w:rsid w:val="00792A97"/>
    <w:rsid w:val="00792AF4"/>
    <w:rsid w:val="00792B4B"/>
    <w:rsid w:val="0079335F"/>
    <w:rsid w:val="00793430"/>
    <w:rsid w:val="00793C2D"/>
    <w:rsid w:val="00794BC7"/>
    <w:rsid w:val="00794E58"/>
    <w:rsid w:val="0079511E"/>
    <w:rsid w:val="00795132"/>
    <w:rsid w:val="00795322"/>
    <w:rsid w:val="0079574B"/>
    <w:rsid w:val="0079591E"/>
    <w:rsid w:val="00795B68"/>
    <w:rsid w:val="00795BE5"/>
    <w:rsid w:val="00795DCB"/>
    <w:rsid w:val="007960FB"/>
    <w:rsid w:val="00796304"/>
    <w:rsid w:val="0079635D"/>
    <w:rsid w:val="00796916"/>
    <w:rsid w:val="00796B2A"/>
    <w:rsid w:val="007972A1"/>
    <w:rsid w:val="00797367"/>
    <w:rsid w:val="007A000E"/>
    <w:rsid w:val="007A011D"/>
    <w:rsid w:val="007A0307"/>
    <w:rsid w:val="007A07F4"/>
    <w:rsid w:val="007A0CD7"/>
    <w:rsid w:val="007A0FA6"/>
    <w:rsid w:val="007A107A"/>
    <w:rsid w:val="007A15A1"/>
    <w:rsid w:val="007A18DD"/>
    <w:rsid w:val="007A1C84"/>
    <w:rsid w:val="007A1F61"/>
    <w:rsid w:val="007A1F7F"/>
    <w:rsid w:val="007A227F"/>
    <w:rsid w:val="007A2471"/>
    <w:rsid w:val="007A2929"/>
    <w:rsid w:val="007A3473"/>
    <w:rsid w:val="007A3504"/>
    <w:rsid w:val="007A399A"/>
    <w:rsid w:val="007A3F55"/>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290"/>
    <w:rsid w:val="007B24C1"/>
    <w:rsid w:val="007B2526"/>
    <w:rsid w:val="007B2893"/>
    <w:rsid w:val="007B2CC9"/>
    <w:rsid w:val="007B33EA"/>
    <w:rsid w:val="007B35C4"/>
    <w:rsid w:val="007B3BA9"/>
    <w:rsid w:val="007B3BD0"/>
    <w:rsid w:val="007B4C58"/>
    <w:rsid w:val="007B51F7"/>
    <w:rsid w:val="007B53AB"/>
    <w:rsid w:val="007B54B1"/>
    <w:rsid w:val="007B589E"/>
    <w:rsid w:val="007B5AF7"/>
    <w:rsid w:val="007B5B18"/>
    <w:rsid w:val="007B5BA9"/>
    <w:rsid w:val="007B5F1B"/>
    <w:rsid w:val="007B5F82"/>
    <w:rsid w:val="007B6067"/>
    <w:rsid w:val="007B681A"/>
    <w:rsid w:val="007B77EE"/>
    <w:rsid w:val="007B7B09"/>
    <w:rsid w:val="007B7EEC"/>
    <w:rsid w:val="007C0490"/>
    <w:rsid w:val="007C07FA"/>
    <w:rsid w:val="007C087A"/>
    <w:rsid w:val="007C0882"/>
    <w:rsid w:val="007C0C77"/>
    <w:rsid w:val="007C0F90"/>
    <w:rsid w:val="007C1523"/>
    <w:rsid w:val="007C1688"/>
    <w:rsid w:val="007C1689"/>
    <w:rsid w:val="007C1AC0"/>
    <w:rsid w:val="007C1BC5"/>
    <w:rsid w:val="007C1C0F"/>
    <w:rsid w:val="007C1E99"/>
    <w:rsid w:val="007C213A"/>
    <w:rsid w:val="007C21D0"/>
    <w:rsid w:val="007C21DD"/>
    <w:rsid w:val="007C23FC"/>
    <w:rsid w:val="007C2C7C"/>
    <w:rsid w:val="007C329D"/>
    <w:rsid w:val="007C32BC"/>
    <w:rsid w:val="007C33D9"/>
    <w:rsid w:val="007C3826"/>
    <w:rsid w:val="007C384A"/>
    <w:rsid w:val="007C3C12"/>
    <w:rsid w:val="007C3E0E"/>
    <w:rsid w:val="007C3E4E"/>
    <w:rsid w:val="007C44B8"/>
    <w:rsid w:val="007C4A1B"/>
    <w:rsid w:val="007C4A7F"/>
    <w:rsid w:val="007C4AF6"/>
    <w:rsid w:val="007C4C1E"/>
    <w:rsid w:val="007C4D43"/>
    <w:rsid w:val="007C4E2C"/>
    <w:rsid w:val="007C533C"/>
    <w:rsid w:val="007C58C4"/>
    <w:rsid w:val="007C6290"/>
    <w:rsid w:val="007C6534"/>
    <w:rsid w:val="007C6928"/>
    <w:rsid w:val="007C6EF4"/>
    <w:rsid w:val="007C7007"/>
    <w:rsid w:val="007C737F"/>
    <w:rsid w:val="007C7D51"/>
    <w:rsid w:val="007C7DCC"/>
    <w:rsid w:val="007C7F82"/>
    <w:rsid w:val="007D050D"/>
    <w:rsid w:val="007D0A2B"/>
    <w:rsid w:val="007D1197"/>
    <w:rsid w:val="007D129A"/>
    <w:rsid w:val="007D14DF"/>
    <w:rsid w:val="007D2088"/>
    <w:rsid w:val="007D21AE"/>
    <w:rsid w:val="007D21E6"/>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32F"/>
    <w:rsid w:val="007D6554"/>
    <w:rsid w:val="007D6C0F"/>
    <w:rsid w:val="007D7346"/>
    <w:rsid w:val="007D741D"/>
    <w:rsid w:val="007D7C72"/>
    <w:rsid w:val="007E0035"/>
    <w:rsid w:val="007E0108"/>
    <w:rsid w:val="007E0258"/>
    <w:rsid w:val="007E06F2"/>
    <w:rsid w:val="007E0C78"/>
    <w:rsid w:val="007E18EB"/>
    <w:rsid w:val="007E19D9"/>
    <w:rsid w:val="007E1A91"/>
    <w:rsid w:val="007E3F5D"/>
    <w:rsid w:val="007E4075"/>
    <w:rsid w:val="007E4101"/>
    <w:rsid w:val="007E42B5"/>
    <w:rsid w:val="007E4B3B"/>
    <w:rsid w:val="007E5153"/>
    <w:rsid w:val="007E516E"/>
    <w:rsid w:val="007E535E"/>
    <w:rsid w:val="007E5375"/>
    <w:rsid w:val="007E5E08"/>
    <w:rsid w:val="007E63B0"/>
    <w:rsid w:val="007E6663"/>
    <w:rsid w:val="007E6A57"/>
    <w:rsid w:val="007E7405"/>
    <w:rsid w:val="007E755F"/>
    <w:rsid w:val="007E75C0"/>
    <w:rsid w:val="007F0259"/>
    <w:rsid w:val="007F0810"/>
    <w:rsid w:val="007F0AA0"/>
    <w:rsid w:val="007F100A"/>
    <w:rsid w:val="007F120E"/>
    <w:rsid w:val="007F12AB"/>
    <w:rsid w:val="007F145D"/>
    <w:rsid w:val="007F1AD7"/>
    <w:rsid w:val="007F1BCC"/>
    <w:rsid w:val="007F1DB6"/>
    <w:rsid w:val="007F201C"/>
    <w:rsid w:val="007F24CE"/>
    <w:rsid w:val="007F2542"/>
    <w:rsid w:val="007F2933"/>
    <w:rsid w:val="007F2A87"/>
    <w:rsid w:val="007F2D00"/>
    <w:rsid w:val="007F2D60"/>
    <w:rsid w:val="007F3946"/>
    <w:rsid w:val="007F3DE6"/>
    <w:rsid w:val="007F3E1F"/>
    <w:rsid w:val="007F3E6F"/>
    <w:rsid w:val="007F3EC8"/>
    <w:rsid w:val="007F417D"/>
    <w:rsid w:val="007F4316"/>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4A0"/>
    <w:rsid w:val="00804731"/>
    <w:rsid w:val="0080494E"/>
    <w:rsid w:val="0080497E"/>
    <w:rsid w:val="00804AF9"/>
    <w:rsid w:val="008051AB"/>
    <w:rsid w:val="00805364"/>
    <w:rsid w:val="00805704"/>
    <w:rsid w:val="00805B3B"/>
    <w:rsid w:val="00805DAD"/>
    <w:rsid w:val="00805DF4"/>
    <w:rsid w:val="008062E5"/>
    <w:rsid w:val="008063AE"/>
    <w:rsid w:val="00806707"/>
    <w:rsid w:val="008067E5"/>
    <w:rsid w:val="00806AC4"/>
    <w:rsid w:val="008070C4"/>
    <w:rsid w:val="008071DA"/>
    <w:rsid w:val="008074A7"/>
    <w:rsid w:val="008074B5"/>
    <w:rsid w:val="008077EE"/>
    <w:rsid w:val="00807CF2"/>
    <w:rsid w:val="00807DBB"/>
    <w:rsid w:val="00807F2A"/>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0B6"/>
    <w:rsid w:val="0081323D"/>
    <w:rsid w:val="008134CF"/>
    <w:rsid w:val="0081371C"/>
    <w:rsid w:val="008139EF"/>
    <w:rsid w:val="00813B81"/>
    <w:rsid w:val="00813B9B"/>
    <w:rsid w:val="00813D74"/>
    <w:rsid w:val="00813EC1"/>
    <w:rsid w:val="00813FE1"/>
    <w:rsid w:val="0081408F"/>
    <w:rsid w:val="00814F00"/>
    <w:rsid w:val="00814FF6"/>
    <w:rsid w:val="00815038"/>
    <w:rsid w:val="00815206"/>
    <w:rsid w:val="00815623"/>
    <w:rsid w:val="00815A54"/>
    <w:rsid w:val="00815CA1"/>
    <w:rsid w:val="00815F35"/>
    <w:rsid w:val="00816636"/>
    <w:rsid w:val="008167C0"/>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DCC"/>
    <w:rsid w:val="00821E40"/>
    <w:rsid w:val="00822483"/>
    <w:rsid w:val="00823276"/>
    <w:rsid w:val="0082351A"/>
    <w:rsid w:val="008235B9"/>
    <w:rsid w:val="00823655"/>
    <w:rsid w:val="00823A69"/>
    <w:rsid w:val="00823EC5"/>
    <w:rsid w:val="008244B0"/>
    <w:rsid w:val="00824840"/>
    <w:rsid w:val="00824C3B"/>
    <w:rsid w:val="00824D50"/>
    <w:rsid w:val="00825087"/>
    <w:rsid w:val="0082565F"/>
    <w:rsid w:val="0082585F"/>
    <w:rsid w:val="00825879"/>
    <w:rsid w:val="00826389"/>
    <w:rsid w:val="00826714"/>
    <w:rsid w:val="00826FBE"/>
    <w:rsid w:val="00827174"/>
    <w:rsid w:val="008272A2"/>
    <w:rsid w:val="008279AC"/>
    <w:rsid w:val="0083058F"/>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166"/>
    <w:rsid w:val="00833244"/>
    <w:rsid w:val="00833795"/>
    <w:rsid w:val="00833E35"/>
    <w:rsid w:val="008343E8"/>
    <w:rsid w:val="008344B0"/>
    <w:rsid w:val="0083493B"/>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40639"/>
    <w:rsid w:val="008410A2"/>
    <w:rsid w:val="0084117E"/>
    <w:rsid w:val="00841268"/>
    <w:rsid w:val="008412D3"/>
    <w:rsid w:val="008417FE"/>
    <w:rsid w:val="00841968"/>
    <w:rsid w:val="00841E5C"/>
    <w:rsid w:val="008421CD"/>
    <w:rsid w:val="00842227"/>
    <w:rsid w:val="008427F7"/>
    <w:rsid w:val="00843183"/>
    <w:rsid w:val="0084338B"/>
    <w:rsid w:val="008439FD"/>
    <w:rsid w:val="00843A63"/>
    <w:rsid w:val="00843DF1"/>
    <w:rsid w:val="0084400C"/>
    <w:rsid w:val="008440E8"/>
    <w:rsid w:val="0084433A"/>
    <w:rsid w:val="0084444F"/>
    <w:rsid w:val="008444CF"/>
    <w:rsid w:val="00844EBA"/>
    <w:rsid w:val="00845064"/>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F25"/>
    <w:rsid w:val="00850840"/>
    <w:rsid w:val="0085185E"/>
    <w:rsid w:val="00851C56"/>
    <w:rsid w:val="00851D7C"/>
    <w:rsid w:val="00851E50"/>
    <w:rsid w:val="0085231B"/>
    <w:rsid w:val="0085248C"/>
    <w:rsid w:val="008525A9"/>
    <w:rsid w:val="00852800"/>
    <w:rsid w:val="00852959"/>
    <w:rsid w:val="00852BB5"/>
    <w:rsid w:val="00852E88"/>
    <w:rsid w:val="00852FE9"/>
    <w:rsid w:val="00853203"/>
    <w:rsid w:val="00853566"/>
    <w:rsid w:val="0085374E"/>
    <w:rsid w:val="0085399D"/>
    <w:rsid w:val="0085463F"/>
    <w:rsid w:val="008547C3"/>
    <w:rsid w:val="008548A7"/>
    <w:rsid w:val="008548BE"/>
    <w:rsid w:val="00854BA5"/>
    <w:rsid w:val="0085535D"/>
    <w:rsid w:val="00856364"/>
    <w:rsid w:val="008563F9"/>
    <w:rsid w:val="0085640E"/>
    <w:rsid w:val="00856C7A"/>
    <w:rsid w:val="00856D94"/>
    <w:rsid w:val="00856FF3"/>
    <w:rsid w:val="008571B9"/>
    <w:rsid w:val="0085744B"/>
    <w:rsid w:val="00857924"/>
    <w:rsid w:val="00857D75"/>
    <w:rsid w:val="00857E9E"/>
    <w:rsid w:val="00860174"/>
    <w:rsid w:val="008605DF"/>
    <w:rsid w:val="00860C7A"/>
    <w:rsid w:val="00860E28"/>
    <w:rsid w:val="00860E42"/>
    <w:rsid w:val="00861082"/>
    <w:rsid w:val="00861652"/>
    <w:rsid w:val="00861BD8"/>
    <w:rsid w:val="00861EDC"/>
    <w:rsid w:val="008620BC"/>
    <w:rsid w:val="008621B3"/>
    <w:rsid w:val="00862596"/>
    <w:rsid w:val="008627C4"/>
    <w:rsid w:val="008628E2"/>
    <w:rsid w:val="00863C9C"/>
    <w:rsid w:val="008641A0"/>
    <w:rsid w:val="00864427"/>
    <w:rsid w:val="0086459A"/>
    <w:rsid w:val="00864D17"/>
    <w:rsid w:val="00865014"/>
    <w:rsid w:val="0086511B"/>
    <w:rsid w:val="00865158"/>
    <w:rsid w:val="0086519F"/>
    <w:rsid w:val="00866350"/>
    <w:rsid w:val="00866529"/>
    <w:rsid w:val="008667F8"/>
    <w:rsid w:val="0086683F"/>
    <w:rsid w:val="00866915"/>
    <w:rsid w:val="0086694A"/>
    <w:rsid w:val="00866E3D"/>
    <w:rsid w:val="00866FB9"/>
    <w:rsid w:val="00867367"/>
    <w:rsid w:val="0086747A"/>
    <w:rsid w:val="008676C3"/>
    <w:rsid w:val="00870306"/>
    <w:rsid w:val="00870963"/>
    <w:rsid w:val="00870F65"/>
    <w:rsid w:val="008716A8"/>
    <w:rsid w:val="00871D0D"/>
    <w:rsid w:val="008720C0"/>
    <w:rsid w:val="00872795"/>
    <w:rsid w:val="00873140"/>
    <w:rsid w:val="00873649"/>
    <w:rsid w:val="008736B7"/>
    <w:rsid w:val="00874035"/>
    <w:rsid w:val="008741D3"/>
    <w:rsid w:val="008743F9"/>
    <w:rsid w:val="00874C29"/>
    <w:rsid w:val="00874DE9"/>
    <w:rsid w:val="00874F4E"/>
    <w:rsid w:val="00874F78"/>
    <w:rsid w:val="00875881"/>
    <w:rsid w:val="008759CE"/>
    <w:rsid w:val="00875C63"/>
    <w:rsid w:val="00875CD7"/>
    <w:rsid w:val="00876646"/>
    <w:rsid w:val="00876689"/>
    <w:rsid w:val="00876A9A"/>
    <w:rsid w:val="00876E21"/>
    <w:rsid w:val="00877122"/>
    <w:rsid w:val="008771DD"/>
    <w:rsid w:val="008806CE"/>
    <w:rsid w:val="00880707"/>
    <w:rsid w:val="00880948"/>
    <w:rsid w:val="00880AC8"/>
    <w:rsid w:val="00880F90"/>
    <w:rsid w:val="00880FB2"/>
    <w:rsid w:val="00881CC1"/>
    <w:rsid w:val="00881D3D"/>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4F9C"/>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1A"/>
    <w:rsid w:val="00891ADB"/>
    <w:rsid w:val="00891B3E"/>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69F"/>
    <w:rsid w:val="00895A4B"/>
    <w:rsid w:val="00896112"/>
    <w:rsid w:val="00896117"/>
    <w:rsid w:val="00896AB1"/>
    <w:rsid w:val="00896EE7"/>
    <w:rsid w:val="00897380"/>
    <w:rsid w:val="0089763B"/>
    <w:rsid w:val="00897755"/>
    <w:rsid w:val="008A0079"/>
    <w:rsid w:val="008A0507"/>
    <w:rsid w:val="008A0927"/>
    <w:rsid w:val="008A0ADE"/>
    <w:rsid w:val="008A1858"/>
    <w:rsid w:val="008A259E"/>
    <w:rsid w:val="008A28E2"/>
    <w:rsid w:val="008A2925"/>
    <w:rsid w:val="008A29DF"/>
    <w:rsid w:val="008A3500"/>
    <w:rsid w:val="008A35A6"/>
    <w:rsid w:val="008A39BF"/>
    <w:rsid w:val="008A3C50"/>
    <w:rsid w:val="008A4229"/>
    <w:rsid w:val="008A458D"/>
    <w:rsid w:val="008A478B"/>
    <w:rsid w:val="008A4A05"/>
    <w:rsid w:val="008A4B61"/>
    <w:rsid w:val="008A4D61"/>
    <w:rsid w:val="008A521B"/>
    <w:rsid w:val="008A5DB9"/>
    <w:rsid w:val="008A5F61"/>
    <w:rsid w:val="008A6040"/>
    <w:rsid w:val="008A6045"/>
    <w:rsid w:val="008A60FE"/>
    <w:rsid w:val="008A6D16"/>
    <w:rsid w:val="008A764B"/>
    <w:rsid w:val="008A76F3"/>
    <w:rsid w:val="008A7CE2"/>
    <w:rsid w:val="008B088B"/>
    <w:rsid w:val="008B0DBB"/>
    <w:rsid w:val="008B0EED"/>
    <w:rsid w:val="008B1150"/>
    <w:rsid w:val="008B11A5"/>
    <w:rsid w:val="008B1594"/>
    <w:rsid w:val="008B1A8C"/>
    <w:rsid w:val="008B1EFB"/>
    <w:rsid w:val="008B22CC"/>
    <w:rsid w:val="008B2566"/>
    <w:rsid w:val="008B2680"/>
    <w:rsid w:val="008B317D"/>
    <w:rsid w:val="008B38CA"/>
    <w:rsid w:val="008B3A2C"/>
    <w:rsid w:val="008B3A44"/>
    <w:rsid w:val="008B42DC"/>
    <w:rsid w:val="008B4453"/>
    <w:rsid w:val="008B4C7E"/>
    <w:rsid w:val="008B4F41"/>
    <w:rsid w:val="008B5097"/>
    <w:rsid w:val="008B547B"/>
    <w:rsid w:val="008B630C"/>
    <w:rsid w:val="008B664B"/>
    <w:rsid w:val="008B6CBC"/>
    <w:rsid w:val="008B6E80"/>
    <w:rsid w:val="008B72CA"/>
    <w:rsid w:val="008B769F"/>
    <w:rsid w:val="008B7D50"/>
    <w:rsid w:val="008C03E5"/>
    <w:rsid w:val="008C0616"/>
    <w:rsid w:val="008C06BC"/>
    <w:rsid w:val="008C0C9F"/>
    <w:rsid w:val="008C1259"/>
    <w:rsid w:val="008C12A9"/>
    <w:rsid w:val="008C16A1"/>
    <w:rsid w:val="008C18C6"/>
    <w:rsid w:val="008C1D50"/>
    <w:rsid w:val="008C1D95"/>
    <w:rsid w:val="008C206D"/>
    <w:rsid w:val="008C2180"/>
    <w:rsid w:val="008C2904"/>
    <w:rsid w:val="008C2CA2"/>
    <w:rsid w:val="008C2D33"/>
    <w:rsid w:val="008C2EA3"/>
    <w:rsid w:val="008C306E"/>
    <w:rsid w:val="008C31DA"/>
    <w:rsid w:val="008C3A72"/>
    <w:rsid w:val="008C3D18"/>
    <w:rsid w:val="008C3EFF"/>
    <w:rsid w:val="008C42D0"/>
    <w:rsid w:val="008C43BE"/>
    <w:rsid w:val="008C47CA"/>
    <w:rsid w:val="008C47CC"/>
    <w:rsid w:val="008C4855"/>
    <w:rsid w:val="008C49CB"/>
    <w:rsid w:val="008C4AA1"/>
    <w:rsid w:val="008C4B9C"/>
    <w:rsid w:val="008C51AF"/>
    <w:rsid w:val="008C520B"/>
    <w:rsid w:val="008C53AB"/>
    <w:rsid w:val="008C5445"/>
    <w:rsid w:val="008C584C"/>
    <w:rsid w:val="008C591D"/>
    <w:rsid w:val="008C5994"/>
    <w:rsid w:val="008C5A2A"/>
    <w:rsid w:val="008C5CFC"/>
    <w:rsid w:val="008C5EFD"/>
    <w:rsid w:val="008C6052"/>
    <w:rsid w:val="008C63B0"/>
    <w:rsid w:val="008C6B79"/>
    <w:rsid w:val="008C6C0E"/>
    <w:rsid w:val="008C6D28"/>
    <w:rsid w:val="008C6E31"/>
    <w:rsid w:val="008C7171"/>
    <w:rsid w:val="008C7251"/>
    <w:rsid w:val="008C765B"/>
    <w:rsid w:val="008C7690"/>
    <w:rsid w:val="008C776F"/>
    <w:rsid w:val="008C779B"/>
    <w:rsid w:val="008C7B2C"/>
    <w:rsid w:val="008C7B44"/>
    <w:rsid w:val="008C7ED0"/>
    <w:rsid w:val="008D000E"/>
    <w:rsid w:val="008D00CC"/>
    <w:rsid w:val="008D0465"/>
    <w:rsid w:val="008D0566"/>
    <w:rsid w:val="008D0578"/>
    <w:rsid w:val="008D0615"/>
    <w:rsid w:val="008D0956"/>
    <w:rsid w:val="008D1048"/>
    <w:rsid w:val="008D1AE7"/>
    <w:rsid w:val="008D1E95"/>
    <w:rsid w:val="008D1F8C"/>
    <w:rsid w:val="008D206E"/>
    <w:rsid w:val="008D238C"/>
    <w:rsid w:val="008D2460"/>
    <w:rsid w:val="008D2B4D"/>
    <w:rsid w:val="008D2ECE"/>
    <w:rsid w:val="008D2FA1"/>
    <w:rsid w:val="008D3209"/>
    <w:rsid w:val="008D33AC"/>
    <w:rsid w:val="008D33B2"/>
    <w:rsid w:val="008D3673"/>
    <w:rsid w:val="008D3AA2"/>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D7F48"/>
    <w:rsid w:val="008E06BC"/>
    <w:rsid w:val="008E0728"/>
    <w:rsid w:val="008E0762"/>
    <w:rsid w:val="008E07AD"/>
    <w:rsid w:val="008E115D"/>
    <w:rsid w:val="008E1182"/>
    <w:rsid w:val="008E142F"/>
    <w:rsid w:val="008E2240"/>
    <w:rsid w:val="008E24FD"/>
    <w:rsid w:val="008E252B"/>
    <w:rsid w:val="008E2CAA"/>
    <w:rsid w:val="008E2F87"/>
    <w:rsid w:val="008E2FDC"/>
    <w:rsid w:val="008E394B"/>
    <w:rsid w:val="008E3955"/>
    <w:rsid w:val="008E3E16"/>
    <w:rsid w:val="008E4606"/>
    <w:rsid w:val="008E5949"/>
    <w:rsid w:val="008E5AFD"/>
    <w:rsid w:val="008E602D"/>
    <w:rsid w:val="008E606F"/>
    <w:rsid w:val="008E60A7"/>
    <w:rsid w:val="008E62C4"/>
    <w:rsid w:val="008E6E79"/>
    <w:rsid w:val="008E7084"/>
    <w:rsid w:val="008E7891"/>
    <w:rsid w:val="008E7CE0"/>
    <w:rsid w:val="008E7E9A"/>
    <w:rsid w:val="008F0120"/>
    <w:rsid w:val="008F014F"/>
    <w:rsid w:val="008F08CF"/>
    <w:rsid w:val="008F0B73"/>
    <w:rsid w:val="008F0D61"/>
    <w:rsid w:val="008F0E2B"/>
    <w:rsid w:val="008F13A6"/>
    <w:rsid w:val="008F16FC"/>
    <w:rsid w:val="008F19F4"/>
    <w:rsid w:val="008F1D1C"/>
    <w:rsid w:val="008F1FFF"/>
    <w:rsid w:val="008F2036"/>
    <w:rsid w:val="008F252A"/>
    <w:rsid w:val="008F27DF"/>
    <w:rsid w:val="008F29E9"/>
    <w:rsid w:val="008F2A1F"/>
    <w:rsid w:val="008F2E48"/>
    <w:rsid w:val="008F30F0"/>
    <w:rsid w:val="008F3112"/>
    <w:rsid w:val="008F3B44"/>
    <w:rsid w:val="008F3BB2"/>
    <w:rsid w:val="008F40B9"/>
    <w:rsid w:val="008F4200"/>
    <w:rsid w:val="008F49B1"/>
    <w:rsid w:val="008F51D0"/>
    <w:rsid w:val="008F5407"/>
    <w:rsid w:val="008F5BCC"/>
    <w:rsid w:val="008F5ED5"/>
    <w:rsid w:val="008F6155"/>
    <w:rsid w:val="008F61CB"/>
    <w:rsid w:val="008F64DE"/>
    <w:rsid w:val="008F64F8"/>
    <w:rsid w:val="008F6571"/>
    <w:rsid w:val="008F67A0"/>
    <w:rsid w:val="008F67AB"/>
    <w:rsid w:val="008F6847"/>
    <w:rsid w:val="008F699D"/>
    <w:rsid w:val="008F6EF7"/>
    <w:rsid w:val="00900370"/>
    <w:rsid w:val="00900552"/>
    <w:rsid w:val="0090058C"/>
    <w:rsid w:val="00900953"/>
    <w:rsid w:val="00900ACD"/>
    <w:rsid w:val="00900B6A"/>
    <w:rsid w:val="00900D4B"/>
    <w:rsid w:val="00901035"/>
    <w:rsid w:val="0090132A"/>
    <w:rsid w:val="0090147E"/>
    <w:rsid w:val="009018F3"/>
    <w:rsid w:val="00901C53"/>
    <w:rsid w:val="00901DB0"/>
    <w:rsid w:val="00901ED3"/>
    <w:rsid w:val="009021A8"/>
    <w:rsid w:val="009028E3"/>
    <w:rsid w:val="00902B01"/>
    <w:rsid w:val="00902D9C"/>
    <w:rsid w:val="0090347B"/>
    <w:rsid w:val="00903624"/>
    <w:rsid w:val="00903B0F"/>
    <w:rsid w:val="00903EAB"/>
    <w:rsid w:val="00903F5B"/>
    <w:rsid w:val="00903FA2"/>
    <w:rsid w:val="00904453"/>
    <w:rsid w:val="00904855"/>
    <w:rsid w:val="00904AA2"/>
    <w:rsid w:val="00904D0E"/>
    <w:rsid w:val="00904E7B"/>
    <w:rsid w:val="0090544A"/>
    <w:rsid w:val="00905A3F"/>
    <w:rsid w:val="0090633A"/>
    <w:rsid w:val="00906453"/>
    <w:rsid w:val="00906927"/>
    <w:rsid w:val="00906A20"/>
    <w:rsid w:val="00906D2C"/>
    <w:rsid w:val="00906E96"/>
    <w:rsid w:val="00906E9C"/>
    <w:rsid w:val="00906F9F"/>
    <w:rsid w:val="0090726D"/>
    <w:rsid w:val="00907540"/>
    <w:rsid w:val="009079A1"/>
    <w:rsid w:val="00907A61"/>
    <w:rsid w:val="00907B11"/>
    <w:rsid w:val="00907BA0"/>
    <w:rsid w:val="00907CD2"/>
    <w:rsid w:val="00907CFD"/>
    <w:rsid w:val="00907D3D"/>
    <w:rsid w:val="00907D80"/>
    <w:rsid w:val="00907DD5"/>
    <w:rsid w:val="00907F78"/>
    <w:rsid w:val="00910611"/>
    <w:rsid w:val="009108B9"/>
    <w:rsid w:val="009118AD"/>
    <w:rsid w:val="00911BB8"/>
    <w:rsid w:val="00911E5B"/>
    <w:rsid w:val="00911E6C"/>
    <w:rsid w:val="009120AD"/>
    <w:rsid w:val="00912168"/>
    <w:rsid w:val="00912349"/>
    <w:rsid w:val="0091240F"/>
    <w:rsid w:val="0091285C"/>
    <w:rsid w:val="00912969"/>
    <w:rsid w:val="00913345"/>
    <w:rsid w:val="0091360D"/>
    <w:rsid w:val="009136F4"/>
    <w:rsid w:val="009138D9"/>
    <w:rsid w:val="00913A3A"/>
    <w:rsid w:val="00914547"/>
    <w:rsid w:val="00914834"/>
    <w:rsid w:val="009149F3"/>
    <w:rsid w:val="00914AA0"/>
    <w:rsid w:val="00914B7C"/>
    <w:rsid w:val="0091510A"/>
    <w:rsid w:val="00915185"/>
    <w:rsid w:val="0091534A"/>
    <w:rsid w:val="00915496"/>
    <w:rsid w:val="009155DE"/>
    <w:rsid w:val="00915748"/>
    <w:rsid w:val="009159BD"/>
    <w:rsid w:val="00915F05"/>
    <w:rsid w:val="00916559"/>
    <w:rsid w:val="00916831"/>
    <w:rsid w:val="0091686A"/>
    <w:rsid w:val="009169ED"/>
    <w:rsid w:val="009171DD"/>
    <w:rsid w:val="009173EA"/>
    <w:rsid w:val="00920722"/>
    <w:rsid w:val="0092073C"/>
    <w:rsid w:val="00920928"/>
    <w:rsid w:val="0092093E"/>
    <w:rsid w:val="00920CAF"/>
    <w:rsid w:val="00920D28"/>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11A"/>
    <w:rsid w:val="00923AF5"/>
    <w:rsid w:val="00924330"/>
    <w:rsid w:val="00924992"/>
    <w:rsid w:val="00924C84"/>
    <w:rsid w:val="00924CF8"/>
    <w:rsid w:val="009250D1"/>
    <w:rsid w:val="00925298"/>
    <w:rsid w:val="009254ED"/>
    <w:rsid w:val="0092565E"/>
    <w:rsid w:val="00925CCB"/>
    <w:rsid w:val="00925CDA"/>
    <w:rsid w:val="009263E9"/>
    <w:rsid w:val="00926449"/>
    <w:rsid w:val="00926E2E"/>
    <w:rsid w:val="009270DB"/>
    <w:rsid w:val="00927188"/>
    <w:rsid w:val="00927232"/>
    <w:rsid w:val="009276B3"/>
    <w:rsid w:val="00927B9C"/>
    <w:rsid w:val="00927BB2"/>
    <w:rsid w:val="009303D0"/>
    <w:rsid w:val="009305BE"/>
    <w:rsid w:val="009307C9"/>
    <w:rsid w:val="00930800"/>
    <w:rsid w:val="009308F2"/>
    <w:rsid w:val="00930D7E"/>
    <w:rsid w:val="00930E5C"/>
    <w:rsid w:val="00931139"/>
    <w:rsid w:val="0093117D"/>
    <w:rsid w:val="009313DD"/>
    <w:rsid w:val="0093160A"/>
    <w:rsid w:val="0093171E"/>
    <w:rsid w:val="0093188D"/>
    <w:rsid w:val="00931A11"/>
    <w:rsid w:val="00931B42"/>
    <w:rsid w:val="00931CF1"/>
    <w:rsid w:val="00931DD9"/>
    <w:rsid w:val="009323AF"/>
    <w:rsid w:val="009325F1"/>
    <w:rsid w:val="00932732"/>
    <w:rsid w:val="00932B89"/>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5B6"/>
    <w:rsid w:val="00937947"/>
    <w:rsid w:val="00937EAE"/>
    <w:rsid w:val="0094041E"/>
    <w:rsid w:val="009406D6"/>
    <w:rsid w:val="00940ABE"/>
    <w:rsid w:val="00940AC9"/>
    <w:rsid w:val="00940E4F"/>
    <w:rsid w:val="00941186"/>
    <w:rsid w:val="009413B6"/>
    <w:rsid w:val="009415F2"/>
    <w:rsid w:val="009416B6"/>
    <w:rsid w:val="009429D9"/>
    <w:rsid w:val="00942A4E"/>
    <w:rsid w:val="00942E0C"/>
    <w:rsid w:val="0094308E"/>
    <w:rsid w:val="009433FF"/>
    <w:rsid w:val="00943479"/>
    <w:rsid w:val="00943796"/>
    <w:rsid w:val="0094381E"/>
    <w:rsid w:val="00943822"/>
    <w:rsid w:val="0094382A"/>
    <w:rsid w:val="0094421A"/>
    <w:rsid w:val="00944264"/>
    <w:rsid w:val="00944580"/>
    <w:rsid w:val="0094475A"/>
    <w:rsid w:val="00944784"/>
    <w:rsid w:val="00944CC8"/>
    <w:rsid w:val="00945045"/>
    <w:rsid w:val="00945094"/>
    <w:rsid w:val="00945100"/>
    <w:rsid w:val="00945232"/>
    <w:rsid w:val="00945267"/>
    <w:rsid w:val="00945680"/>
    <w:rsid w:val="00945D79"/>
    <w:rsid w:val="00945F15"/>
    <w:rsid w:val="00945F59"/>
    <w:rsid w:val="00945FE1"/>
    <w:rsid w:val="009466F7"/>
    <w:rsid w:val="0094674E"/>
    <w:rsid w:val="00946DF5"/>
    <w:rsid w:val="009472C0"/>
    <w:rsid w:val="00947642"/>
    <w:rsid w:val="00947A5E"/>
    <w:rsid w:val="00947F26"/>
    <w:rsid w:val="00950177"/>
    <w:rsid w:val="009505E9"/>
    <w:rsid w:val="00950763"/>
    <w:rsid w:val="009509B2"/>
    <w:rsid w:val="00950E9F"/>
    <w:rsid w:val="00951049"/>
    <w:rsid w:val="00951093"/>
    <w:rsid w:val="009514EF"/>
    <w:rsid w:val="00951512"/>
    <w:rsid w:val="00951717"/>
    <w:rsid w:val="00951A13"/>
    <w:rsid w:val="00951B37"/>
    <w:rsid w:val="009521FD"/>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57B83"/>
    <w:rsid w:val="00957E0E"/>
    <w:rsid w:val="009600FA"/>
    <w:rsid w:val="0096118E"/>
    <w:rsid w:val="00961339"/>
    <w:rsid w:val="00961501"/>
    <w:rsid w:val="0096154F"/>
    <w:rsid w:val="00961B4D"/>
    <w:rsid w:val="0096206D"/>
    <w:rsid w:val="009624BE"/>
    <w:rsid w:val="0096294A"/>
    <w:rsid w:val="00962B0E"/>
    <w:rsid w:val="00963123"/>
    <w:rsid w:val="00963742"/>
    <w:rsid w:val="00963785"/>
    <w:rsid w:val="009637D0"/>
    <w:rsid w:val="00963941"/>
    <w:rsid w:val="00963A54"/>
    <w:rsid w:val="00963C30"/>
    <w:rsid w:val="00963DEC"/>
    <w:rsid w:val="00964297"/>
    <w:rsid w:val="009648B1"/>
    <w:rsid w:val="009648FA"/>
    <w:rsid w:val="00964F8E"/>
    <w:rsid w:val="009659D4"/>
    <w:rsid w:val="00965C7E"/>
    <w:rsid w:val="00965E86"/>
    <w:rsid w:val="00966BB3"/>
    <w:rsid w:val="00966D52"/>
    <w:rsid w:val="009673CA"/>
    <w:rsid w:val="0097036D"/>
    <w:rsid w:val="009704C5"/>
    <w:rsid w:val="00970C42"/>
    <w:rsid w:val="0097168D"/>
    <w:rsid w:val="00971954"/>
    <w:rsid w:val="00971D02"/>
    <w:rsid w:val="009725C3"/>
    <w:rsid w:val="00972967"/>
    <w:rsid w:val="009729B2"/>
    <w:rsid w:val="00972B34"/>
    <w:rsid w:val="0097304A"/>
    <w:rsid w:val="00973070"/>
    <w:rsid w:val="00973103"/>
    <w:rsid w:val="0097330A"/>
    <w:rsid w:val="00973535"/>
    <w:rsid w:val="00973A91"/>
    <w:rsid w:val="00973AFE"/>
    <w:rsid w:val="00973DEB"/>
    <w:rsid w:val="009744F4"/>
    <w:rsid w:val="0097457E"/>
    <w:rsid w:val="00974BAA"/>
    <w:rsid w:val="00974C2E"/>
    <w:rsid w:val="00975627"/>
    <w:rsid w:val="0097571C"/>
    <w:rsid w:val="009759EE"/>
    <w:rsid w:val="00975AE5"/>
    <w:rsid w:val="009762C7"/>
    <w:rsid w:val="00976BA2"/>
    <w:rsid w:val="00976C36"/>
    <w:rsid w:val="0097708E"/>
    <w:rsid w:val="0097738F"/>
    <w:rsid w:val="00977B4D"/>
    <w:rsid w:val="00980408"/>
    <w:rsid w:val="009807D6"/>
    <w:rsid w:val="0098100E"/>
    <w:rsid w:val="00981671"/>
    <w:rsid w:val="00981AE6"/>
    <w:rsid w:val="00981C36"/>
    <w:rsid w:val="00981F84"/>
    <w:rsid w:val="0098207F"/>
    <w:rsid w:val="0098218D"/>
    <w:rsid w:val="0098238C"/>
    <w:rsid w:val="009825CB"/>
    <w:rsid w:val="0098291A"/>
    <w:rsid w:val="0098324A"/>
    <w:rsid w:val="00983450"/>
    <w:rsid w:val="009837E5"/>
    <w:rsid w:val="00983A2C"/>
    <w:rsid w:val="00983B9A"/>
    <w:rsid w:val="00983CA6"/>
    <w:rsid w:val="00983CBB"/>
    <w:rsid w:val="00983D9A"/>
    <w:rsid w:val="0098412D"/>
    <w:rsid w:val="009843B4"/>
    <w:rsid w:val="009843FC"/>
    <w:rsid w:val="00984CE6"/>
    <w:rsid w:val="00984CFF"/>
    <w:rsid w:val="00985632"/>
    <w:rsid w:val="00985868"/>
    <w:rsid w:val="0098604D"/>
    <w:rsid w:val="00986DEE"/>
    <w:rsid w:val="00986E3E"/>
    <w:rsid w:val="0098711A"/>
    <w:rsid w:val="0098729F"/>
    <w:rsid w:val="0098742D"/>
    <w:rsid w:val="009876E8"/>
    <w:rsid w:val="00987732"/>
    <w:rsid w:val="009879DD"/>
    <w:rsid w:val="00987ACD"/>
    <w:rsid w:val="00987AD2"/>
    <w:rsid w:val="00987BF5"/>
    <w:rsid w:val="009900ED"/>
    <w:rsid w:val="009901E9"/>
    <w:rsid w:val="009901F6"/>
    <w:rsid w:val="00990227"/>
    <w:rsid w:val="00990612"/>
    <w:rsid w:val="00990AEB"/>
    <w:rsid w:val="00990B0C"/>
    <w:rsid w:val="00990C06"/>
    <w:rsid w:val="00990D19"/>
    <w:rsid w:val="00990F5C"/>
    <w:rsid w:val="00990F7B"/>
    <w:rsid w:val="0099116D"/>
    <w:rsid w:val="00991320"/>
    <w:rsid w:val="009913AB"/>
    <w:rsid w:val="0099161E"/>
    <w:rsid w:val="00991B55"/>
    <w:rsid w:val="00991F2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64C"/>
    <w:rsid w:val="009A2AB8"/>
    <w:rsid w:val="009A2B54"/>
    <w:rsid w:val="009A304E"/>
    <w:rsid w:val="009A3201"/>
    <w:rsid w:val="009A395B"/>
    <w:rsid w:val="009A3A64"/>
    <w:rsid w:val="009A3A81"/>
    <w:rsid w:val="009A3DED"/>
    <w:rsid w:val="009A3E7D"/>
    <w:rsid w:val="009A3F79"/>
    <w:rsid w:val="009A4067"/>
    <w:rsid w:val="009A417B"/>
    <w:rsid w:val="009A418E"/>
    <w:rsid w:val="009A450A"/>
    <w:rsid w:val="009A466C"/>
    <w:rsid w:val="009A4C2D"/>
    <w:rsid w:val="009A4E2A"/>
    <w:rsid w:val="009A532D"/>
    <w:rsid w:val="009A58B9"/>
    <w:rsid w:val="009A62E8"/>
    <w:rsid w:val="009A6693"/>
    <w:rsid w:val="009A72FA"/>
    <w:rsid w:val="009A7CA3"/>
    <w:rsid w:val="009B062F"/>
    <w:rsid w:val="009B0704"/>
    <w:rsid w:val="009B0714"/>
    <w:rsid w:val="009B074B"/>
    <w:rsid w:val="009B08D0"/>
    <w:rsid w:val="009B0FD4"/>
    <w:rsid w:val="009B16CD"/>
    <w:rsid w:val="009B17FF"/>
    <w:rsid w:val="009B194D"/>
    <w:rsid w:val="009B197E"/>
    <w:rsid w:val="009B19E2"/>
    <w:rsid w:val="009B1F08"/>
    <w:rsid w:val="009B215D"/>
    <w:rsid w:val="009B21CA"/>
    <w:rsid w:val="009B2440"/>
    <w:rsid w:val="009B28FE"/>
    <w:rsid w:val="009B29A4"/>
    <w:rsid w:val="009B2BBB"/>
    <w:rsid w:val="009B2D83"/>
    <w:rsid w:val="009B2F8C"/>
    <w:rsid w:val="009B37CF"/>
    <w:rsid w:val="009B387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A19"/>
    <w:rsid w:val="009C1A93"/>
    <w:rsid w:val="009C20AD"/>
    <w:rsid w:val="009C21C4"/>
    <w:rsid w:val="009C22E3"/>
    <w:rsid w:val="009C285E"/>
    <w:rsid w:val="009C28EA"/>
    <w:rsid w:val="009C2CDF"/>
    <w:rsid w:val="009C2EF9"/>
    <w:rsid w:val="009C35F0"/>
    <w:rsid w:val="009C3618"/>
    <w:rsid w:val="009C3707"/>
    <w:rsid w:val="009C3D11"/>
    <w:rsid w:val="009C4097"/>
    <w:rsid w:val="009C41E0"/>
    <w:rsid w:val="009C4617"/>
    <w:rsid w:val="009C487D"/>
    <w:rsid w:val="009C4A22"/>
    <w:rsid w:val="009C4B21"/>
    <w:rsid w:val="009C4C06"/>
    <w:rsid w:val="009C502C"/>
    <w:rsid w:val="009C5679"/>
    <w:rsid w:val="009C58F5"/>
    <w:rsid w:val="009C5927"/>
    <w:rsid w:val="009C5BF0"/>
    <w:rsid w:val="009C6394"/>
    <w:rsid w:val="009C68FD"/>
    <w:rsid w:val="009C69D6"/>
    <w:rsid w:val="009C6A27"/>
    <w:rsid w:val="009C6F92"/>
    <w:rsid w:val="009C798D"/>
    <w:rsid w:val="009C7F9A"/>
    <w:rsid w:val="009D0A44"/>
    <w:rsid w:val="009D1516"/>
    <w:rsid w:val="009D1B8A"/>
    <w:rsid w:val="009D1BB0"/>
    <w:rsid w:val="009D1BE7"/>
    <w:rsid w:val="009D23CA"/>
    <w:rsid w:val="009D271D"/>
    <w:rsid w:val="009D2A30"/>
    <w:rsid w:val="009D346B"/>
    <w:rsid w:val="009D361C"/>
    <w:rsid w:val="009D372D"/>
    <w:rsid w:val="009D391F"/>
    <w:rsid w:val="009D3CBC"/>
    <w:rsid w:val="009D3D8F"/>
    <w:rsid w:val="009D3E3A"/>
    <w:rsid w:val="009D3F62"/>
    <w:rsid w:val="009D4099"/>
    <w:rsid w:val="009D421C"/>
    <w:rsid w:val="009D494B"/>
    <w:rsid w:val="009D4B6C"/>
    <w:rsid w:val="009D52D9"/>
    <w:rsid w:val="009D60D5"/>
    <w:rsid w:val="009D620A"/>
    <w:rsid w:val="009D6578"/>
    <w:rsid w:val="009D6937"/>
    <w:rsid w:val="009D6A8C"/>
    <w:rsid w:val="009D6A9F"/>
    <w:rsid w:val="009D6DBD"/>
    <w:rsid w:val="009D718B"/>
    <w:rsid w:val="009D7964"/>
    <w:rsid w:val="009D7CBC"/>
    <w:rsid w:val="009E07D2"/>
    <w:rsid w:val="009E0CF3"/>
    <w:rsid w:val="009E124A"/>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28C"/>
    <w:rsid w:val="009F3715"/>
    <w:rsid w:val="009F3910"/>
    <w:rsid w:val="009F3B64"/>
    <w:rsid w:val="009F3DC7"/>
    <w:rsid w:val="009F4658"/>
    <w:rsid w:val="009F472E"/>
    <w:rsid w:val="009F4A71"/>
    <w:rsid w:val="009F4F4B"/>
    <w:rsid w:val="009F500B"/>
    <w:rsid w:val="009F537D"/>
    <w:rsid w:val="009F5735"/>
    <w:rsid w:val="009F57D8"/>
    <w:rsid w:val="009F592A"/>
    <w:rsid w:val="009F5C45"/>
    <w:rsid w:val="009F6167"/>
    <w:rsid w:val="009F61B7"/>
    <w:rsid w:val="009F63C9"/>
    <w:rsid w:val="009F6784"/>
    <w:rsid w:val="009F6868"/>
    <w:rsid w:val="009F7A4A"/>
    <w:rsid w:val="009F7B95"/>
    <w:rsid w:val="00A0052D"/>
    <w:rsid w:val="00A00A3F"/>
    <w:rsid w:val="00A00D65"/>
    <w:rsid w:val="00A01A5F"/>
    <w:rsid w:val="00A02A60"/>
    <w:rsid w:val="00A02EBC"/>
    <w:rsid w:val="00A039F8"/>
    <w:rsid w:val="00A03ADC"/>
    <w:rsid w:val="00A045D9"/>
    <w:rsid w:val="00A050AD"/>
    <w:rsid w:val="00A05437"/>
    <w:rsid w:val="00A054F2"/>
    <w:rsid w:val="00A0590B"/>
    <w:rsid w:val="00A061C0"/>
    <w:rsid w:val="00A06D62"/>
    <w:rsid w:val="00A075C9"/>
    <w:rsid w:val="00A0781D"/>
    <w:rsid w:val="00A0786F"/>
    <w:rsid w:val="00A07C2F"/>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2ECC"/>
    <w:rsid w:val="00A13129"/>
    <w:rsid w:val="00A131EE"/>
    <w:rsid w:val="00A13299"/>
    <w:rsid w:val="00A133BA"/>
    <w:rsid w:val="00A133ED"/>
    <w:rsid w:val="00A135C5"/>
    <w:rsid w:val="00A13797"/>
    <w:rsid w:val="00A141F4"/>
    <w:rsid w:val="00A142F2"/>
    <w:rsid w:val="00A1431E"/>
    <w:rsid w:val="00A145A1"/>
    <w:rsid w:val="00A14A93"/>
    <w:rsid w:val="00A14C40"/>
    <w:rsid w:val="00A14F9C"/>
    <w:rsid w:val="00A1523A"/>
    <w:rsid w:val="00A1554B"/>
    <w:rsid w:val="00A1556C"/>
    <w:rsid w:val="00A156BB"/>
    <w:rsid w:val="00A157C4"/>
    <w:rsid w:val="00A15F68"/>
    <w:rsid w:val="00A15F9D"/>
    <w:rsid w:val="00A161AC"/>
    <w:rsid w:val="00A16436"/>
    <w:rsid w:val="00A164B7"/>
    <w:rsid w:val="00A166DB"/>
    <w:rsid w:val="00A16BB5"/>
    <w:rsid w:val="00A1716E"/>
    <w:rsid w:val="00A17468"/>
    <w:rsid w:val="00A17FBB"/>
    <w:rsid w:val="00A20456"/>
    <w:rsid w:val="00A2056A"/>
    <w:rsid w:val="00A208F7"/>
    <w:rsid w:val="00A20A34"/>
    <w:rsid w:val="00A2119E"/>
    <w:rsid w:val="00A21B6C"/>
    <w:rsid w:val="00A21F5D"/>
    <w:rsid w:val="00A222A7"/>
    <w:rsid w:val="00A22A9F"/>
    <w:rsid w:val="00A23080"/>
    <w:rsid w:val="00A23092"/>
    <w:rsid w:val="00A239D8"/>
    <w:rsid w:val="00A23AB5"/>
    <w:rsid w:val="00A23ABE"/>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09"/>
    <w:rsid w:val="00A326C3"/>
    <w:rsid w:val="00A32A5A"/>
    <w:rsid w:val="00A33206"/>
    <w:rsid w:val="00A332F4"/>
    <w:rsid w:val="00A3352C"/>
    <w:rsid w:val="00A33F25"/>
    <w:rsid w:val="00A33FFA"/>
    <w:rsid w:val="00A343D6"/>
    <w:rsid w:val="00A349B0"/>
    <w:rsid w:val="00A34AAA"/>
    <w:rsid w:val="00A34EA3"/>
    <w:rsid w:val="00A35179"/>
    <w:rsid w:val="00A35884"/>
    <w:rsid w:val="00A35DE8"/>
    <w:rsid w:val="00A36B66"/>
    <w:rsid w:val="00A36C78"/>
    <w:rsid w:val="00A3706A"/>
    <w:rsid w:val="00A370C4"/>
    <w:rsid w:val="00A373C8"/>
    <w:rsid w:val="00A3755C"/>
    <w:rsid w:val="00A37748"/>
    <w:rsid w:val="00A37D9C"/>
    <w:rsid w:val="00A37E84"/>
    <w:rsid w:val="00A40BB5"/>
    <w:rsid w:val="00A41BEF"/>
    <w:rsid w:val="00A41C50"/>
    <w:rsid w:val="00A41E08"/>
    <w:rsid w:val="00A41F55"/>
    <w:rsid w:val="00A41FF8"/>
    <w:rsid w:val="00A420A7"/>
    <w:rsid w:val="00A42180"/>
    <w:rsid w:val="00A42193"/>
    <w:rsid w:val="00A4245F"/>
    <w:rsid w:val="00A4286E"/>
    <w:rsid w:val="00A42983"/>
    <w:rsid w:val="00A42A86"/>
    <w:rsid w:val="00A42C4A"/>
    <w:rsid w:val="00A43142"/>
    <w:rsid w:val="00A432BC"/>
    <w:rsid w:val="00A43439"/>
    <w:rsid w:val="00A437D1"/>
    <w:rsid w:val="00A438EB"/>
    <w:rsid w:val="00A43B1B"/>
    <w:rsid w:val="00A4414B"/>
    <w:rsid w:val="00A44242"/>
    <w:rsid w:val="00A4444D"/>
    <w:rsid w:val="00A44626"/>
    <w:rsid w:val="00A44A6F"/>
    <w:rsid w:val="00A4566E"/>
    <w:rsid w:val="00A45783"/>
    <w:rsid w:val="00A45A04"/>
    <w:rsid w:val="00A464B9"/>
    <w:rsid w:val="00A468E3"/>
    <w:rsid w:val="00A472FD"/>
    <w:rsid w:val="00A475E2"/>
    <w:rsid w:val="00A476A8"/>
    <w:rsid w:val="00A47882"/>
    <w:rsid w:val="00A47C21"/>
    <w:rsid w:val="00A47F9D"/>
    <w:rsid w:val="00A50060"/>
    <w:rsid w:val="00A50118"/>
    <w:rsid w:val="00A5023C"/>
    <w:rsid w:val="00A50DC7"/>
    <w:rsid w:val="00A5102E"/>
    <w:rsid w:val="00A510C4"/>
    <w:rsid w:val="00A517D0"/>
    <w:rsid w:val="00A51AAC"/>
    <w:rsid w:val="00A51EC1"/>
    <w:rsid w:val="00A52320"/>
    <w:rsid w:val="00A523B2"/>
    <w:rsid w:val="00A525FC"/>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572"/>
    <w:rsid w:val="00A55680"/>
    <w:rsid w:val="00A55726"/>
    <w:rsid w:val="00A5576C"/>
    <w:rsid w:val="00A55C87"/>
    <w:rsid w:val="00A55CE6"/>
    <w:rsid w:val="00A55EDC"/>
    <w:rsid w:val="00A5602E"/>
    <w:rsid w:val="00A5660A"/>
    <w:rsid w:val="00A56BC8"/>
    <w:rsid w:val="00A575D8"/>
    <w:rsid w:val="00A57C03"/>
    <w:rsid w:val="00A57CF2"/>
    <w:rsid w:val="00A57FA2"/>
    <w:rsid w:val="00A604F2"/>
    <w:rsid w:val="00A60588"/>
    <w:rsid w:val="00A60C89"/>
    <w:rsid w:val="00A60FB9"/>
    <w:rsid w:val="00A6102A"/>
    <w:rsid w:val="00A610B4"/>
    <w:rsid w:val="00A6110C"/>
    <w:rsid w:val="00A611A7"/>
    <w:rsid w:val="00A6146F"/>
    <w:rsid w:val="00A614F6"/>
    <w:rsid w:val="00A616D3"/>
    <w:rsid w:val="00A6189C"/>
    <w:rsid w:val="00A619EF"/>
    <w:rsid w:val="00A61E46"/>
    <w:rsid w:val="00A61F24"/>
    <w:rsid w:val="00A62461"/>
    <w:rsid w:val="00A62677"/>
    <w:rsid w:val="00A62724"/>
    <w:rsid w:val="00A62895"/>
    <w:rsid w:val="00A62DC1"/>
    <w:rsid w:val="00A62E49"/>
    <w:rsid w:val="00A631D4"/>
    <w:rsid w:val="00A643E2"/>
    <w:rsid w:val="00A6440E"/>
    <w:rsid w:val="00A647D6"/>
    <w:rsid w:val="00A64AAB"/>
    <w:rsid w:val="00A64FAD"/>
    <w:rsid w:val="00A64FF4"/>
    <w:rsid w:val="00A6521C"/>
    <w:rsid w:val="00A6550F"/>
    <w:rsid w:val="00A65795"/>
    <w:rsid w:val="00A65A33"/>
    <w:rsid w:val="00A65BD5"/>
    <w:rsid w:val="00A66328"/>
    <w:rsid w:val="00A66391"/>
    <w:rsid w:val="00A665EE"/>
    <w:rsid w:val="00A66631"/>
    <w:rsid w:val="00A66636"/>
    <w:rsid w:val="00A6679E"/>
    <w:rsid w:val="00A66940"/>
    <w:rsid w:val="00A66C0E"/>
    <w:rsid w:val="00A67341"/>
    <w:rsid w:val="00A67727"/>
    <w:rsid w:val="00A678F4"/>
    <w:rsid w:val="00A67944"/>
    <w:rsid w:val="00A67A06"/>
    <w:rsid w:val="00A7025F"/>
    <w:rsid w:val="00A703A0"/>
    <w:rsid w:val="00A70686"/>
    <w:rsid w:val="00A70892"/>
    <w:rsid w:val="00A70D0E"/>
    <w:rsid w:val="00A710DA"/>
    <w:rsid w:val="00A72120"/>
    <w:rsid w:val="00A72286"/>
    <w:rsid w:val="00A7250E"/>
    <w:rsid w:val="00A72D5B"/>
    <w:rsid w:val="00A73029"/>
    <w:rsid w:val="00A7318A"/>
    <w:rsid w:val="00A73A00"/>
    <w:rsid w:val="00A74092"/>
    <w:rsid w:val="00A740DC"/>
    <w:rsid w:val="00A74CED"/>
    <w:rsid w:val="00A74FE1"/>
    <w:rsid w:val="00A752A6"/>
    <w:rsid w:val="00A753B8"/>
    <w:rsid w:val="00A75633"/>
    <w:rsid w:val="00A758B0"/>
    <w:rsid w:val="00A75F21"/>
    <w:rsid w:val="00A766F9"/>
    <w:rsid w:val="00A76E29"/>
    <w:rsid w:val="00A77512"/>
    <w:rsid w:val="00A77BEB"/>
    <w:rsid w:val="00A77EF7"/>
    <w:rsid w:val="00A8021F"/>
    <w:rsid w:val="00A8035D"/>
    <w:rsid w:val="00A805FE"/>
    <w:rsid w:val="00A806B6"/>
    <w:rsid w:val="00A80913"/>
    <w:rsid w:val="00A80EA8"/>
    <w:rsid w:val="00A8105D"/>
    <w:rsid w:val="00A81347"/>
    <w:rsid w:val="00A813CC"/>
    <w:rsid w:val="00A81A08"/>
    <w:rsid w:val="00A81B29"/>
    <w:rsid w:val="00A82420"/>
    <w:rsid w:val="00A825BD"/>
    <w:rsid w:val="00A82746"/>
    <w:rsid w:val="00A82963"/>
    <w:rsid w:val="00A82D1E"/>
    <w:rsid w:val="00A82D9E"/>
    <w:rsid w:val="00A8317C"/>
    <w:rsid w:val="00A831EE"/>
    <w:rsid w:val="00A834B6"/>
    <w:rsid w:val="00A84235"/>
    <w:rsid w:val="00A842F5"/>
    <w:rsid w:val="00A84A88"/>
    <w:rsid w:val="00A84BA6"/>
    <w:rsid w:val="00A84C11"/>
    <w:rsid w:val="00A84E13"/>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2F"/>
    <w:rsid w:val="00A902EF"/>
    <w:rsid w:val="00A9070B"/>
    <w:rsid w:val="00A90D92"/>
    <w:rsid w:val="00A90E9E"/>
    <w:rsid w:val="00A91130"/>
    <w:rsid w:val="00A912FD"/>
    <w:rsid w:val="00A9146A"/>
    <w:rsid w:val="00A91B66"/>
    <w:rsid w:val="00A9210A"/>
    <w:rsid w:val="00A927A8"/>
    <w:rsid w:val="00A92A0D"/>
    <w:rsid w:val="00A9380A"/>
    <w:rsid w:val="00A93A8A"/>
    <w:rsid w:val="00A93CF5"/>
    <w:rsid w:val="00A93F96"/>
    <w:rsid w:val="00A9408E"/>
    <w:rsid w:val="00A943C6"/>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6FE"/>
    <w:rsid w:val="00AA170B"/>
    <w:rsid w:val="00AA21BA"/>
    <w:rsid w:val="00AA266A"/>
    <w:rsid w:val="00AA2FDB"/>
    <w:rsid w:val="00AA3279"/>
    <w:rsid w:val="00AA37DA"/>
    <w:rsid w:val="00AA3962"/>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0F9"/>
    <w:rsid w:val="00AB6756"/>
    <w:rsid w:val="00AB6C3C"/>
    <w:rsid w:val="00AB6FDC"/>
    <w:rsid w:val="00AB748A"/>
    <w:rsid w:val="00AB761A"/>
    <w:rsid w:val="00AB76A9"/>
    <w:rsid w:val="00AB77AF"/>
    <w:rsid w:val="00AB77B2"/>
    <w:rsid w:val="00AB77C7"/>
    <w:rsid w:val="00AB7DB5"/>
    <w:rsid w:val="00AB7E96"/>
    <w:rsid w:val="00AC07CF"/>
    <w:rsid w:val="00AC0804"/>
    <w:rsid w:val="00AC09A7"/>
    <w:rsid w:val="00AC0A5B"/>
    <w:rsid w:val="00AC0D55"/>
    <w:rsid w:val="00AC1AAE"/>
    <w:rsid w:val="00AC2204"/>
    <w:rsid w:val="00AC2551"/>
    <w:rsid w:val="00AC2F54"/>
    <w:rsid w:val="00AC32F9"/>
    <w:rsid w:val="00AC3684"/>
    <w:rsid w:val="00AC3953"/>
    <w:rsid w:val="00AC3BB9"/>
    <w:rsid w:val="00AC4FB0"/>
    <w:rsid w:val="00AC5388"/>
    <w:rsid w:val="00AC53A2"/>
    <w:rsid w:val="00AC556D"/>
    <w:rsid w:val="00AC596F"/>
    <w:rsid w:val="00AC5BAE"/>
    <w:rsid w:val="00AC5BED"/>
    <w:rsid w:val="00AC5FCE"/>
    <w:rsid w:val="00AC60C0"/>
    <w:rsid w:val="00AC62E7"/>
    <w:rsid w:val="00AC6667"/>
    <w:rsid w:val="00AC67D9"/>
    <w:rsid w:val="00AC6AFF"/>
    <w:rsid w:val="00AC7647"/>
    <w:rsid w:val="00AC7931"/>
    <w:rsid w:val="00AC7B40"/>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AC5"/>
    <w:rsid w:val="00AD2D24"/>
    <w:rsid w:val="00AD333E"/>
    <w:rsid w:val="00AD38C4"/>
    <w:rsid w:val="00AD3B7C"/>
    <w:rsid w:val="00AD3CAC"/>
    <w:rsid w:val="00AD414C"/>
    <w:rsid w:val="00AD47D6"/>
    <w:rsid w:val="00AD485D"/>
    <w:rsid w:val="00AD4CF6"/>
    <w:rsid w:val="00AD4FF3"/>
    <w:rsid w:val="00AD54F6"/>
    <w:rsid w:val="00AD5694"/>
    <w:rsid w:val="00AD5C51"/>
    <w:rsid w:val="00AD5E07"/>
    <w:rsid w:val="00AD60C5"/>
    <w:rsid w:val="00AD60CF"/>
    <w:rsid w:val="00AD618E"/>
    <w:rsid w:val="00AD621B"/>
    <w:rsid w:val="00AD6254"/>
    <w:rsid w:val="00AD63B6"/>
    <w:rsid w:val="00AD6450"/>
    <w:rsid w:val="00AD684F"/>
    <w:rsid w:val="00AD6BB7"/>
    <w:rsid w:val="00AD6BBC"/>
    <w:rsid w:val="00AD6DA3"/>
    <w:rsid w:val="00AD74A0"/>
    <w:rsid w:val="00AD75F8"/>
    <w:rsid w:val="00AD7847"/>
    <w:rsid w:val="00AE041E"/>
    <w:rsid w:val="00AE048E"/>
    <w:rsid w:val="00AE05D7"/>
    <w:rsid w:val="00AE0B39"/>
    <w:rsid w:val="00AE0D36"/>
    <w:rsid w:val="00AE1072"/>
    <w:rsid w:val="00AE17B7"/>
    <w:rsid w:val="00AE1ADC"/>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776"/>
    <w:rsid w:val="00AE59FA"/>
    <w:rsid w:val="00AE5FA5"/>
    <w:rsid w:val="00AE6B24"/>
    <w:rsid w:val="00AE6CEE"/>
    <w:rsid w:val="00AE7181"/>
    <w:rsid w:val="00AE7B75"/>
    <w:rsid w:val="00AE7B9D"/>
    <w:rsid w:val="00AE7E88"/>
    <w:rsid w:val="00AE7FA1"/>
    <w:rsid w:val="00AF0018"/>
    <w:rsid w:val="00AF0310"/>
    <w:rsid w:val="00AF03B2"/>
    <w:rsid w:val="00AF0782"/>
    <w:rsid w:val="00AF0A05"/>
    <w:rsid w:val="00AF0ABA"/>
    <w:rsid w:val="00AF0B40"/>
    <w:rsid w:val="00AF0DCE"/>
    <w:rsid w:val="00AF0E78"/>
    <w:rsid w:val="00AF1A10"/>
    <w:rsid w:val="00AF1BA4"/>
    <w:rsid w:val="00AF1C0D"/>
    <w:rsid w:val="00AF1EDF"/>
    <w:rsid w:val="00AF227B"/>
    <w:rsid w:val="00AF2360"/>
    <w:rsid w:val="00AF23B2"/>
    <w:rsid w:val="00AF2676"/>
    <w:rsid w:val="00AF2707"/>
    <w:rsid w:val="00AF29E0"/>
    <w:rsid w:val="00AF2CAD"/>
    <w:rsid w:val="00AF36C3"/>
    <w:rsid w:val="00AF36C6"/>
    <w:rsid w:val="00AF39D8"/>
    <w:rsid w:val="00AF4054"/>
    <w:rsid w:val="00AF40F2"/>
    <w:rsid w:val="00AF40F5"/>
    <w:rsid w:val="00AF434F"/>
    <w:rsid w:val="00AF4408"/>
    <w:rsid w:val="00AF4767"/>
    <w:rsid w:val="00AF4A4F"/>
    <w:rsid w:val="00AF4E0A"/>
    <w:rsid w:val="00AF50DB"/>
    <w:rsid w:val="00AF51D6"/>
    <w:rsid w:val="00AF5355"/>
    <w:rsid w:val="00AF5B8F"/>
    <w:rsid w:val="00AF5BEE"/>
    <w:rsid w:val="00AF5C05"/>
    <w:rsid w:val="00AF5DBC"/>
    <w:rsid w:val="00AF6383"/>
    <w:rsid w:val="00AF6CD8"/>
    <w:rsid w:val="00AF6ECC"/>
    <w:rsid w:val="00AF7393"/>
    <w:rsid w:val="00AF7864"/>
    <w:rsid w:val="00AF7AAA"/>
    <w:rsid w:val="00AF7DFC"/>
    <w:rsid w:val="00AF7E8C"/>
    <w:rsid w:val="00B0040D"/>
    <w:rsid w:val="00B00660"/>
    <w:rsid w:val="00B006A3"/>
    <w:rsid w:val="00B012D0"/>
    <w:rsid w:val="00B015D0"/>
    <w:rsid w:val="00B01A56"/>
    <w:rsid w:val="00B01B51"/>
    <w:rsid w:val="00B01C37"/>
    <w:rsid w:val="00B01D7A"/>
    <w:rsid w:val="00B01E71"/>
    <w:rsid w:val="00B02336"/>
    <w:rsid w:val="00B02C42"/>
    <w:rsid w:val="00B03022"/>
    <w:rsid w:val="00B03ADD"/>
    <w:rsid w:val="00B03D28"/>
    <w:rsid w:val="00B03D5D"/>
    <w:rsid w:val="00B03E70"/>
    <w:rsid w:val="00B0420E"/>
    <w:rsid w:val="00B045F2"/>
    <w:rsid w:val="00B0461E"/>
    <w:rsid w:val="00B048F8"/>
    <w:rsid w:val="00B04A1D"/>
    <w:rsid w:val="00B0551F"/>
    <w:rsid w:val="00B0562D"/>
    <w:rsid w:val="00B05880"/>
    <w:rsid w:val="00B05FE6"/>
    <w:rsid w:val="00B0612D"/>
    <w:rsid w:val="00B0658A"/>
    <w:rsid w:val="00B068E4"/>
    <w:rsid w:val="00B06F33"/>
    <w:rsid w:val="00B0700F"/>
    <w:rsid w:val="00B07316"/>
    <w:rsid w:val="00B07474"/>
    <w:rsid w:val="00B075D8"/>
    <w:rsid w:val="00B07717"/>
    <w:rsid w:val="00B07995"/>
    <w:rsid w:val="00B07AFE"/>
    <w:rsid w:val="00B07E77"/>
    <w:rsid w:val="00B10585"/>
    <w:rsid w:val="00B10BB5"/>
    <w:rsid w:val="00B10E23"/>
    <w:rsid w:val="00B11BAB"/>
    <w:rsid w:val="00B1201C"/>
    <w:rsid w:val="00B122E8"/>
    <w:rsid w:val="00B1338B"/>
    <w:rsid w:val="00B1344F"/>
    <w:rsid w:val="00B1371B"/>
    <w:rsid w:val="00B1424A"/>
    <w:rsid w:val="00B1469C"/>
    <w:rsid w:val="00B14BFF"/>
    <w:rsid w:val="00B14C1C"/>
    <w:rsid w:val="00B14DA2"/>
    <w:rsid w:val="00B14FAE"/>
    <w:rsid w:val="00B150D1"/>
    <w:rsid w:val="00B15348"/>
    <w:rsid w:val="00B156DD"/>
    <w:rsid w:val="00B158B5"/>
    <w:rsid w:val="00B1596A"/>
    <w:rsid w:val="00B15DEF"/>
    <w:rsid w:val="00B16512"/>
    <w:rsid w:val="00B168B7"/>
    <w:rsid w:val="00B172C9"/>
    <w:rsid w:val="00B173DE"/>
    <w:rsid w:val="00B177E5"/>
    <w:rsid w:val="00B17876"/>
    <w:rsid w:val="00B17C79"/>
    <w:rsid w:val="00B17DEB"/>
    <w:rsid w:val="00B17EDF"/>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F2"/>
    <w:rsid w:val="00B246BB"/>
    <w:rsid w:val="00B24736"/>
    <w:rsid w:val="00B2489D"/>
    <w:rsid w:val="00B24DB0"/>
    <w:rsid w:val="00B2506C"/>
    <w:rsid w:val="00B2518C"/>
    <w:rsid w:val="00B253B0"/>
    <w:rsid w:val="00B256B6"/>
    <w:rsid w:val="00B258D2"/>
    <w:rsid w:val="00B258F8"/>
    <w:rsid w:val="00B25B8A"/>
    <w:rsid w:val="00B25EBF"/>
    <w:rsid w:val="00B26164"/>
    <w:rsid w:val="00B2622A"/>
    <w:rsid w:val="00B26C8A"/>
    <w:rsid w:val="00B26E48"/>
    <w:rsid w:val="00B277A5"/>
    <w:rsid w:val="00B279F2"/>
    <w:rsid w:val="00B27A64"/>
    <w:rsid w:val="00B27AFB"/>
    <w:rsid w:val="00B27CE7"/>
    <w:rsid w:val="00B306AD"/>
    <w:rsid w:val="00B30953"/>
    <w:rsid w:val="00B31558"/>
    <w:rsid w:val="00B31634"/>
    <w:rsid w:val="00B318B9"/>
    <w:rsid w:val="00B31C5F"/>
    <w:rsid w:val="00B31DE2"/>
    <w:rsid w:val="00B32D03"/>
    <w:rsid w:val="00B32DB4"/>
    <w:rsid w:val="00B331BF"/>
    <w:rsid w:val="00B33236"/>
    <w:rsid w:val="00B336D2"/>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C5F"/>
    <w:rsid w:val="00B37FF3"/>
    <w:rsid w:val="00B40989"/>
    <w:rsid w:val="00B40E4D"/>
    <w:rsid w:val="00B4127E"/>
    <w:rsid w:val="00B41647"/>
    <w:rsid w:val="00B418F5"/>
    <w:rsid w:val="00B4202C"/>
    <w:rsid w:val="00B421D9"/>
    <w:rsid w:val="00B42B08"/>
    <w:rsid w:val="00B43231"/>
    <w:rsid w:val="00B43599"/>
    <w:rsid w:val="00B438B0"/>
    <w:rsid w:val="00B438F9"/>
    <w:rsid w:val="00B43A11"/>
    <w:rsid w:val="00B43BDA"/>
    <w:rsid w:val="00B446E1"/>
    <w:rsid w:val="00B44CA9"/>
    <w:rsid w:val="00B44DB5"/>
    <w:rsid w:val="00B452BC"/>
    <w:rsid w:val="00B462A1"/>
    <w:rsid w:val="00B466D4"/>
    <w:rsid w:val="00B46A3D"/>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270"/>
    <w:rsid w:val="00B534F2"/>
    <w:rsid w:val="00B53AD7"/>
    <w:rsid w:val="00B53C1A"/>
    <w:rsid w:val="00B54307"/>
    <w:rsid w:val="00B54AD4"/>
    <w:rsid w:val="00B54C74"/>
    <w:rsid w:val="00B54DD2"/>
    <w:rsid w:val="00B54ED4"/>
    <w:rsid w:val="00B552B4"/>
    <w:rsid w:val="00B552FC"/>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451"/>
    <w:rsid w:val="00B60CF1"/>
    <w:rsid w:val="00B6105E"/>
    <w:rsid w:val="00B613AB"/>
    <w:rsid w:val="00B61425"/>
    <w:rsid w:val="00B61F5F"/>
    <w:rsid w:val="00B61FB6"/>
    <w:rsid w:val="00B621AA"/>
    <w:rsid w:val="00B6292D"/>
    <w:rsid w:val="00B629BF"/>
    <w:rsid w:val="00B629D4"/>
    <w:rsid w:val="00B62B42"/>
    <w:rsid w:val="00B63186"/>
    <w:rsid w:val="00B636F1"/>
    <w:rsid w:val="00B63983"/>
    <w:rsid w:val="00B64130"/>
    <w:rsid w:val="00B641AE"/>
    <w:rsid w:val="00B64528"/>
    <w:rsid w:val="00B6485D"/>
    <w:rsid w:val="00B65016"/>
    <w:rsid w:val="00B654F2"/>
    <w:rsid w:val="00B655D5"/>
    <w:rsid w:val="00B66267"/>
    <w:rsid w:val="00B662C2"/>
    <w:rsid w:val="00B663C5"/>
    <w:rsid w:val="00B6640A"/>
    <w:rsid w:val="00B6640E"/>
    <w:rsid w:val="00B66576"/>
    <w:rsid w:val="00B66799"/>
    <w:rsid w:val="00B66A09"/>
    <w:rsid w:val="00B66F10"/>
    <w:rsid w:val="00B670BE"/>
    <w:rsid w:val="00B676FF"/>
    <w:rsid w:val="00B67BF5"/>
    <w:rsid w:val="00B67E40"/>
    <w:rsid w:val="00B67EE9"/>
    <w:rsid w:val="00B70120"/>
    <w:rsid w:val="00B70834"/>
    <w:rsid w:val="00B70879"/>
    <w:rsid w:val="00B70938"/>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63F"/>
    <w:rsid w:val="00B748C3"/>
    <w:rsid w:val="00B74C06"/>
    <w:rsid w:val="00B74CF6"/>
    <w:rsid w:val="00B761A3"/>
    <w:rsid w:val="00B763B7"/>
    <w:rsid w:val="00B763CF"/>
    <w:rsid w:val="00B76792"/>
    <w:rsid w:val="00B767D0"/>
    <w:rsid w:val="00B76F15"/>
    <w:rsid w:val="00B7749D"/>
    <w:rsid w:val="00B77D8E"/>
    <w:rsid w:val="00B77FAC"/>
    <w:rsid w:val="00B803BD"/>
    <w:rsid w:val="00B8052C"/>
    <w:rsid w:val="00B805B2"/>
    <w:rsid w:val="00B80D33"/>
    <w:rsid w:val="00B81095"/>
    <w:rsid w:val="00B81359"/>
    <w:rsid w:val="00B81721"/>
    <w:rsid w:val="00B81EE7"/>
    <w:rsid w:val="00B81EF7"/>
    <w:rsid w:val="00B81FCC"/>
    <w:rsid w:val="00B820C7"/>
    <w:rsid w:val="00B8247C"/>
    <w:rsid w:val="00B8255B"/>
    <w:rsid w:val="00B827CA"/>
    <w:rsid w:val="00B82862"/>
    <w:rsid w:val="00B82986"/>
    <w:rsid w:val="00B82C3B"/>
    <w:rsid w:val="00B82F68"/>
    <w:rsid w:val="00B831A7"/>
    <w:rsid w:val="00B836F4"/>
    <w:rsid w:val="00B83FE2"/>
    <w:rsid w:val="00B840C2"/>
    <w:rsid w:val="00B8410C"/>
    <w:rsid w:val="00B848D4"/>
    <w:rsid w:val="00B84A46"/>
    <w:rsid w:val="00B85063"/>
    <w:rsid w:val="00B851B6"/>
    <w:rsid w:val="00B857E7"/>
    <w:rsid w:val="00B85ED1"/>
    <w:rsid w:val="00B8607E"/>
    <w:rsid w:val="00B861FF"/>
    <w:rsid w:val="00B8667A"/>
    <w:rsid w:val="00B866C3"/>
    <w:rsid w:val="00B87124"/>
    <w:rsid w:val="00B8712E"/>
    <w:rsid w:val="00B8755A"/>
    <w:rsid w:val="00B87961"/>
    <w:rsid w:val="00B87A96"/>
    <w:rsid w:val="00B87D20"/>
    <w:rsid w:val="00B87F0E"/>
    <w:rsid w:val="00B9047A"/>
    <w:rsid w:val="00B90E4D"/>
    <w:rsid w:val="00B911C2"/>
    <w:rsid w:val="00B91376"/>
    <w:rsid w:val="00B91565"/>
    <w:rsid w:val="00B915CE"/>
    <w:rsid w:val="00B9164B"/>
    <w:rsid w:val="00B91A34"/>
    <w:rsid w:val="00B92182"/>
    <w:rsid w:val="00B92702"/>
    <w:rsid w:val="00B92768"/>
    <w:rsid w:val="00B92CFD"/>
    <w:rsid w:val="00B92EEA"/>
    <w:rsid w:val="00B92FAE"/>
    <w:rsid w:val="00B93239"/>
    <w:rsid w:val="00B934EC"/>
    <w:rsid w:val="00B9356F"/>
    <w:rsid w:val="00B937B7"/>
    <w:rsid w:val="00B93BAD"/>
    <w:rsid w:val="00B93CA8"/>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A61"/>
    <w:rsid w:val="00BA0BB6"/>
    <w:rsid w:val="00BA0C15"/>
    <w:rsid w:val="00BA0C75"/>
    <w:rsid w:val="00BA1277"/>
    <w:rsid w:val="00BA15D8"/>
    <w:rsid w:val="00BA17FA"/>
    <w:rsid w:val="00BA1866"/>
    <w:rsid w:val="00BA1A40"/>
    <w:rsid w:val="00BA2583"/>
    <w:rsid w:val="00BA272A"/>
    <w:rsid w:val="00BA280F"/>
    <w:rsid w:val="00BA287D"/>
    <w:rsid w:val="00BA2C60"/>
    <w:rsid w:val="00BA2DDE"/>
    <w:rsid w:val="00BA2F14"/>
    <w:rsid w:val="00BA37E8"/>
    <w:rsid w:val="00BA39C5"/>
    <w:rsid w:val="00BA4886"/>
    <w:rsid w:val="00BA504D"/>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A7DE1"/>
    <w:rsid w:val="00BB0CC0"/>
    <w:rsid w:val="00BB0D12"/>
    <w:rsid w:val="00BB1223"/>
    <w:rsid w:val="00BB12B5"/>
    <w:rsid w:val="00BB13F2"/>
    <w:rsid w:val="00BB1D29"/>
    <w:rsid w:val="00BB20B2"/>
    <w:rsid w:val="00BB249F"/>
    <w:rsid w:val="00BB264C"/>
    <w:rsid w:val="00BB2EA1"/>
    <w:rsid w:val="00BB38AF"/>
    <w:rsid w:val="00BB3DEA"/>
    <w:rsid w:val="00BB45F1"/>
    <w:rsid w:val="00BB4B74"/>
    <w:rsid w:val="00BB4D82"/>
    <w:rsid w:val="00BB4DAA"/>
    <w:rsid w:val="00BB52AD"/>
    <w:rsid w:val="00BB5870"/>
    <w:rsid w:val="00BB5B45"/>
    <w:rsid w:val="00BB5C29"/>
    <w:rsid w:val="00BB6207"/>
    <w:rsid w:val="00BB624E"/>
    <w:rsid w:val="00BB6325"/>
    <w:rsid w:val="00BB649E"/>
    <w:rsid w:val="00BB665F"/>
    <w:rsid w:val="00BB69AB"/>
    <w:rsid w:val="00BB7120"/>
    <w:rsid w:val="00BB7243"/>
    <w:rsid w:val="00BB72E4"/>
    <w:rsid w:val="00BB741E"/>
    <w:rsid w:val="00BB7833"/>
    <w:rsid w:val="00BB7B1F"/>
    <w:rsid w:val="00BB7BDA"/>
    <w:rsid w:val="00BB7C0D"/>
    <w:rsid w:val="00BB7C25"/>
    <w:rsid w:val="00BC01DD"/>
    <w:rsid w:val="00BC0307"/>
    <w:rsid w:val="00BC048F"/>
    <w:rsid w:val="00BC07E2"/>
    <w:rsid w:val="00BC0965"/>
    <w:rsid w:val="00BC0B67"/>
    <w:rsid w:val="00BC0B81"/>
    <w:rsid w:val="00BC1024"/>
    <w:rsid w:val="00BC10A7"/>
    <w:rsid w:val="00BC14AB"/>
    <w:rsid w:val="00BC1A70"/>
    <w:rsid w:val="00BC1D24"/>
    <w:rsid w:val="00BC1F42"/>
    <w:rsid w:val="00BC23D4"/>
    <w:rsid w:val="00BC2A29"/>
    <w:rsid w:val="00BC2E57"/>
    <w:rsid w:val="00BC37BC"/>
    <w:rsid w:val="00BC3CB3"/>
    <w:rsid w:val="00BC3F11"/>
    <w:rsid w:val="00BC45DD"/>
    <w:rsid w:val="00BC46B8"/>
    <w:rsid w:val="00BC49E6"/>
    <w:rsid w:val="00BC4A94"/>
    <w:rsid w:val="00BC4B09"/>
    <w:rsid w:val="00BC51FA"/>
    <w:rsid w:val="00BC546C"/>
    <w:rsid w:val="00BC569C"/>
    <w:rsid w:val="00BC57C4"/>
    <w:rsid w:val="00BC5C07"/>
    <w:rsid w:val="00BC5CC2"/>
    <w:rsid w:val="00BC643D"/>
    <w:rsid w:val="00BC662E"/>
    <w:rsid w:val="00BC679C"/>
    <w:rsid w:val="00BC6962"/>
    <w:rsid w:val="00BC6C3F"/>
    <w:rsid w:val="00BC6D25"/>
    <w:rsid w:val="00BC7293"/>
    <w:rsid w:val="00BC7474"/>
    <w:rsid w:val="00BC7548"/>
    <w:rsid w:val="00BC7703"/>
    <w:rsid w:val="00BC7895"/>
    <w:rsid w:val="00BC79F0"/>
    <w:rsid w:val="00BD0225"/>
    <w:rsid w:val="00BD07D3"/>
    <w:rsid w:val="00BD082B"/>
    <w:rsid w:val="00BD089D"/>
    <w:rsid w:val="00BD091E"/>
    <w:rsid w:val="00BD0B7B"/>
    <w:rsid w:val="00BD0F84"/>
    <w:rsid w:val="00BD16E1"/>
    <w:rsid w:val="00BD18E6"/>
    <w:rsid w:val="00BD1B6A"/>
    <w:rsid w:val="00BD1BB6"/>
    <w:rsid w:val="00BD1D7B"/>
    <w:rsid w:val="00BD1DDD"/>
    <w:rsid w:val="00BD1FB3"/>
    <w:rsid w:val="00BD2411"/>
    <w:rsid w:val="00BD2550"/>
    <w:rsid w:val="00BD25CE"/>
    <w:rsid w:val="00BD2719"/>
    <w:rsid w:val="00BD2B20"/>
    <w:rsid w:val="00BD2ED7"/>
    <w:rsid w:val="00BD3359"/>
    <w:rsid w:val="00BD3613"/>
    <w:rsid w:val="00BD3838"/>
    <w:rsid w:val="00BD3988"/>
    <w:rsid w:val="00BD3AEF"/>
    <w:rsid w:val="00BD3BF0"/>
    <w:rsid w:val="00BD3CEA"/>
    <w:rsid w:val="00BD406A"/>
    <w:rsid w:val="00BD4EF5"/>
    <w:rsid w:val="00BD4FCE"/>
    <w:rsid w:val="00BD5113"/>
    <w:rsid w:val="00BD51F9"/>
    <w:rsid w:val="00BD54BE"/>
    <w:rsid w:val="00BD57A4"/>
    <w:rsid w:val="00BD5C1E"/>
    <w:rsid w:val="00BD5D78"/>
    <w:rsid w:val="00BD5E84"/>
    <w:rsid w:val="00BD61A7"/>
    <w:rsid w:val="00BD6A5F"/>
    <w:rsid w:val="00BD6E09"/>
    <w:rsid w:val="00BD74E8"/>
    <w:rsid w:val="00BD7946"/>
    <w:rsid w:val="00BD79FA"/>
    <w:rsid w:val="00BD7DEE"/>
    <w:rsid w:val="00BE00D8"/>
    <w:rsid w:val="00BE064B"/>
    <w:rsid w:val="00BE0A46"/>
    <w:rsid w:val="00BE0F4D"/>
    <w:rsid w:val="00BE13EF"/>
    <w:rsid w:val="00BE14E6"/>
    <w:rsid w:val="00BE1D12"/>
    <w:rsid w:val="00BE1FAE"/>
    <w:rsid w:val="00BE2027"/>
    <w:rsid w:val="00BE22C8"/>
    <w:rsid w:val="00BE2802"/>
    <w:rsid w:val="00BE2C02"/>
    <w:rsid w:val="00BE2CB3"/>
    <w:rsid w:val="00BE2EC5"/>
    <w:rsid w:val="00BE3517"/>
    <w:rsid w:val="00BE40D7"/>
    <w:rsid w:val="00BE4149"/>
    <w:rsid w:val="00BE42B1"/>
    <w:rsid w:val="00BE42E5"/>
    <w:rsid w:val="00BE44B5"/>
    <w:rsid w:val="00BE47BD"/>
    <w:rsid w:val="00BE486F"/>
    <w:rsid w:val="00BE4E8A"/>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73B0"/>
    <w:rsid w:val="00BE7652"/>
    <w:rsid w:val="00BE7BBC"/>
    <w:rsid w:val="00BE7D04"/>
    <w:rsid w:val="00BF0383"/>
    <w:rsid w:val="00BF0702"/>
    <w:rsid w:val="00BF0812"/>
    <w:rsid w:val="00BF1994"/>
    <w:rsid w:val="00BF1ACC"/>
    <w:rsid w:val="00BF2061"/>
    <w:rsid w:val="00BF26D7"/>
    <w:rsid w:val="00BF28D6"/>
    <w:rsid w:val="00BF2E00"/>
    <w:rsid w:val="00BF2E11"/>
    <w:rsid w:val="00BF30C6"/>
    <w:rsid w:val="00BF33CE"/>
    <w:rsid w:val="00BF35E0"/>
    <w:rsid w:val="00BF3675"/>
    <w:rsid w:val="00BF4340"/>
    <w:rsid w:val="00BF45BB"/>
    <w:rsid w:val="00BF4747"/>
    <w:rsid w:val="00BF4C70"/>
    <w:rsid w:val="00BF4DBB"/>
    <w:rsid w:val="00BF4EAE"/>
    <w:rsid w:val="00BF5697"/>
    <w:rsid w:val="00BF583E"/>
    <w:rsid w:val="00BF5C1D"/>
    <w:rsid w:val="00BF6BCC"/>
    <w:rsid w:val="00BF6CF1"/>
    <w:rsid w:val="00BF74D8"/>
    <w:rsid w:val="00BF75B6"/>
    <w:rsid w:val="00BF76FE"/>
    <w:rsid w:val="00BF7763"/>
    <w:rsid w:val="00BF798F"/>
    <w:rsid w:val="00BF7AD4"/>
    <w:rsid w:val="00C00118"/>
    <w:rsid w:val="00C0041F"/>
    <w:rsid w:val="00C007DE"/>
    <w:rsid w:val="00C007F0"/>
    <w:rsid w:val="00C00FC6"/>
    <w:rsid w:val="00C01E38"/>
    <w:rsid w:val="00C0206A"/>
    <w:rsid w:val="00C0217F"/>
    <w:rsid w:val="00C022F9"/>
    <w:rsid w:val="00C02821"/>
    <w:rsid w:val="00C02A1A"/>
    <w:rsid w:val="00C03037"/>
    <w:rsid w:val="00C03048"/>
    <w:rsid w:val="00C0320E"/>
    <w:rsid w:val="00C03430"/>
    <w:rsid w:val="00C03E13"/>
    <w:rsid w:val="00C045BB"/>
    <w:rsid w:val="00C047F8"/>
    <w:rsid w:val="00C0485E"/>
    <w:rsid w:val="00C04AF1"/>
    <w:rsid w:val="00C04C04"/>
    <w:rsid w:val="00C04F0F"/>
    <w:rsid w:val="00C04F2C"/>
    <w:rsid w:val="00C05181"/>
    <w:rsid w:val="00C0655A"/>
    <w:rsid w:val="00C068A8"/>
    <w:rsid w:val="00C06B91"/>
    <w:rsid w:val="00C07009"/>
    <w:rsid w:val="00C07917"/>
    <w:rsid w:val="00C10350"/>
    <w:rsid w:val="00C10453"/>
    <w:rsid w:val="00C106AB"/>
    <w:rsid w:val="00C10738"/>
    <w:rsid w:val="00C10925"/>
    <w:rsid w:val="00C10929"/>
    <w:rsid w:val="00C1098A"/>
    <w:rsid w:val="00C10AA6"/>
    <w:rsid w:val="00C10D40"/>
    <w:rsid w:val="00C10D82"/>
    <w:rsid w:val="00C10EE6"/>
    <w:rsid w:val="00C10F86"/>
    <w:rsid w:val="00C112A9"/>
    <w:rsid w:val="00C1140C"/>
    <w:rsid w:val="00C119B8"/>
    <w:rsid w:val="00C120F1"/>
    <w:rsid w:val="00C12186"/>
    <w:rsid w:val="00C12328"/>
    <w:rsid w:val="00C12435"/>
    <w:rsid w:val="00C128FD"/>
    <w:rsid w:val="00C130AC"/>
    <w:rsid w:val="00C1317D"/>
    <w:rsid w:val="00C1387F"/>
    <w:rsid w:val="00C13930"/>
    <w:rsid w:val="00C1400F"/>
    <w:rsid w:val="00C143BA"/>
    <w:rsid w:val="00C14563"/>
    <w:rsid w:val="00C1477C"/>
    <w:rsid w:val="00C14F95"/>
    <w:rsid w:val="00C157A4"/>
    <w:rsid w:val="00C157EB"/>
    <w:rsid w:val="00C15CC2"/>
    <w:rsid w:val="00C16333"/>
    <w:rsid w:val="00C16478"/>
    <w:rsid w:val="00C166B4"/>
    <w:rsid w:val="00C16810"/>
    <w:rsid w:val="00C1735D"/>
    <w:rsid w:val="00C17725"/>
    <w:rsid w:val="00C1785C"/>
    <w:rsid w:val="00C17D63"/>
    <w:rsid w:val="00C20353"/>
    <w:rsid w:val="00C203C4"/>
    <w:rsid w:val="00C20641"/>
    <w:rsid w:val="00C21083"/>
    <w:rsid w:val="00C211D2"/>
    <w:rsid w:val="00C216A4"/>
    <w:rsid w:val="00C2174D"/>
    <w:rsid w:val="00C21D21"/>
    <w:rsid w:val="00C2217E"/>
    <w:rsid w:val="00C22354"/>
    <w:rsid w:val="00C2263C"/>
    <w:rsid w:val="00C228FF"/>
    <w:rsid w:val="00C22B84"/>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B20"/>
    <w:rsid w:val="00C272B3"/>
    <w:rsid w:val="00C278F2"/>
    <w:rsid w:val="00C27A9E"/>
    <w:rsid w:val="00C27C19"/>
    <w:rsid w:val="00C27CCE"/>
    <w:rsid w:val="00C3020B"/>
    <w:rsid w:val="00C30212"/>
    <w:rsid w:val="00C304B5"/>
    <w:rsid w:val="00C30873"/>
    <w:rsid w:val="00C3115C"/>
    <w:rsid w:val="00C31274"/>
    <w:rsid w:val="00C314F9"/>
    <w:rsid w:val="00C3181A"/>
    <w:rsid w:val="00C31831"/>
    <w:rsid w:val="00C31CB7"/>
    <w:rsid w:val="00C31E80"/>
    <w:rsid w:val="00C32007"/>
    <w:rsid w:val="00C321C6"/>
    <w:rsid w:val="00C32482"/>
    <w:rsid w:val="00C324BE"/>
    <w:rsid w:val="00C32536"/>
    <w:rsid w:val="00C32CD2"/>
    <w:rsid w:val="00C337B3"/>
    <w:rsid w:val="00C337D5"/>
    <w:rsid w:val="00C3385F"/>
    <w:rsid w:val="00C339F3"/>
    <w:rsid w:val="00C33ADD"/>
    <w:rsid w:val="00C33BA7"/>
    <w:rsid w:val="00C33D7E"/>
    <w:rsid w:val="00C34598"/>
    <w:rsid w:val="00C346CE"/>
    <w:rsid w:val="00C34A83"/>
    <w:rsid w:val="00C3520C"/>
    <w:rsid w:val="00C352DB"/>
    <w:rsid w:val="00C360E7"/>
    <w:rsid w:val="00C362A1"/>
    <w:rsid w:val="00C36984"/>
    <w:rsid w:val="00C36BE7"/>
    <w:rsid w:val="00C36EE3"/>
    <w:rsid w:val="00C372DB"/>
    <w:rsid w:val="00C37360"/>
    <w:rsid w:val="00C37844"/>
    <w:rsid w:val="00C37B14"/>
    <w:rsid w:val="00C37B74"/>
    <w:rsid w:val="00C37C26"/>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37E6"/>
    <w:rsid w:val="00C43A3A"/>
    <w:rsid w:val="00C4483E"/>
    <w:rsid w:val="00C44E5A"/>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0D77"/>
    <w:rsid w:val="00C51242"/>
    <w:rsid w:val="00C5152B"/>
    <w:rsid w:val="00C51DE4"/>
    <w:rsid w:val="00C51EFF"/>
    <w:rsid w:val="00C5247B"/>
    <w:rsid w:val="00C5266E"/>
    <w:rsid w:val="00C52867"/>
    <w:rsid w:val="00C52BCA"/>
    <w:rsid w:val="00C52E2A"/>
    <w:rsid w:val="00C52E7B"/>
    <w:rsid w:val="00C52F65"/>
    <w:rsid w:val="00C53337"/>
    <w:rsid w:val="00C53968"/>
    <w:rsid w:val="00C540B6"/>
    <w:rsid w:val="00C5481F"/>
    <w:rsid w:val="00C54E64"/>
    <w:rsid w:val="00C54E97"/>
    <w:rsid w:val="00C54F7D"/>
    <w:rsid w:val="00C55552"/>
    <w:rsid w:val="00C55A0D"/>
    <w:rsid w:val="00C55A12"/>
    <w:rsid w:val="00C55A56"/>
    <w:rsid w:val="00C55BC0"/>
    <w:rsid w:val="00C55CEE"/>
    <w:rsid w:val="00C55FFD"/>
    <w:rsid w:val="00C562F8"/>
    <w:rsid w:val="00C56319"/>
    <w:rsid w:val="00C5646C"/>
    <w:rsid w:val="00C5646E"/>
    <w:rsid w:val="00C56500"/>
    <w:rsid w:val="00C565E8"/>
    <w:rsid w:val="00C566E3"/>
    <w:rsid w:val="00C568A8"/>
    <w:rsid w:val="00C56CF8"/>
    <w:rsid w:val="00C56FC0"/>
    <w:rsid w:val="00C570A1"/>
    <w:rsid w:val="00C571E0"/>
    <w:rsid w:val="00C57207"/>
    <w:rsid w:val="00C572E2"/>
    <w:rsid w:val="00C573DA"/>
    <w:rsid w:val="00C57CD5"/>
    <w:rsid w:val="00C60605"/>
    <w:rsid w:val="00C60869"/>
    <w:rsid w:val="00C60966"/>
    <w:rsid w:val="00C6097E"/>
    <w:rsid w:val="00C60E6B"/>
    <w:rsid w:val="00C60E7E"/>
    <w:rsid w:val="00C6131D"/>
    <w:rsid w:val="00C618CE"/>
    <w:rsid w:val="00C6197C"/>
    <w:rsid w:val="00C61A7A"/>
    <w:rsid w:val="00C61BBC"/>
    <w:rsid w:val="00C6200D"/>
    <w:rsid w:val="00C62193"/>
    <w:rsid w:val="00C6242E"/>
    <w:rsid w:val="00C62837"/>
    <w:rsid w:val="00C62C8D"/>
    <w:rsid w:val="00C63670"/>
    <w:rsid w:val="00C63D55"/>
    <w:rsid w:val="00C63FFA"/>
    <w:rsid w:val="00C64873"/>
    <w:rsid w:val="00C648C8"/>
    <w:rsid w:val="00C648CF"/>
    <w:rsid w:val="00C64E1D"/>
    <w:rsid w:val="00C655BE"/>
    <w:rsid w:val="00C65611"/>
    <w:rsid w:val="00C66D05"/>
    <w:rsid w:val="00C70039"/>
    <w:rsid w:val="00C700B0"/>
    <w:rsid w:val="00C701F3"/>
    <w:rsid w:val="00C7034C"/>
    <w:rsid w:val="00C705CA"/>
    <w:rsid w:val="00C70FBE"/>
    <w:rsid w:val="00C711FF"/>
    <w:rsid w:val="00C71A4C"/>
    <w:rsid w:val="00C71E44"/>
    <w:rsid w:val="00C720EC"/>
    <w:rsid w:val="00C727B6"/>
    <w:rsid w:val="00C7289D"/>
    <w:rsid w:val="00C72AFE"/>
    <w:rsid w:val="00C72C92"/>
    <w:rsid w:val="00C7373D"/>
    <w:rsid w:val="00C737A0"/>
    <w:rsid w:val="00C740AB"/>
    <w:rsid w:val="00C74212"/>
    <w:rsid w:val="00C7433C"/>
    <w:rsid w:val="00C74873"/>
    <w:rsid w:val="00C74FB1"/>
    <w:rsid w:val="00C74FC5"/>
    <w:rsid w:val="00C751E6"/>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77AC8"/>
    <w:rsid w:val="00C80DDC"/>
    <w:rsid w:val="00C81B67"/>
    <w:rsid w:val="00C81CD5"/>
    <w:rsid w:val="00C821EC"/>
    <w:rsid w:val="00C822D9"/>
    <w:rsid w:val="00C82686"/>
    <w:rsid w:val="00C82ECE"/>
    <w:rsid w:val="00C83671"/>
    <w:rsid w:val="00C83B84"/>
    <w:rsid w:val="00C83FCB"/>
    <w:rsid w:val="00C8449E"/>
    <w:rsid w:val="00C84CDC"/>
    <w:rsid w:val="00C85206"/>
    <w:rsid w:val="00C8522E"/>
    <w:rsid w:val="00C85B2E"/>
    <w:rsid w:val="00C85CD2"/>
    <w:rsid w:val="00C85E08"/>
    <w:rsid w:val="00C86068"/>
    <w:rsid w:val="00C86236"/>
    <w:rsid w:val="00C863BC"/>
    <w:rsid w:val="00C87176"/>
    <w:rsid w:val="00C875F3"/>
    <w:rsid w:val="00C909AE"/>
    <w:rsid w:val="00C90D5D"/>
    <w:rsid w:val="00C90DF5"/>
    <w:rsid w:val="00C90DF6"/>
    <w:rsid w:val="00C91817"/>
    <w:rsid w:val="00C91892"/>
    <w:rsid w:val="00C91A69"/>
    <w:rsid w:val="00C91E08"/>
    <w:rsid w:val="00C92CA0"/>
    <w:rsid w:val="00C92CE0"/>
    <w:rsid w:val="00C932C4"/>
    <w:rsid w:val="00C9349F"/>
    <w:rsid w:val="00C93587"/>
    <w:rsid w:val="00C93933"/>
    <w:rsid w:val="00C9398F"/>
    <w:rsid w:val="00C941EB"/>
    <w:rsid w:val="00C945C6"/>
    <w:rsid w:val="00C94F7D"/>
    <w:rsid w:val="00C94FE5"/>
    <w:rsid w:val="00C9554A"/>
    <w:rsid w:val="00C9569C"/>
    <w:rsid w:val="00C957B3"/>
    <w:rsid w:val="00C95857"/>
    <w:rsid w:val="00C95BC7"/>
    <w:rsid w:val="00C95C97"/>
    <w:rsid w:val="00C95F80"/>
    <w:rsid w:val="00C95FB8"/>
    <w:rsid w:val="00C9660B"/>
    <w:rsid w:val="00C96650"/>
    <w:rsid w:val="00C96821"/>
    <w:rsid w:val="00C9685E"/>
    <w:rsid w:val="00C96B7E"/>
    <w:rsid w:val="00C96F2A"/>
    <w:rsid w:val="00C973BD"/>
    <w:rsid w:val="00C97CA3"/>
    <w:rsid w:val="00C97D34"/>
    <w:rsid w:val="00CA01A3"/>
    <w:rsid w:val="00CA022B"/>
    <w:rsid w:val="00CA08DE"/>
    <w:rsid w:val="00CA0925"/>
    <w:rsid w:val="00CA0A45"/>
    <w:rsid w:val="00CA0CB5"/>
    <w:rsid w:val="00CA0D40"/>
    <w:rsid w:val="00CA0D4F"/>
    <w:rsid w:val="00CA1039"/>
    <w:rsid w:val="00CA13AF"/>
    <w:rsid w:val="00CA14BE"/>
    <w:rsid w:val="00CA21BF"/>
    <w:rsid w:val="00CA2353"/>
    <w:rsid w:val="00CA239D"/>
    <w:rsid w:val="00CA23FC"/>
    <w:rsid w:val="00CA248A"/>
    <w:rsid w:val="00CA2BA4"/>
    <w:rsid w:val="00CA2D80"/>
    <w:rsid w:val="00CA2F57"/>
    <w:rsid w:val="00CA31B5"/>
    <w:rsid w:val="00CA3530"/>
    <w:rsid w:val="00CA37FF"/>
    <w:rsid w:val="00CA38B2"/>
    <w:rsid w:val="00CA3D41"/>
    <w:rsid w:val="00CA4113"/>
    <w:rsid w:val="00CA4676"/>
    <w:rsid w:val="00CA4B3C"/>
    <w:rsid w:val="00CA524A"/>
    <w:rsid w:val="00CA527F"/>
    <w:rsid w:val="00CA52D8"/>
    <w:rsid w:val="00CA53EC"/>
    <w:rsid w:val="00CA5745"/>
    <w:rsid w:val="00CA58AF"/>
    <w:rsid w:val="00CA5CB9"/>
    <w:rsid w:val="00CA5EE2"/>
    <w:rsid w:val="00CA6299"/>
    <w:rsid w:val="00CA6656"/>
    <w:rsid w:val="00CA6702"/>
    <w:rsid w:val="00CA6C53"/>
    <w:rsid w:val="00CA6F72"/>
    <w:rsid w:val="00CA7AC6"/>
    <w:rsid w:val="00CA7C74"/>
    <w:rsid w:val="00CA7DCB"/>
    <w:rsid w:val="00CA7E96"/>
    <w:rsid w:val="00CA7F5B"/>
    <w:rsid w:val="00CB047A"/>
    <w:rsid w:val="00CB111F"/>
    <w:rsid w:val="00CB1521"/>
    <w:rsid w:val="00CB1F76"/>
    <w:rsid w:val="00CB2352"/>
    <w:rsid w:val="00CB275C"/>
    <w:rsid w:val="00CB2A70"/>
    <w:rsid w:val="00CB3288"/>
    <w:rsid w:val="00CB3547"/>
    <w:rsid w:val="00CB36B0"/>
    <w:rsid w:val="00CB3AE4"/>
    <w:rsid w:val="00CB44C0"/>
    <w:rsid w:val="00CB498A"/>
    <w:rsid w:val="00CB505F"/>
    <w:rsid w:val="00CB571E"/>
    <w:rsid w:val="00CB6352"/>
    <w:rsid w:val="00CB63AF"/>
    <w:rsid w:val="00CB63D0"/>
    <w:rsid w:val="00CB669D"/>
    <w:rsid w:val="00CB693A"/>
    <w:rsid w:val="00CB6986"/>
    <w:rsid w:val="00CB6EDD"/>
    <w:rsid w:val="00CB6EE7"/>
    <w:rsid w:val="00CB75AC"/>
    <w:rsid w:val="00CB7691"/>
    <w:rsid w:val="00CC07E4"/>
    <w:rsid w:val="00CC0FC4"/>
    <w:rsid w:val="00CC128C"/>
    <w:rsid w:val="00CC1346"/>
    <w:rsid w:val="00CC1641"/>
    <w:rsid w:val="00CC1950"/>
    <w:rsid w:val="00CC1A56"/>
    <w:rsid w:val="00CC2057"/>
    <w:rsid w:val="00CC22ED"/>
    <w:rsid w:val="00CC242D"/>
    <w:rsid w:val="00CC2B03"/>
    <w:rsid w:val="00CC2F68"/>
    <w:rsid w:val="00CC3101"/>
    <w:rsid w:val="00CC36EE"/>
    <w:rsid w:val="00CC377B"/>
    <w:rsid w:val="00CC37B9"/>
    <w:rsid w:val="00CC3FDF"/>
    <w:rsid w:val="00CC436F"/>
    <w:rsid w:val="00CC447F"/>
    <w:rsid w:val="00CC48AB"/>
    <w:rsid w:val="00CC4CA8"/>
    <w:rsid w:val="00CC4CAC"/>
    <w:rsid w:val="00CC4D37"/>
    <w:rsid w:val="00CC510F"/>
    <w:rsid w:val="00CC5152"/>
    <w:rsid w:val="00CC5203"/>
    <w:rsid w:val="00CC52E2"/>
    <w:rsid w:val="00CC55EE"/>
    <w:rsid w:val="00CC5F07"/>
    <w:rsid w:val="00CC667E"/>
    <w:rsid w:val="00CC6DDF"/>
    <w:rsid w:val="00CC785F"/>
    <w:rsid w:val="00CC7DE2"/>
    <w:rsid w:val="00CD01A6"/>
    <w:rsid w:val="00CD0745"/>
    <w:rsid w:val="00CD0B38"/>
    <w:rsid w:val="00CD0D60"/>
    <w:rsid w:val="00CD139F"/>
    <w:rsid w:val="00CD2153"/>
    <w:rsid w:val="00CD21E0"/>
    <w:rsid w:val="00CD3335"/>
    <w:rsid w:val="00CD3354"/>
    <w:rsid w:val="00CD3524"/>
    <w:rsid w:val="00CD35FF"/>
    <w:rsid w:val="00CD3DDD"/>
    <w:rsid w:val="00CD4046"/>
    <w:rsid w:val="00CD41FA"/>
    <w:rsid w:val="00CD4321"/>
    <w:rsid w:val="00CD4C8E"/>
    <w:rsid w:val="00CD58C9"/>
    <w:rsid w:val="00CD662B"/>
    <w:rsid w:val="00CD6A74"/>
    <w:rsid w:val="00CD6E10"/>
    <w:rsid w:val="00CD708C"/>
    <w:rsid w:val="00CD75E1"/>
    <w:rsid w:val="00CD76AF"/>
    <w:rsid w:val="00CD7705"/>
    <w:rsid w:val="00CD7844"/>
    <w:rsid w:val="00CD7F37"/>
    <w:rsid w:val="00CE00C3"/>
    <w:rsid w:val="00CE02A3"/>
    <w:rsid w:val="00CE055F"/>
    <w:rsid w:val="00CE0613"/>
    <w:rsid w:val="00CE0C98"/>
    <w:rsid w:val="00CE0FD5"/>
    <w:rsid w:val="00CE10A4"/>
    <w:rsid w:val="00CE1190"/>
    <w:rsid w:val="00CE11E0"/>
    <w:rsid w:val="00CE14FF"/>
    <w:rsid w:val="00CE1869"/>
    <w:rsid w:val="00CE1EB7"/>
    <w:rsid w:val="00CE2247"/>
    <w:rsid w:val="00CE2383"/>
    <w:rsid w:val="00CE2B5F"/>
    <w:rsid w:val="00CE2FFA"/>
    <w:rsid w:val="00CE30CA"/>
    <w:rsid w:val="00CE337A"/>
    <w:rsid w:val="00CE369C"/>
    <w:rsid w:val="00CE3C33"/>
    <w:rsid w:val="00CE4045"/>
    <w:rsid w:val="00CE408C"/>
    <w:rsid w:val="00CE419B"/>
    <w:rsid w:val="00CE46C8"/>
    <w:rsid w:val="00CE4765"/>
    <w:rsid w:val="00CE4947"/>
    <w:rsid w:val="00CE51B4"/>
    <w:rsid w:val="00CE52E8"/>
    <w:rsid w:val="00CE564B"/>
    <w:rsid w:val="00CE573F"/>
    <w:rsid w:val="00CE5A3B"/>
    <w:rsid w:val="00CE69C7"/>
    <w:rsid w:val="00CE6AFF"/>
    <w:rsid w:val="00CE7CA9"/>
    <w:rsid w:val="00CE7F1B"/>
    <w:rsid w:val="00CF019B"/>
    <w:rsid w:val="00CF01EB"/>
    <w:rsid w:val="00CF01FC"/>
    <w:rsid w:val="00CF06AA"/>
    <w:rsid w:val="00CF0E44"/>
    <w:rsid w:val="00CF163C"/>
    <w:rsid w:val="00CF1695"/>
    <w:rsid w:val="00CF1864"/>
    <w:rsid w:val="00CF1DEC"/>
    <w:rsid w:val="00CF1FDC"/>
    <w:rsid w:val="00CF315D"/>
    <w:rsid w:val="00CF3950"/>
    <w:rsid w:val="00CF3A94"/>
    <w:rsid w:val="00CF3BE3"/>
    <w:rsid w:val="00CF42C5"/>
    <w:rsid w:val="00CF43AB"/>
    <w:rsid w:val="00CF4921"/>
    <w:rsid w:val="00CF4E29"/>
    <w:rsid w:val="00CF4E52"/>
    <w:rsid w:val="00CF4F17"/>
    <w:rsid w:val="00CF4F74"/>
    <w:rsid w:val="00CF59C3"/>
    <w:rsid w:val="00CF5D00"/>
    <w:rsid w:val="00CF66EA"/>
    <w:rsid w:val="00CF7035"/>
    <w:rsid w:val="00CF70D9"/>
    <w:rsid w:val="00CF71C9"/>
    <w:rsid w:val="00CF7465"/>
    <w:rsid w:val="00CF790E"/>
    <w:rsid w:val="00CF7E43"/>
    <w:rsid w:val="00CF7FCA"/>
    <w:rsid w:val="00D00C9E"/>
    <w:rsid w:val="00D01CEF"/>
    <w:rsid w:val="00D0227E"/>
    <w:rsid w:val="00D02871"/>
    <w:rsid w:val="00D028CC"/>
    <w:rsid w:val="00D0313B"/>
    <w:rsid w:val="00D0371E"/>
    <w:rsid w:val="00D03FFE"/>
    <w:rsid w:val="00D04349"/>
    <w:rsid w:val="00D043D4"/>
    <w:rsid w:val="00D043FC"/>
    <w:rsid w:val="00D049C5"/>
    <w:rsid w:val="00D04E71"/>
    <w:rsid w:val="00D05468"/>
    <w:rsid w:val="00D057ED"/>
    <w:rsid w:val="00D05BCE"/>
    <w:rsid w:val="00D05D0F"/>
    <w:rsid w:val="00D0652F"/>
    <w:rsid w:val="00D0678E"/>
    <w:rsid w:val="00D06898"/>
    <w:rsid w:val="00D06C5D"/>
    <w:rsid w:val="00D0759F"/>
    <w:rsid w:val="00D07F25"/>
    <w:rsid w:val="00D100A1"/>
    <w:rsid w:val="00D101C7"/>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F7A"/>
    <w:rsid w:val="00D14611"/>
    <w:rsid w:val="00D1482D"/>
    <w:rsid w:val="00D14BED"/>
    <w:rsid w:val="00D14DAE"/>
    <w:rsid w:val="00D14E30"/>
    <w:rsid w:val="00D14FAD"/>
    <w:rsid w:val="00D15C0F"/>
    <w:rsid w:val="00D15D8E"/>
    <w:rsid w:val="00D16430"/>
    <w:rsid w:val="00D164C7"/>
    <w:rsid w:val="00D165C6"/>
    <w:rsid w:val="00D1692C"/>
    <w:rsid w:val="00D16AFF"/>
    <w:rsid w:val="00D16B97"/>
    <w:rsid w:val="00D16BD4"/>
    <w:rsid w:val="00D16C5E"/>
    <w:rsid w:val="00D16CDE"/>
    <w:rsid w:val="00D1725D"/>
    <w:rsid w:val="00D20545"/>
    <w:rsid w:val="00D206CE"/>
    <w:rsid w:val="00D2083A"/>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BE1"/>
    <w:rsid w:val="00D23E47"/>
    <w:rsid w:val="00D2400C"/>
    <w:rsid w:val="00D247DC"/>
    <w:rsid w:val="00D24818"/>
    <w:rsid w:val="00D24842"/>
    <w:rsid w:val="00D24C57"/>
    <w:rsid w:val="00D250F4"/>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3B"/>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AAF"/>
    <w:rsid w:val="00D33B55"/>
    <w:rsid w:val="00D33CD8"/>
    <w:rsid w:val="00D33FB1"/>
    <w:rsid w:val="00D348C9"/>
    <w:rsid w:val="00D35388"/>
    <w:rsid w:val="00D35A85"/>
    <w:rsid w:val="00D35BA1"/>
    <w:rsid w:val="00D35DC4"/>
    <w:rsid w:val="00D36A33"/>
    <w:rsid w:val="00D36D21"/>
    <w:rsid w:val="00D36E86"/>
    <w:rsid w:val="00D3711E"/>
    <w:rsid w:val="00D37121"/>
    <w:rsid w:val="00D3733D"/>
    <w:rsid w:val="00D37691"/>
    <w:rsid w:val="00D37CC0"/>
    <w:rsid w:val="00D40089"/>
    <w:rsid w:val="00D40090"/>
    <w:rsid w:val="00D4025E"/>
    <w:rsid w:val="00D402FE"/>
    <w:rsid w:val="00D4036A"/>
    <w:rsid w:val="00D406CD"/>
    <w:rsid w:val="00D40A1F"/>
    <w:rsid w:val="00D40B61"/>
    <w:rsid w:val="00D414A1"/>
    <w:rsid w:val="00D41566"/>
    <w:rsid w:val="00D418FC"/>
    <w:rsid w:val="00D41911"/>
    <w:rsid w:val="00D419D9"/>
    <w:rsid w:val="00D41E3A"/>
    <w:rsid w:val="00D41ECD"/>
    <w:rsid w:val="00D42820"/>
    <w:rsid w:val="00D42A13"/>
    <w:rsid w:val="00D42B15"/>
    <w:rsid w:val="00D42C54"/>
    <w:rsid w:val="00D43255"/>
    <w:rsid w:val="00D43652"/>
    <w:rsid w:val="00D436A9"/>
    <w:rsid w:val="00D43721"/>
    <w:rsid w:val="00D43F41"/>
    <w:rsid w:val="00D44696"/>
    <w:rsid w:val="00D448BB"/>
    <w:rsid w:val="00D449B4"/>
    <w:rsid w:val="00D44A6A"/>
    <w:rsid w:val="00D44D8A"/>
    <w:rsid w:val="00D44F58"/>
    <w:rsid w:val="00D450FD"/>
    <w:rsid w:val="00D45329"/>
    <w:rsid w:val="00D45540"/>
    <w:rsid w:val="00D456DB"/>
    <w:rsid w:val="00D458A3"/>
    <w:rsid w:val="00D4673C"/>
    <w:rsid w:val="00D46741"/>
    <w:rsid w:val="00D467BE"/>
    <w:rsid w:val="00D46B6E"/>
    <w:rsid w:val="00D470B6"/>
    <w:rsid w:val="00D4710C"/>
    <w:rsid w:val="00D47607"/>
    <w:rsid w:val="00D477E1"/>
    <w:rsid w:val="00D47826"/>
    <w:rsid w:val="00D47908"/>
    <w:rsid w:val="00D47AE8"/>
    <w:rsid w:val="00D502B0"/>
    <w:rsid w:val="00D503D6"/>
    <w:rsid w:val="00D50E71"/>
    <w:rsid w:val="00D5112C"/>
    <w:rsid w:val="00D51772"/>
    <w:rsid w:val="00D5177E"/>
    <w:rsid w:val="00D51DAD"/>
    <w:rsid w:val="00D520A5"/>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107"/>
    <w:rsid w:val="00D60322"/>
    <w:rsid w:val="00D60CE8"/>
    <w:rsid w:val="00D6144C"/>
    <w:rsid w:val="00D6147B"/>
    <w:rsid w:val="00D61514"/>
    <w:rsid w:val="00D62168"/>
    <w:rsid w:val="00D62384"/>
    <w:rsid w:val="00D627AC"/>
    <w:rsid w:val="00D628F2"/>
    <w:rsid w:val="00D6345A"/>
    <w:rsid w:val="00D6348A"/>
    <w:rsid w:val="00D656B2"/>
    <w:rsid w:val="00D6576D"/>
    <w:rsid w:val="00D657F1"/>
    <w:rsid w:val="00D65917"/>
    <w:rsid w:val="00D65F88"/>
    <w:rsid w:val="00D66501"/>
    <w:rsid w:val="00D66C02"/>
    <w:rsid w:val="00D66CBB"/>
    <w:rsid w:val="00D66D8E"/>
    <w:rsid w:val="00D66D90"/>
    <w:rsid w:val="00D67347"/>
    <w:rsid w:val="00D6746A"/>
    <w:rsid w:val="00D675DF"/>
    <w:rsid w:val="00D67754"/>
    <w:rsid w:val="00D67945"/>
    <w:rsid w:val="00D67BB5"/>
    <w:rsid w:val="00D67EE9"/>
    <w:rsid w:val="00D7019D"/>
    <w:rsid w:val="00D705BD"/>
    <w:rsid w:val="00D70694"/>
    <w:rsid w:val="00D70769"/>
    <w:rsid w:val="00D70905"/>
    <w:rsid w:val="00D71138"/>
    <w:rsid w:val="00D71180"/>
    <w:rsid w:val="00D723C2"/>
    <w:rsid w:val="00D7274A"/>
    <w:rsid w:val="00D727B7"/>
    <w:rsid w:val="00D72999"/>
    <w:rsid w:val="00D72A2B"/>
    <w:rsid w:val="00D736D5"/>
    <w:rsid w:val="00D73811"/>
    <w:rsid w:val="00D744F4"/>
    <w:rsid w:val="00D74AA8"/>
    <w:rsid w:val="00D74B6A"/>
    <w:rsid w:val="00D7519B"/>
    <w:rsid w:val="00D753E2"/>
    <w:rsid w:val="00D75884"/>
    <w:rsid w:val="00D76170"/>
    <w:rsid w:val="00D76C14"/>
    <w:rsid w:val="00D76C5D"/>
    <w:rsid w:val="00D77148"/>
    <w:rsid w:val="00D7718F"/>
    <w:rsid w:val="00D77835"/>
    <w:rsid w:val="00D77872"/>
    <w:rsid w:val="00D77C6E"/>
    <w:rsid w:val="00D80254"/>
    <w:rsid w:val="00D80405"/>
    <w:rsid w:val="00D80926"/>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BD2"/>
    <w:rsid w:val="00D83C46"/>
    <w:rsid w:val="00D83FED"/>
    <w:rsid w:val="00D8423D"/>
    <w:rsid w:val="00D84791"/>
    <w:rsid w:val="00D85334"/>
    <w:rsid w:val="00D857B3"/>
    <w:rsid w:val="00D85B44"/>
    <w:rsid w:val="00D85BCA"/>
    <w:rsid w:val="00D85C04"/>
    <w:rsid w:val="00D86181"/>
    <w:rsid w:val="00D866B7"/>
    <w:rsid w:val="00D869D3"/>
    <w:rsid w:val="00D86CA9"/>
    <w:rsid w:val="00D86E68"/>
    <w:rsid w:val="00D874A4"/>
    <w:rsid w:val="00D876FD"/>
    <w:rsid w:val="00D878D0"/>
    <w:rsid w:val="00D87EA0"/>
    <w:rsid w:val="00D90454"/>
    <w:rsid w:val="00D904A6"/>
    <w:rsid w:val="00D90F74"/>
    <w:rsid w:val="00D912D2"/>
    <w:rsid w:val="00D912E6"/>
    <w:rsid w:val="00D91414"/>
    <w:rsid w:val="00D9167C"/>
    <w:rsid w:val="00D916EE"/>
    <w:rsid w:val="00D91C83"/>
    <w:rsid w:val="00D91DAB"/>
    <w:rsid w:val="00D91F6D"/>
    <w:rsid w:val="00D91FFC"/>
    <w:rsid w:val="00D922D3"/>
    <w:rsid w:val="00D92AE5"/>
    <w:rsid w:val="00D92D18"/>
    <w:rsid w:val="00D92DC1"/>
    <w:rsid w:val="00D9322C"/>
    <w:rsid w:val="00D93318"/>
    <w:rsid w:val="00D9356F"/>
    <w:rsid w:val="00D9364E"/>
    <w:rsid w:val="00D938B1"/>
    <w:rsid w:val="00D938DC"/>
    <w:rsid w:val="00D93F0D"/>
    <w:rsid w:val="00D94B3D"/>
    <w:rsid w:val="00D9512F"/>
    <w:rsid w:val="00D95375"/>
    <w:rsid w:val="00D957BB"/>
    <w:rsid w:val="00D95E2C"/>
    <w:rsid w:val="00D96164"/>
    <w:rsid w:val="00D968C9"/>
    <w:rsid w:val="00D96B4F"/>
    <w:rsid w:val="00D96B60"/>
    <w:rsid w:val="00D9709E"/>
    <w:rsid w:val="00D97703"/>
    <w:rsid w:val="00D97A59"/>
    <w:rsid w:val="00DA00AB"/>
    <w:rsid w:val="00DA0430"/>
    <w:rsid w:val="00DA0B43"/>
    <w:rsid w:val="00DA1B10"/>
    <w:rsid w:val="00DA1E6B"/>
    <w:rsid w:val="00DA1E6E"/>
    <w:rsid w:val="00DA2C3D"/>
    <w:rsid w:val="00DA2E80"/>
    <w:rsid w:val="00DA31A8"/>
    <w:rsid w:val="00DA3487"/>
    <w:rsid w:val="00DA38D7"/>
    <w:rsid w:val="00DA4047"/>
    <w:rsid w:val="00DA40D4"/>
    <w:rsid w:val="00DA4271"/>
    <w:rsid w:val="00DA4677"/>
    <w:rsid w:val="00DA59B7"/>
    <w:rsid w:val="00DA5AAC"/>
    <w:rsid w:val="00DA5E88"/>
    <w:rsid w:val="00DA673C"/>
    <w:rsid w:val="00DA6AB3"/>
    <w:rsid w:val="00DA7288"/>
    <w:rsid w:val="00DA767A"/>
    <w:rsid w:val="00DA78D8"/>
    <w:rsid w:val="00DA7AF9"/>
    <w:rsid w:val="00DA7E36"/>
    <w:rsid w:val="00DB000D"/>
    <w:rsid w:val="00DB0418"/>
    <w:rsid w:val="00DB0D7A"/>
    <w:rsid w:val="00DB11CF"/>
    <w:rsid w:val="00DB1973"/>
    <w:rsid w:val="00DB1BF8"/>
    <w:rsid w:val="00DB1BFD"/>
    <w:rsid w:val="00DB1DFD"/>
    <w:rsid w:val="00DB2139"/>
    <w:rsid w:val="00DB2179"/>
    <w:rsid w:val="00DB2591"/>
    <w:rsid w:val="00DB290F"/>
    <w:rsid w:val="00DB2D91"/>
    <w:rsid w:val="00DB30DB"/>
    <w:rsid w:val="00DB315C"/>
    <w:rsid w:val="00DB41DE"/>
    <w:rsid w:val="00DB4777"/>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654"/>
    <w:rsid w:val="00DB787E"/>
    <w:rsid w:val="00DB7C07"/>
    <w:rsid w:val="00DC026A"/>
    <w:rsid w:val="00DC0C6F"/>
    <w:rsid w:val="00DC0E39"/>
    <w:rsid w:val="00DC1154"/>
    <w:rsid w:val="00DC116D"/>
    <w:rsid w:val="00DC14F8"/>
    <w:rsid w:val="00DC164A"/>
    <w:rsid w:val="00DC19F7"/>
    <w:rsid w:val="00DC1A5E"/>
    <w:rsid w:val="00DC1EC0"/>
    <w:rsid w:val="00DC1ED2"/>
    <w:rsid w:val="00DC2289"/>
    <w:rsid w:val="00DC236D"/>
    <w:rsid w:val="00DC2B72"/>
    <w:rsid w:val="00DC2FA7"/>
    <w:rsid w:val="00DC30F1"/>
    <w:rsid w:val="00DC32D4"/>
    <w:rsid w:val="00DC38D9"/>
    <w:rsid w:val="00DC38F1"/>
    <w:rsid w:val="00DC39B8"/>
    <w:rsid w:val="00DC427F"/>
    <w:rsid w:val="00DC491A"/>
    <w:rsid w:val="00DC525F"/>
    <w:rsid w:val="00DC5393"/>
    <w:rsid w:val="00DC562A"/>
    <w:rsid w:val="00DC5F6B"/>
    <w:rsid w:val="00DC62FD"/>
    <w:rsid w:val="00DC671C"/>
    <w:rsid w:val="00DC6B89"/>
    <w:rsid w:val="00DC7361"/>
    <w:rsid w:val="00DC7C7C"/>
    <w:rsid w:val="00DC7DAC"/>
    <w:rsid w:val="00DD01E8"/>
    <w:rsid w:val="00DD0398"/>
    <w:rsid w:val="00DD03AF"/>
    <w:rsid w:val="00DD0486"/>
    <w:rsid w:val="00DD090A"/>
    <w:rsid w:val="00DD114B"/>
    <w:rsid w:val="00DD15B8"/>
    <w:rsid w:val="00DD1968"/>
    <w:rsid w:val="00DD1A5D"/>
    <w:rsid w:val="00DD1D0A"/>
    <w:rsid w:val="00DD1DA2"/>
    <w:rsid w:val="00DD2186"/>
    <w:rsid w:val="00DD23EB"/>
    <w:rsid w:val="00DD26D3"/>
    <w:rsid w:val="00DD27D4"/>
    <w:rsid w:val="00DD2FC2"/>
    <w:rsid w:val="00DD32AB"/>
    <w:rsid w:val="00DD3A93"/>
    <w:rsid w:val="00DD4999"/>
    <w:rsid w:val="00DD5163"/>
    <w:rsid w:val="00DD51E2"/>
    <w:rsid w:val="00DD5272"/>
    <w:rsid w:val="00DD56CD"/>
    <w:rsid w:val="00DD572E"/>
    <w:rsid w:val="00DD5A21"/>
    <w:rsid w:val="00DD5D12"/>
    <w:rsid w:val="00DD5FB5"/>
    <w:rsid w:val="00DD6446"/>
    <w:rsid w:val="00DD6C76"/>
    <w:rsid w:val="00DD7223"/>
    <w:rsid w:val="00DD727A"/>
    <w:rsid w:val="00DE0544"/>
    <w:rsid w:val="00DE059B"/>
    <w:rsid w:val="00DE0977"/>
    <w:rsid w:val="00DE0BB5"/>
    <w:rsid w:val="00DE0C97"/>
    <w:rsid w:val="00DE1B73"/>
    <w:rsid w:val="00DE1EDB"/>
    <w:rsid w:val="00DE29EF"/>
    <w:rsid w:val="00DE2B4A"/>
    <w:rsid w:val="00DE2DCF"/>
    <w:rsid w:val="00DE301A"/>
    <w:rsid w:val="00DE319F"/>
    <w:rsid w:val="00DE33BD"/>
    <w:rsid w:val="00DE3540"/>
    <w:rsid w:val="00DE35FD"/>
    <w:rsid w:val="00DE368D"/>
    <w:rsid w:val="00DE3C37"/>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0D43"/>
    <w:rsid w:val="00DF11C4"/>
    <w:rsid w:val="00DF121A"/>
    <w:rsid w:val="00DF1851"/>
    <w:rsid w:val="00DF19D1"/>
    <w:rsid w:val="00DF1D92"/>
    <w:rsid w:val="00DF1DC4"/>
    <w:rsid w:val="00DF1EF8"/>
    <w:rsid w:val="00DF2003"/>
    <w:rsid w:val="00DF2089"/>
    <w:rsid w:val="00DF2157"/>
    <w:rsid w:val="00DF220B"/>
    <w:rsid w:val="00DF2B63"/>
    <w:rsid w:val="00DF2F3B"/>
    <w:rsid w:val="00DF3137"/>
    <w:rsid w:val="00DF327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4BE"/>
    <w:rsid w:val="00DF7526"/>
    <w:rsid w:val="00DF758B"/>
    <w:rsid w:val="00DF7B54"/>
    <w:rsid w:val="00DF7EE8"/>
    <w:rsid w:val="00E00401"/>
    <w:rsid w:val="00E00AFE"/>
    <w:rsid w:val="00E00C2B"/>
    <w:rsid w:val="00E00D2C"/>
    <w:rsid w:val="00E00E20"/>
    <w:rsid w:val="00E0126D"/>
    <w:rsid w:val="00E01290"/>
    <w:rsid w:val="00E015BA"/>
    <w:rsid w:val="00E01605"/>
    <w:rsid w:val="00E0164F"/>
    <w:rsid w:val="00E01844"/>
    <w:rsid w:val="00E01C3F"/>
    <w:rsid w:val="00E01EF6"/>
    <w:rsid w:val="00E02081"/>
    <w:rsid w:val="00E02217"/>
    <w:rsid w:val="00E026B8"/>
    <w:rsid w:val="00E038CD"/>
    <w:rsid w:val="00E03976"/>
    <w:rsid w:val="00E0424D"/>
    <w:rsid w:val="00E048E1"/>
    <w:rsid w:val="00E04D95"/>
    <w:rsid w:val="00E05BAA"/>
    <w:rsid w:val="00E05C60"/>
    <w:rsid w:val="00E05D6D"/>
    <w:rsid w:val="00E06024"/>
    <w:rsid w:val="00E06148"/>
    <w:rsid w:val="00E06262"/>
    <w:rsid w:val="00E0632A"/>
    <w:rsid w:val="00E0642C"/>
    <w:rsid w:val="00E06D08"/>
    <w:rsid w:val="00E07196"/>
    <w:rsid w:val="00E076CD"/>
    <w:rsid w:val="00E07A0C"/>
    <w:rsid w:val="00E07B2A"/>
    <w:rsid w:val="00E10457"/>
    <w:rsid w:val="00E10493"/>
    <w:rsid w:val="00E104B2"/>
    <w:rsid w:val="00E10718"/>
    <w:rsid w:val="00E10CC2"/>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5F"/>
    <w:rsid w:val="00E1549F"/>
    <w:rsid w:val="00E156CB"/>
    <w:rsid w:val="00E15841"/>
    <w:rsid w:val="00E16477"/>
    <w:rsid w:val="00E16F09"/>
    <w:rsid w:val="00E17061"/>
    <w:rsid w:val="00E17142"/>
    <w:rsid w:val="00E2053C"/>
    <w:rsid w:val="00E209FB"/>
    <w:rsid w:val="00E20ECB"/>
    <w:rsid w:val="00E20F53"/>
    <w:rsid w:val="00E20FE2"/>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3CC5"/>
    <w:rsid w:val="00E24231"/>
    <w:rsid w:val="00E245A2"/>
    <w:rsid w:val="00E245BB"/>
    <w:rsid w:val="00E246D8"/>
    <w:rsid w:val="00E25558"/>
    <w:rsid w:val="00E255BE"/>
    <w:rsid w:val="00E259AF"/>
    <w:rsid w:val="00E25A0A"/>
    <w:rsid w:val="00E25AC5"/>
    <w:rsid w:val="00E263C6"/>
    <w:rsid w:val="00E26AA4"/>
    <w:rsid w:val="00E27A28"/>
    <w:rsid w:val="00E27E20"/>
    <w:rsid w:val="00E30548"/>
    <w:rsid w:val="00E30951"/>
    <w:rsid w:val="00E30990"/>
    <w:rsid w:val="00E30F23"/>
    <w:rsid w:val="00E31181"/>
    <w:rsid w:val="00E311A0"/>
    <w:rsid w:val="00E31918"/>
    <w:rsid w:val="00E323DD"/>
    <w:rsid w:val="00E32CB1"/>
    <w:rsid w:val="00E3345B"/>
    <w:rsid w:val="00E3389C"/>
    <w:rsid w:val="00E33A00"/>
    <w:rsid w:val="00E33B4D"/>
    <w:rsid w:val="00E33F85"/>
    <w:rsid w:val="00E34178"/>
    <w:rsid w:val="00E345EB"/>
    <w:rsid w:val="00E34654"/>
    <w:rsid w:val="00E34791"/>
    <w:rsid w:val="00E35266"/>
    <w:rsid w:val="00E355B1"/>
    <w:rsid w:val="00E35AA0"/>
    <w:rsid w:val="00E3687F"/>
    <w:rsid w:val="00E3699B"/>
    <w:rsid w:val="00E36C6D"/>
    <w:rsid w:val="00E37327"/>
    <w:rsid w:val="00E3770B"/>
    <w:rsid w:val="00E37E1E"/>
    <w:rsid w:val="00E4004D"/>
    <w:rsid w:val="00E401CE"/>
    <w:rsid w:val="00E4041D"/>
    <w:rsid w:val="00E40C4E"/>
    <w:rsid w:val="00E40D13"/>
    <w:rsid w:val="00E40D1F"/>
    <w:rsid w:val="00E41101"/>
    <w:rsid w:val="00E412F3"/>
    <w:rsid w:val="00E41A70"/>
    <w:rsid w:val="00E41CE4"/>
    <w:rsid w:val="00E41D69"/>
    <w:rsid w:val="00E42389"/>
    <w:rsid w:val="00E424EF"/>
    <w:rsid w:val="00E42532"/>
    <w:rsid w:val="00E426B9"/>
    <w:rsid w:val="00E42B30"/>
    <w:rsid w:val="00E42FA1"/>
    <w:rsid w:val="00E430B0"/>
    <w:rsid w:val="00E43145"/>
    <w:rsid w:val="00E433D1"/>
    <w:rsid w:val="00E439AD"/>
    <w:rsid w:val="00E43A23"/>
    <w:rsid w:val="00E43AC8"/>
    <w:rsid w:val="00E43B1E"/>
    <w:rsid w:val="00E43BDD"/>
    <w:rsid w:val="00E43C64"/>
    <w:rsid w:val="00E44304"/>
    <w:rsid w:val="00E448CA"/>
    <w:rsid w:val="00E44998"/>
    <w:rsid w:val="00E44FC1"/>
    <w:rsid w:val="00E4513D"/>
    <w:rsid w:val="00E452B9"/>
    <w:rsid w:val="00E46609"/>
    <w:rsid w:val="00E46F56"/>
    <w:rsid w:val="00E47225"/>
    <w:rsid w:val="00E47295"/>
    <w:rsid w:val="00E4733C"/>
    <w:rsid w:val="00E474E7"/>
    <w:rsid w:val="00E47649"/>
    <w:rsid w:val="00E47B41"/>
    <w:rsid w:val="00E502C2"/>
    <w:rsid w:val="00E506DE"/>
    <w:rsid w:val="00E5075D"/>
    <w:rsid w:val="00E5083C"/>
    <w:rsid w:val="00E5101F"/>
    <w:rsid w:val="00E51475"/>
    <w:rsid w:val="00E5152B"/>
    <w:rsid w:val="00E51720"/>
    <w:rsid w:val="00E51815"/>
    <w:rsid w:val="00E51861"/>
    <w:rsid w:val="00E5194A"/>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C49"/>
    <w:rsid w:val="00E53DF9"/>
    <w:rsid w:val="00E54BB6"/>
    <w:rsid w:val="00E55050"/>
    <w:rsid w:val="00E55204"/>
    <w:rsid w:val="00E556C0"/>
    <w:rsid w:val="00E55B4A"/>
    <w:rsid w:val="00E562CD"/>
    <w:rsid w:val="00E5673D"/>
    <w:rsid w:val="00E5679F"/>
    <w:rsid w:val="00E56A42"/>
    <w:rsid w:val="00E56F26"/>
    <w:rsid w:val="00E5737F"/>
    <w:rsid w:val="00E57692"/>
    <w:rsid w:val="00E576D3"/>
    <w:rsid w:val="00E57896"/>
    <w:rsid w:val="00E57BDC"/>
    <w:rsid w:val="00E60282"/>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394A"/>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BFC"/>
    <w:rsid w:val="00E70EF3"/>
    <w:rsid w:val="00E7120D"/>
    <w:rsid w:val="00E71A13"/>
    <w:rsid w:val="00E71B21"/>
    <w:rsid w:val="00E72082"/>
    <w:rsid w:val="00E72202"/>
    <w:rsid w:val="00E7259A"/>
    <w:rsid w:val="00E72CBA"/>
    <w:rsid w:val="00E73410"/>
    <w:rsid w:val="00E736DD"/>
    <w:rsid w:val="00E73A2F"/>
    <w:rsid w:val="00E73E30"/>
    <w:rsid w:val="00E73E65"/>
    <w:rsid w:val="00E740CA"/>
    <w:rsid w:val="00E741CF"/>
    <w:rsid w:val="00E742BE"/>
    <w:rsid w:val="00E74386"/>
    <w:rsid w:val="00E745A4"/>
    <w:rsid w:val="00E745DE"/>
    <w:rsid w:val="00E745E0"/>
    <w:rsid w:val="00E74AE9"/>
    <w:rsid w:val="00E74FC1"/>
    <w:rsid w:val="00E752CA"/>
    <w:rsid w:val="00E753F4"/>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9FA"/>
    <w:rsid w:val="00E77D25"/>
    <w:rsid w:val="00E801C5"/>
    <w:rsid w:val="00E8080F"/>
    <w:rsid w:val="00E808C2"/>
    <w:rsid w:val="00E80C5F"/>
    <w:rsid w:val="00E810E7"/>
    <w:rsid w:val="00E8132F"/>
    <w:rsid w:val="00E8138E"/>
    <w:rsid w:val="00E813F4"/>
    <w:rsid w:val="00E814C9"/>
    <w:rsid w:val="00E81929"/>
    <w:rsid w:val="00E81DC9"/>
    <w:rsid w:val="00E82071"/>
    <w:rsid w:val="00E82366"/>
    <w:rsid w:val="00E82420"/>
    <w:rsid w:val="00E826A6"/>
    <w:rsid w:val="00E82B90"/>
    <w:rsid w:val="00E82D6D"/>
    <w:rsid w:val="00E82E0D"/>
    <w:rsid w:val="00E83610"/>
    <w:rsid w:val="00E83896"/>
    <w:rsid w:val="00E83B85"/>
    <w:rsid w:val="00E84870"/>
    <w:rsid w:val="00E84995"/>
    <w:rsid w:val="00E85123"/>
    <w:rsid w:val="00E852BB"/>
    <w:rsid w:val="00E855E2"/>
    <w:rsid w:val="00E85A32"/>
    <w:rsid w:val="00E85D8A"/>
    <w:rsid w:val="00E85E32"/>
    <w:rsid w:val="00E85F30"/>
    <w:rsid w:val="00E85FF5"/>
    <w:rsid w:val="00E86372"/>
    <w:rsid w:val="00E872FE"/>
    <w:rsid w:val="00E87600"/>
    <w:rsid w:val="00E87B3E"/>
    <w:rsid w:val="00E87D93"/>
    <w:rsid w:val="00E87F4F"/>
    <w:rsid w:val="00E902F1"/>
    <w:rsid w:val="00E90484"/>
    <w:rsid w:val="00E91259"/>
    <w:rsid w:val="00E91329"/>
    <w:rsid w:val="00E91526"/>
    <w:rsid w:val="00E91CAB"/>
    <w:rsid w:val="00E91DB5"/>
    <w:rsid w:val="00E9220E"/>
    <w:rsid w:val="00E9243E"/>
    <w:rsid w:val="00E92603"/>
    <w:rsid w:val="00E929A9"/>
    <w:rsid w:val="00E93210"/>
    <w:rsid w:val="00E9365D"/>
    <w:rsid w:val="00E93DCD"/>
    <w:rsid w:val="00E941C1"/>
    <w:rsid w:val="00E94453"/>
    <w:rsid w:val="00E94590"/>
    <w:rsid w:val="00E948D6"/>
    <w:rsid w:val="00E94A30"/>
    <w:rsid w:val="00E95026"/>
    <w:rsid w:val="00E9586F"/>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71E"/>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46D6"/>
    <w:rsid w:val="00EA4DC2"/>
    <w:rsid w:val="00EA50AF"/>
    <w:rsid w:val="00EA5214"/>
    <w:rsid w:val="00EA5222"/>
    <w:rsid w:val="00EA5447"/>
    <w:rsid w:val="00EA571B"/>
    <w:rsid w:val="00EA6424"/>
    <w:rsid w:val="00EA670D"/>
    <w:rsid w:val="00EA6D68"/>
    <w:rsid w:val="00EA7078"/>
    <w:rsid w:val="00EA7589"/>
    <w:rsid w:val="00EA7C2C"/>
    <w:rsid w:val="00EB0A29"/>
    <w:rsid w:val="00EB0B0F"/>
    <w:rsid w:val="00EB14F0"/>
    <w:rsid w:val="00EB1794"/>
    <w:rsid w:val="00EB1D1C"/>
    <w:rsid w:val="00EB2359"/>
    <w:rsid w:val="00EB2706"/>
    <w:rsid w:val="00EB2909"/>
    <w:rsid w:val="00EB290E"/>
    <w:rsid w:val="00EB3185"/>
    <w:rsid w:val="00EB33B5"/>
    <w:rsid w:val="00EB3434"/>
    <w:rsid w:val="00EB3A35"/>
    <w:rsid w:val="00EB3A9F"/>
    <w:rsid w:val="00EB3C8D"/>
    <w:rsid w:val="00EB3C91"/>
    <w:rsid w:val="00EB3CEF"/>
    <w:rsid w:val="00EB4566"/>
    <w:rsid w:val="00EB4CBA"/>
    <w:rsid w:val="00EB4D85"/>
    <w:rsid w:val="00EB529C"/>
    <w:rsid w:val="00EB6262"/>
    <w:rsid w:val="00EB6446"/>
    <w:rsid w:val="00EB6554"/>
    <w:rsid w:val="00EB663F"/>
    <w:rsid w:val="00EB68BE"/>
    <w:rsid w:val="00EB6A91"/>
    <w:rsid w:val="00EB6F2F"/>
    <w:rsid w:val="00EB7748"/>
    <w:rsid w:val="00EB7BA1"/>
    <w:rsid w:val="00EB7DBA"/>
    <w:rsid w:val="00EB7E64"/>
    <w:rsid w:val="00EC0073"/>
    <w:rsid w:val="00EC0431"/>
    <w:rsid w:val="00EC0F50"/>
    <w:rsid w:val="00EC1023"/>
    <w:rsid w:val="00EC1157"/>
    <w:rsid w:val="00EC1313"/>
    <w:rsid w:val="00EC18FE"/>
    <w:rsid w:val="00EC1D4B"/>
    <w:rsid w:val="00EC250F"/>
    <w:rsid w:val="00EC262C"/>
    <w:rsid w:val="00EC2759"/>
    <w:rsid w:val="00EC2822"/>
    <w:rsid w:val="00EC2A59"/>
    <w:rsid w:val="00EC2B35"/>
    <w:rsid w:val="00EC3131"/>
    <w:rsid w:val="00EC3D14"/>
    <w:rsid w:val="00EC3E9D"/>
    <w:rsid w:val="00EC3FDE"/>
    <w:rsid w:val="00EC44FC"/>
    <w:rsid w:val="00EC4E6B"/>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0F31"/>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337"/>
    <w:rsid w:val="00ED4A00"/>
    <w:rsid w:val="00ED4DA0"/>
    <w:rsid w:val="00ED5051"/>
    <w:rsid w:val="00ED5376"/>
    <w:rsid w:val="00ED5765"/>
    <w:rsid w:val="00ED57F1"/>
    <w:rsid w:val="00ED5D8E"/>
    <w:rsid w:val="00ED5F75"/>
    <w:rsid w:val="00ED6822"/>
    <w:rsid w:val="00ED6826"/>
    <w:rsid w:val="00ED71B6"/>
    <w:rsid w:val="00ED7D90"/>
    <w:rsid w:val="00EE018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7B5"/>
    <w:rsid w:val="00EE3CF1"/>
    <w:rsid w:val="00EE3D18"/>
    <w:rsid w:val="00EE3F43"/>
    <w:rsid w:val="00EE4622"/>
    <w:rsid w:val="00EE4AB2"/>
    <w:rsid w:val="00EE56E1"/>
    <w:rsid w:val="00EE5D1B"/>
    <w:rsid w:val="00EE666A"/>
    <w:rsid w:val="00EE6743"/>
    <w:rsid w:val="00EE6866"/>
    <w:rsid w:val="00EE68F6"/>
    <w:rsid w:val="00EE74D3"/>
    <w:rsid w:val="00EE75CE"/>
    <w:rsid w:val="00EE763A"/>
    <w:rsid w:val="00EE7848"/>
    <w:rsid w:val="00EE7B19"/>
    <w:rsid w:val="00EE7EF8"/>
    <w:rsid w:val="00EE7F8D"/>
    <w:rsid w:val="00EF0195"/>
    <w:rsid w:val="00EF04C8"/>
    <w:rsid w:val="00EF04F3"/>
    <w:rsid w:val="00EF07B1"/>
    <w:rsid w:val="00EF0AA5"/>
    <w:rsid w:val="00EF0ED2"/>
    <w:rsid w:val="00EF17C7"/>
    <w:rsid w:val="00EF1892"/>
    <w:rsid w:val="00EF1A2C"/>
    <w:rsid w:val="00EF1A3A"/>
    <w:rsid w:val="00EF1B41"/>
    <w:rsid w:val="00EF1C17"/>
    <w:rsid w:val="00EF1CFE"/>
    <w:rsid w:val="00EF1E14"/>
    <w:rsid w:val="00EF29DA"/>
    <w:rsid w:val="00EF2AB1"/>
    <w:rsid w:val="00EF2B77"/>
    <w:rsid w:val="00EF2C18"/>
    <w:rsid w:val="00EF2DE9"/>
    <w:rsid w:val="00EF2E65"/>
    <w:rsid w:val="00EF2E6D"/>
    <w:rsid w:val="00EF3105"/>
    <w:rsid w:val="00EF3126"/>
    <w:rsid w:val="00EF3A20"/>
    <w:rsid w:val="00EF4072"/>
    <w:rsid w:val="00EF42DC"/>
    <w:rsid w:val="00EF4464"/>
    <w:rsid w:val="00EF44A3"/>
    <w:rsid w:val="00EF4515"/>
    <w:rsid w:val="00EF48EA"/>
    <w:rsid w:val="00EF4997"/>
    <w:rsid w:val="00EF4DBE"/>
    <w:rsid w:val="00EF5289"/>
    <w:rsid w:val="00EF53BA"/>
    <w:rsid w:val="00EF53CE"/>
    <w:rsid w:val="00EF5499"/>
    <w:rsid w:val="00EF54A8"/>
    <w:rsid w:val="00EF56DE"/>
    <w:rsid w:val="00EF5A12"/>
    <w:rsid w:val="00EF5A92"/>
    <w:rsid w:val="00EF66E4"/>
    <w:rsid w:val="00EF67E0"/>
    <w:rsid w:val="00EF6940"/>
    <w:rsid w:val="00EF6A42"/>
    <w:rsid w:val="00EF71CE"/>
    <w:rsid w:val="00EF73A1"/>
    <w:rsid w:val="00EF741F"/>
    <w:rsid w:val="00EF76F0"/>
    <w:rsid w:val="00EF77ED"/>
    <w:rsid w:val="00EF795E"/>
    <w:rsid w:val="00EF7F98"/>
    <w:rsid w:val="00F00255"/>
    <w:rsid w:val="00F003CA"/>
    <w:rsid w:val="00F0041C"/>
    <w:rsid w:val="00F009C0"/>
    <w:rsid w:val="00F009C3"/>
    <w:rsid w:val="00F00E4E"/>
    <w:rsid w:val="00F00F6F"/>
    <w:rsid w:val="00F00FDF"/>
    <w:rsid w:val="00F0153F"/>
    <w:rsid w:val="00F0187C"/>
    <w:rsid w:val="00F0197B"/>
    <w:rsid w:val="00F01AFF"/>
    <w:rsid w:val="00F01DF3"/>
    <w:rsid w:val="00F0206F"/>
    <w:rsid w:val="00F020ED"/>
    <w:rsid w:val="00F021D7"/>
    <w:rsid w:val="00F0221B"/>
    <w:rsid w:val="00F0279C"/>
    <w:rsid w:val="00F02AF1"/>
    <w:rsid w:val="00F02B8F"/>
    <w:rsid w:val="00F02E0F"/>
    <w:rsid w:val="00F02F0D"/>
    <w:rsid w:val="00F03A62"/>
    <w:rsid w:val="00F03E5D"/>
    <w:rsid w:val="00F047A5"/>
    <w:rsid w:val="00F0482C"/>
    <w:rsid w:val="00F05341"/>
    <w:rsid w:val="00F05425"/>
    <w:rsid w:val="00F054CB"/>
    <w:rsid w:val="00F05508"/>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C85"/>
    <w:rsid w:val="00F07D94"/>
    <w:rsid w:val="00F1047D"/>
    <w:rsid w:val="00F10612"/>
    <w:rsid w:val="00F10816"/>
    <w:rsid w:val="00F10956"/>
    <w:rsid w:val="00F109F7"/>
    <w:rsid w:val="00F10AB4"/>
    <w:rsid w:val="00F10C80"/>
    <w:rsid w:val="00F10CDC"/>
    <w:rsid w:val="00F10FE8"/>
    <w:rsid w:val="00F11442"/>
    <w:rsid w:val="00F1185F"/>
    <w:rsid w:val="00F11965"/>
    <w:rsid w:val="00F12497"/>
    <w:rsid w:val="00F129EB"/>
    <w:rsid w:val="00F12ED0"/>
    <w:rsid w:val="00F131A8"/>
    <w:rsid w:val="00F131F3"/>
    <w:rsid w:val="00F137FB"/>
    <w:rsid w:val="00F1393C"/>
    <w:rsid w:val="00F14086"/>
    <w:rsid w:val="00F1416E"/>
    <w:rsid w:val="00F141E5"/>
    <w:rsid w:val="00F142C8"/>
    <w:rsid w:val="00F1447C"/>
    <w:rsid w:val="00F145AE"/>
    <w:rsid w:val="00F14980"/>
    <w:rsid w:val="00F14B13"/>
    <w:rsid w:val="00F14BC8"/>
    <w:rsid w:val="00F14CB3"/>
    <w:rsid w:val="00F14F99"/>
    <w:rsid w:val="00F15929"/>
    <w:rsid w:val="00F15AC1"/>
    <w:rsid w:val="00F15D98"/>
    <w:rsid w:val="00F164EA"/>
    <w:rsid w:val="00F168E6"/>
    <w:rsid w:val="00F16DE3"/>
    <w:rsid w:val="00F171A4"/>
    <w:rsid w:val="00F1753D"/>
    <w:rsid w:val="00F1755B"/>
    <w:rsid w:val="00F17A34"/>
    <w:rsid w:val="00F2011F"/>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3CB"/>
    <w:rsid w:val="00F25D8E"/>
    <w:rsid w:val="00F260C7"/>
    <w:rsid w:val="00F269ED"/>
    <w:rsid w:val="00F26D97"/>
    <w:rsid w:val="00F26E25"/>
    <w:rsid w:val="00F27568"/>
    <w:rsid w:val="00F276DE"/>
    <w:rsid w:val="00F27D59"/>
    <w:rsid w:val="00F308CE"/>
    <w:rsid w:val="00F30C4C"/>
    <w:rsid w:val="00F312A4"/>
    <w:rsid w:val="00F312C9"/>
    <w:rsid w:val="00F31A43"/>
    <w:rsid w:val="00F31B2C"/>
    <w:rsid w:val="00F31C6C"/>
    <w:rsid w:val="00F3221D"/>
    <w:rsid w:val="00F32374"/>
    <w:rsid w:val="00F3242E"/>
    <w:rsid w:val="00F32986"/>
    <w:rsid w:val="00F3327B"/>
    <w:rsid w:val="00F334C7"/>
    <w:rsid w:val="00F337D8"/>
    <w:rsid w:val="00F33848"/>
    <w:rsid w:val="00F33B46"/>
    <w:rsid w:val="00F33CE1"/>
    <w:rsid w:val="00F3418B"/>
    <w:rsid w:val="00F34883"/>
    <w:rsid w:val="00F3491B"/>
    <w:rsid w:val="00F3530F"/>
    <w:rsid w:val="00F35915"/>
    <w:rsid w:val="00F35A70"/>
    <w:rsid w:val="00F35CCA"/>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1EC1"/>
    <w:rsid w:val="00F4214B"/>
    <w:rsid w:val="00F422E6"/>
    <w:rsid w:val="00F4255C"/>
    <w:rsid w:val="00F427AA"/>
    <w:rsid w:val="00F42FE9"/>
    <w:rsid w:val="00F434D5"/>
    <w:rsid w:val="00F43909"/>
    <w:rsid w:val="00F443F4"/>
    <w:rsid w:val="00F44679"/>
    <w:rsid w:val="00F449F2"/>
    <w:rsid w:val="00F44C66"/>
    <w:rsid w:val="00F44F31"/>
    <w:rsid w:val="00F44FED"/>
    <w:rsid w:val="00F45181"/>
    <w:rsid w:val="00F45574"/>
    <w:rsid w:val="00F455F5"/>
    <w:rsid w:val="00F46157"/>
    <w:rsid w:val="00F46962"/>
    <w:rsid w:val="00F46DF5"/>
    <w:rsid w:val="00F46E26"/>
    <w:rsid w:val="00F46E7A"/>
    <w:rsid w:val="00F46FD9"/>
    <w:rsid w:val="00F4726D"/>
    <w:rsid w:val="00F47362"/>
    <w:rsid w:val="00F4787C"/>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65"/>
    <w:rsid w:val="00F5166B"/>
    <w:rsid w:val="00F5169F"/>
    <w:rsid w:val="00F516EB"/>
    <w:rsid w:val="00F51E56"/>
    <w:rsid w:val="00F51F6E"/>
    <w:rsid w:val="00F52108"/>
    <w:rsid w:val="00F52643"/>
    <w:rsid w:val="00F52AFF"/>
    <w:rsid w:val="00F52BFE"/>
    <w:rsid w:val="00F52C6C"/>
    <w:rsid w:val="00F52D88"/>
    <w:rsid w:val="00F52FDD"/>
    <w:rsid w:val="00F53058"/>
    <w:rsid w:val="00F5319D"/>
    <w:rsid w:val="00F53501"/>
    <w:rsid w:val="00F53AA7"/>
    <w:rsid w:val="00F53D80"/>
    <w:rsid w:val="00F5404E"/>
    <w:rsid w:val="00F5434A"/>
    <w:rsid w:val="00F5442C"/>
    <w:rsid w:val="00F54B98"/>
    <w:rsid w:val="00F553B5"/>
    <w:rsid w:val="00F55BE4"/>
    <w:rsid w:val="00F55CC1"/>
    <w:rsid w:val="00F569EF"/>
    <w:rsid w:val="00F56B86"/>
    <w:rsid w:val="00F56D03"/>
    <w:rsid w:val="00F5717D"/>
    <w:rsid w:val="00F57502"/>
    <w:rsid w:val="00F57921"/>
    <w:rsid w:val="00F600FA"/>
    <w:rsid w:val="00F601B6"/>
    <w:rsid w:val="00F60522"/>
    <w:rsid w:val="00F60E7C"/>
    <w:rsid w:val="00F619A9"/>
    <w:rsid w:val="00F61B2F"/>
    <w:rsid w:val="00F61C0A"/>
    <w:rsid w:val="00F626A3"/>
    <w:rsid w:val="00F6270C"/>
    <w:rsid w:val="00F62B5D"/>
    <w:rsid w:val="00F62BF8"/>
    <w:rsid w:val="00F62CA7"/>
    <w:rsid w:val="00F63484"/>
    <w:rsid w:val="00F6357C"/>
    <w:rsid w:val="00F64264"/>
    <w:rsid w:val="00F64389"/>
    <w:rsid w:val="00F6475C"/>
    <w:rsid w:val="00F648AF"/>
    <w:rsid w:val="00F64A86"/>
    <w:rsid w:val="00F64E10"/>
    <w:rsid w:val="00F65122"/>
    <w:rsid w:val="00F66288"/>
    <w:rsid w:val="00F66D3D"/>
    <w:rsid w:val="00F66D41"/>
    <w:rsid w:val="00F66E61"/>
    <w:rsid w:val="00F700A2"/>
    <w:rsid w:val="00F701A2"/>
    <w:rsid w:val="00F701DD"/>
    <w:rsid w:val="00F70307"/>
    <w:rsid w:val="00F70547"/>
    <w:rsid w:val="00F705B6"/>
    <w:rsid w:val="00F705C2"/>
    <w:rsid w:val="00F70A8C"/>
    <w:rsid w:val="00F70FDB"/>
    <w:rsid w:val="00F71128"/>
    <w:rsid w:val="00F71672"/>
    <w:rsid w:val="00F718D2"/>
    <w:rsid w:val="00F719EB"/>
    <w:rsid w:val="00F71BE4"/>
    <w:rsid w:val="00F71C31"/>
    <w:rsid w:val="00F7202E"/>
    <w:rsid w:val="00F728AD"/>
    <w:rsid w:val="00F72F7D"/>
    <w:rsid w:val="00F73017"/>
    <w:rsid w:val="00F735F8"/>
    <w:rsid w:val="00F737EC"/>
    <w:rsid w:val="00F73E60"/>
    <w:rsid w:val="00F73F97"/>
    <w:rsid w:val="00F74A90"/>
    <w:rsid w:val="00F755DC"/>
    <w:rsid w:val="00F7561B"/>
    <w:rsid w:val="00F75806"/>
    <w:rsid w:val="00F763E1"/>
    <w:rsid w:val="00F763EA"/>
    <w:rsid w:val="00F765F8"/>
    <w:rsid w:val="00F769FB"/>
    <w:rsid w:val="00F76CB1"/>
    <w:rsid w:val="00F77029"/>
    <w:rsid w:val="00F77370"/>
    <w:rsid w:val="00F77516"/>
    <w:rsid w:val="00F775F7"/>
    <w:rsid w:val="00F7760F"/>
    <w:rsid w:val="00F77F24"/>
    <w:rsid w:val="00F80040"/>
    <w:rsid w:val="00F803CE"/>
    <w:rsid w:val="00F803E8"/>
    <w:rsid w:val="00F80445"/>
    <w:rsid w:val="00F80938"/>
    <w:rsid w:val="00F80DED"/>
    <w:rsid w:val="00F81426"/>
    <w:rsid w:val="00F8193D"/>
    <w:rsid w:val="00F81961"/>
    <w:rsid w:val="00F81E92"/>
    <w:rsid w:val="00F8204A"/>
    <w:rsid w:val="00F82691"/>
    <w:rsid w:val="00F82737"/>
    <w:rsid w:val="00F82819"/>
    <w:rsid w:val="00F828A0"/>
    <w:rsid w:val="00F82DE4"/>
    <w:rsid w:val="00F82FE0"/>
    <w:rsid w:val="00F83206"/>
    <w:rsid w:val="00F838CF"/>
    <w:rsid w:val="00F839F8"/>
    <w:rsid w:val="00F83C19"/>
    <w:rsid w:val="00F83C59"/>
    <w:rsid w:val="00F83FD2"/>
    <w:rsid w:val="00F844BE"/>
    <w:rsid w:val="00F853D9"/>
    <w:rsid w:val="00F859E3"/>
    <w:rsid w:val="00F85A48"/>
    <w:rsid w:val="00F85EC5"/>
    <w:rsid w:val="00F85F06"/>
    <w:rsid w:val="00F8611B"/>
    <w:rsid w:val="00F863A0"/>
    <w:rsid w:val="00F86873"/>
    <w:rsid w:val="00F86910"/>
    <w:rsid w:val="00F86BC8"/>
    <w:rsid w:val="00F86C7E"/>
    <w:rsid w:val="00F872C3"/>
    <w:rsid w:val="00F873FC"/>
    <w:rsid w:val="00F87575"/>
    <w:rsid w:val="00F87588"/>
    <w:rsid w:val="00F8767C"/>
    <w:rsid w:val="00F8786B"/>
    <w:rsid w:val="00F87B21"/>
    <w:rsid w:val="00F9023F"/>
    <w:rsid w:val="00F9068F"/>
    <w:rsid w:val="00F909EC"/>
    <w:rsid w:val="00F90A4D"/>
    <w:rsid w:val="00F90B5A"/>
    <w:rsid w:val="00F90E2A"/>
    <w:rsid w:val="00F91228"/>
    <w:rsid w:val="00F912CC"/>
    <w:rsid w:val="00F912F8"/>
    <w:rsid w:val="00F913EC"/>
    <w:rsid w:val="00F9158E"/>
    <w:rsid w:val="00F917E3"/>
    <w:rsid w:val="00F91B2C"/>
    <w:rsid w:val="00F91B8A"/>
    <w:rsid w:val="00F91C12"/>
    <w:rsid w:val="00F91CAD"/>
    <w:rsid w:val="00F91CF9"/>
    <w:rsid w:val="00F9240A"/>
    <w:rsid w:val="00F92FEA"/>
    <w:rsid w:val="00F93B09"/>
    <w:rsid w:val="00F93DC9"/>
    <w:rsid w:val="00F9405B"/>
    <w:rsid w:val="00F941C4"/>
    <w:rsid w:val="00F949BC"/>
    <w:rsid w:val="00F94AB1"/>
    <w:rsid w:val="00F94F61"/>
    <w:rsid w:val="00F94F79"/>
    <w:rsid w:val="00F95346"/>
    <w:rsid w:val="00F9591A"/>
    <w:rsid w:val="00F95AAC"/>
    <w:rsid w:val="00F95C6C"/>
    <w:rsid w:val="00F961E9"/>
    <w:rsid w:val="00F9629E"/>
    <w:rsid w:val="00F966FB"/>
    <w:rsid w:val="00F96E63"/>
    <w:rsid w:val="00F97558"/>
    <w:rsid w:val="00F979DC"/>
    <w:rsid w:val="00F97C05"/>
    <w:rsid w:val="00F97C95"/>
    <w:rsid w:val="00FA036D"/>
    <w:rsid w:val="00FA0397"/>
    <w:rsid w:val="00FA0BAE"/>
    <w:rsid w:val="00FA0FD0"/>
    <w:rsid w:val="00FA10F1"/>
    <w:rsid w:val="00FA1231"/>
    <w:rsid w:val="00FA129A"/>
    <w:rsid w:val="00FA1391"/>
    <w:rsid w:val="00FA14DF"/>
    <w:rsid w:val="00FA1566"/>
    <w:rsid w:val="00FA1904"/>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21F"/>
    <w:rsid w:val="00FA631E"/>
    <w:rsid w:val="00FA6336"/>
    <w:rsid w:val="00FA6404"/>
    <w:rsid w:val="00FA66C7"/>
    <w:rsid w:val="00FA6C21"/>
    <w:rsid w:val="00FA6F62"/>
    <w:rsid w:val="00FA7094"/>
    <w:rsid w:val="00FA78E7"/>
    <w:rsid w:val="00FA7B61"/>
    <w:rsid w:val="00FB038F"/>
    <w:rsid w:val="00FB07B4"/>
    <w:rsid w:val="00FB0810"/>
    <w:rsid w:val="00FB0D10"/>
    <w:rsid w:val="00FB16DF"/>
    <w:rsid w:val="00FB1AF0"/>
    <w:rsid w:val="00FB1E5D"/>
    <w:rsid w:val="00FB1F21"/>
    <w:rsid w:val="00FB1F8F"/>
    <w:rsid w:val="00FB21AF"/>
    <w:rsid w:val="00FB2524"/>
    <w:rsid w:val="00FB2575"/>
    <w:rsid w:val="00FB2F34"/>
    <w:rsid w:val="00FB38D6"/>
    <w:rsid w:val="00FB39E6"/>
    <w:rsid w:val="00FB4C94"/>
    <w:rsid w:val="00FB4EA7"/>
    <w:rsid w:val="00FB55CA"/>
    <w:rsid w:val="00FB5602"/>
    <w:rsid w:val="00FB5759"/>
    <w:rsid w:val="00FB5860"/>
    <w:rsid w:val="00FB5D0B"/>
    <w:rsid w:val="00FB60B5"/>
    <w:rsid w:val="00FB64B7"/>
    <w:rsid w:val="00FB6726"/>
    <w:rsid w:val="00FB67B5"/>
    <w:rsid w:val="00FB692C"/>
    <w:rsid w:val="00FB6A5E"/>
    <w:rsid w:val="00FB6DCF"/>
    <w:rsid w:val="00FB6E12"/>
    <w:rsid w:val="00FB6EFE"/>
    <w:rsid w:val="00FB7720"/>
    <w:rsid w:val="00FB7863"/>
    <w:rsid w:val="00FC0014"/>
    <w:rsid w:val="00FC08A2"/>
    <w:rsid w:val="00FC0BBD"/>
    <w:rsid w:val="00FC0C2B"/>
    <w:rsid w:val="00FC0E25"/>
    <w:rsid w:val="00FC121F"/>
    <w:rsid w:val="00FC1404"/>
    <w:rsid w:val="00FC1419"/>
    <w:rsid w:val="00FC14F3"/>
    <w:rsid w:val="00FC1862"/>
    <w:rsid w:val="00FC1C9A"/>
    <w:rsid w:val="00FC1CB3"/>
    <w:rsid w:val="00FC221B"/>
    <w:rsid w:val="00FC2446"/>
    <w:rsid w:val="00FC2526"/>
    <w:rsid w:val="00FC2608"/>
    <w:rsid w:val="00FC31C2"/>
    <w:rsid w:val="00FC35BE"/>
    <w:rsid w:val="00FC36DB"/>
    <w:rsid w:val="00FC3B32"/>
    <w:rsid w:val="00FC3BA1"/>
    <w:rsid w:val="00FC3C95"/>
    <w:rsid w:val="00FC3E20"/>
    <w:rsid w:val="00FC4011"/>
    <w:rsid w:val="00FC4518"/>
    <w:rsid w:val="00FC4799"/>
    <w:rsid w:val="00FC47AD"/>
    <w:rsid w:val="00FC492F"/>
    <w:rsid w:val="00FC4986"/>
    <w:rsid w:val="00FC4B32"/>
    <w:rsid w:val="00FC4CD6"/>
    <w:rsid w:val="00FC501D"/>
    <w:rsid w:val="00FC51C1"/>
    <w:rsid w:val="00FC5791"/>
    <w:rsid w:val="00FC57BA"/>
    <w:rsid w:val="00FC5F08"/>
    <w:rsid w:val="00FC5F47"/>
    <w:rsid w:val="00FC64A3"/>
    <w:rsid w:val="00FC6505"/>
    <w:rsid w:val="00FC6FA4"/>
    <w:rsid w:val="00FC7173"/>
    <w:rsid w:val="00FC7522"/>
    <w:rsid w:val="00FC79FA"/>
    <w:rsid w:val="00FC7DB4"/>
    <w:rsid w:val="00FC7F37"/>
    <w:rsid w:val="00FC7F73"/>
    <w:rsid w:val="00FD06F6"/>
    <w:rsid w:val="00FD0B99"/>
    <w:rsid w:val="00FD0FEF"/>
    <w:rsid w:val="00FD1695"/>
    <w:rsid w:val="00FD198E"/>
    <w:rsid w:val="00FD1A7D"/>
    <w:rsid w:val="00FD2032"/>
    <w:rsid w:val="00FD229E"/>
    <w:rsid w:val="00FD27D3"/>
    <w:rsid w:val="00FD2A2F"/>
    <w:rsid w:val="00FD2A8B"/>
    <w:rsid w:val="00FD2F16"/>
    <w:rsid w:val="00FD2F49"/>
    <w:rsid w:val="00FD30EF"/>
    <w:rsid w:val="00FD3335"/>
    <w:rsid w:val="00FD39A5"/>
    <w:rsid w:val="00FD3B34"/>
    <w:rsid w:val="00FD3DCB"/>
    <w:rsid w:val="00FD3E57"/>
    <w:rsid w:val="00FD43B6"/>
    <w:rsid w:val="00FD43E4"/>
    <w:rsid w:val="00FD4C9C"/>
    <w:rsid w:val="00FD5426"/>
    <w:rsid w:val="00FD57B3"/>
    <w:rsid w:val="00FD5BE2"/>
    <w:rsid w:val="00FD60F9"/>
    <w:rsid w:val="00FD636B"/>
    <w:rsid w:val="00FD691D"/>
    <w:rsid w:val="00FD69AC"/>
    <w:rsid w:val="00FD6AF8"/>
    <w:rsid w:val="00FD720D"/>
    <w:rsid w:val="00FD76C0"/>
    <w:rsid w:val="00FD7AC4"/>
    <w:rsid w:val="00FD7C24"/>
    <w:rsid w:val="00FE0277"/>
    <w:rsid w:val="00FE02A5"/>
    <w:rsid w:val="00FE03BB"/>
    <w:rsid w:val="00FE093D"/>
    <w:rsid w:val="00FE0B71"/>
    <w:rsid w:val="00FE0BB9"/>
    <w:rsid w:val="00FE0C9F"/>
    <w:rsid w:val="00FE0F88"/>
    <w:rsid w:val="00FE1350"/>
    <w:rsid w:val="00FE2204"/>
    <w:rsid w:val="00FE227B"/>
    <w:rsid w:val="00FE2DF7"/>
    <w:rsid w:val="00FE2E10"/>
    <w:rsid w:val="00FE2F89"/>
    <w:rsid w:val="00FE302E"/>
    <w:rsid w:val="00FE3DCA"/>
    <w:rsid w:val="00FE45DE"/>
    <w:rsid w:val="00FE4AF4"/>
    <w:rsid w:val="00FE4B10"/>
    <w:rsid w:val="00FE52DD"/>
    <w:rsid w:val="00FE577C"/>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5F8"/>
    <w:rsid w:val="00FF2871"/>
    <w:rsid w:val="00FF28B5"/>
    <w:rsid w:val="00FF2B91"/>
    <w:rsid w:val="00FF2C5A"/>
    <w:rsid w:val="00FF2D8F"/>
    <w:rsid w:val="00FF2E3C"/>
    <w:rsid w:val="00FF4061"/>
    <w:rsid w:val="00FF42F6"/>
    <w:rsid w:val="00FF4522"/>
    <w:rsid w:val="00FF45EE"/>
    <w:rsid w:val="00FF46D6"/>
    <w:rsid w:val="00FF49F3"/>
    <w:rsid w:val="00FF51F8"/>
    <w:rsid w:val="00FF5239"/>
    <w:rsid w:val="00FF56F7"/>
    <w:rsid w:val="00FF5960"/>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25478498-4B09-4025-BA58-2D1C92F8D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宋体" w:eastAsia="宋体" w:hAnsi="宋体" w:cs="宋体"/>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2">
    <w:name w:val="未处理的提及2"/>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5104134">
      <w:bodyDiv w:val="1"/>
      <w:marLeft w:val="0"/>
      <w:marRight w:val="0"/>
      <w:marTop w:val="0"/>
      <w:marBottom w:val="0"/>
      <w:divBdr>
        <w:top w:val="none" w:sz="0" w:space="0" w:color="auto"/>
        <w:left w:val="none" w:sz="0" w:space="0" w:color="auto"/>
        <w:bottom w:val="none" w:sz="0" w:space="0" w:color="auto"/>
        <w:right w:val="none" w:sz="0" w:space="0" w:color="auto"/>
      </w:divBdr>
      <w:divsChild>
        <w:div w:id="1314681765">
          <w:marLeft w:val="0"/>
          <w:marRight w:val="0"/>
          <w:marTop w:val="0"/>
          <w:marBottom w:val="0"/>
          <w:divBdr>
            <w:top w:val="none" w:sz="0" w:space="0" w:color="auto"/>
            <w:left w:val="none" w:sz="0" w:space="0" w:color="auto"/>
            <w:bottom w:val="none" w:sz="0" w:space="0" w:color="auto"/>
            <w:right w:val="none" w:sz="0" w:space="0" w:color="auto"/>
          </w:divBdr>
        </w:div>
      </w:divsChild>
    </w:div>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tiff"/><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chart" Target="charts/chart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jpeg"/><Relationship Id="rId22" Type="http://schemas.openxmlformats.org/officeDocument/2006/relationships/fontTable" Target="fontTable.xml"/><Relationship Id="rId30"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Documents\GitHub\Rice_authenticity_ICP_new\rf_svm_resul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r>
              <a:rPr lang="en-US" sz="1400"/>
              <a:t>Cross-validation result for model</a:t>
            </a:r>
            <a:r>
              <a:rPr lang="en-US" sz="1400" baseline="0"/>
              <a:t> training</a:t>
            </a:r>
            <a:r>
              <a:rPr lang="en-US" sz="1400"/>
              <a:t> </a:t>
            </a:r>
          </a:p>
        </c:rich>
      </c:tx>
      <c:layout>
        <c:manualLayout>
          <c:xMode val="edge"/>
          <c:yMode val="edge"/>
          <c:x val="0.13261188687913333"/>
          <c:y val="0"/>
        </c:manualLayout>
      </c:layout>
      <c:overlay val="0"/>
      <c:spPr>
        <a:noFill/>
        <a:ln>
          <a:noFill/>
        </a:ln>
        <a:effectLst/>
      </c:spPr>
      <c:txPr>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manualLayout>
          <c:layoutTarget val="inner"/>
          <c:xMode val="edge"/>
          <c:yMode val="edge"/>
          <c:x val="0.1121141968032439"/>
          <c:y val="0.12342762063227954"/>
          <c:w val="0.86592971537240482"/>
          <c:h val="0.71923984959450793"/>
        </c:manualLayout>
      </c:layout>
      <c:lineChart>
        <c:grouping val="standard"/>
        <c:varyColors val="0"/>
        <c:ser>
          <c:idx val="0"/>
          <c:order val="0"/>
          <c:tx>
            <c:v>RF</c:v>
          </c:tx>
          <c:spPr>
            <a:ln w="28575" cap="rnd">
              <a:solidFill>
                <a:schemeClr val="accent1"/>
              </a:solidFill>
              <a:round/>
            </a:ln>
            <a:effectLst/>
          </c:spPr>
          <c:marker>
            <c:symbol val="diamond"/>
            <c:size val="7"/>
            <c:spPr>
              <a:solidFill>
                <a:schemeClr val="accent1"/>
              </a:solidFill>
              <a:ln w="9525">
                <a:solidFill>
                  <a:schemeClr val="accent1"/>
                </a:solidFill>
              </a:ln>
              <a:effectLst/>
            </c:spPr>
          </c:marker>
          <c:cat>
            <c:numRef>
              <c:f>Sheet1!$A$2:$A$6</c:f>
              <c:numCache>
                <c:formatCode>General</c:formatCode>
                <c:ptCount val="5"/>
                <c:pt idx="0">
                  <c:v>1</c:v>
                </c:pt>
                <c:pt idx="1">
                  <c:v>2</c:v>
                </c:pt>
                <c:pt idx="2">
                  <c:v>3</c:v>
                </c:pt>
                <c:pt idx="3">
                  <c:v>4</c:v>
                </c:pt>
                <c:pt idx="4">
                  <c:v>5</c:v>
                </c:pt>
              </c:numCache>
            </c:numRef>
          </c:cat>
          <c:val>
            <c:numRef>
              <c:f>Sheet1!$B$2:$B$6</c:f>
              <c:numCache>
                <c:formatCode>0%</c:formatCode>
                <c:ptCount val="5"/>
                <c:pt idx="0">
                  <c:v>0.48727272700000002</c:v>
                </c:pt>
                <c:pt idx="1">
                  <c:v>0.83363636399999996</c:v>
                </c:pt>
                <c:pt idx="2">
                  <c:v>0.92181818199999999</c:v>
                </c:pt>
                <c:pt idx="3">
                  <c:v>1</c:v>
                </c:pt>
                <c:pt idx="4">
                  <c:v>1</c:v>
                </c:pt>
              </c:numCache>
            </c:numRef>
          </c:val>
          <c:smooth val="0"/>
          <c:extLst xmlns:c16r2="http://schemas.microsoft.com/office/drawing/2015/06/chart">
            <c:ext xmlns:c16="http://schemas.microsoft.com/office/drawing/2014/chart" uri="{C3380CC4-5D6E-409C-BE32-E72D297353CC}">
              <c16:uniqueId val="{00000000-B4EC-4A62-AD34-BBC51AA74FF5}"/>
            </c:ext>
          </c:extLst>
        </c:ser>
        <c:ser>
          <c:idx val="1"/>
          <c:order val="1"/>
          <c:tx>
            <c:v>SVM</c:v>
          </c:tx>
          <c:spPr>
            <a:ln w="28575" cap="rnd">
              <a:solidFill>
                <a:schemeClr val="accent2"/>
              </a:solidFill>
              <a:round/>
            </a:ln>
            <a:effectLst/>
          </c:spPr>
          <c:marker>
            <c:symbol val="triangle"/>
            <c:size val="8"/>
            <c:spPr>
              <a:solidFill>
                <a:schemeClr val="accent2"/>
              </a:solidFill>
              <a:ln w="9525">
                <a:solidFill>
                  <a:schemeClr val="accent2"/>
                </a:solidFill>
              </a:ln>
              <a:effectLst/>
            </c:spPr>
          </c:marker>
          <c:cat>
            <c:numRef>
              <c:f>Sheet1!$A$2:$A$6</c:f>
              <c:numCache>
                <c:formatCode>General</c:formatCode>
                <c:ptCount val="5"/>
                <c:pt idx="0">
                  <c:v>1</c:v>
                </c:pt>
                <c:pt idx="1">
                  <c:v>2</c:v>
                </c:pt>
                <c:pt idx="2">
                  <c:v>3</c:v>
                </c:pt>
                <c:pt idx="3">
                  <c:v>4</c:v>
                </c:pt>
                <c:pt idx="4">
                  <c:v>5</c:v>
                </c:pt>
              </c:numCache>
            </c:numRef>
          </c:cat>
          <c:val>
            <c:numRef>
              <c:f>Sheet1!$C$2:$C$6</c:f>
              <c:numCache>
                <c:formatCode>0%</c:formatCode>
                <c:ptCount val="5"/>
                <c:pt idx="0">
                  <c:v>0.63545454499999998</c:v>
                </c:pt>
                <c:pt idx="1">
                  <c:v>0.86272727299999996</c:v>
                </c:pt>
                <c:pt idx="2">
                  <c:v>0.91181818199999998</c:v>
                </c:pt>
                <c:pt idx="3">
                  <c:v>1</c:v>
                </c:pt>
                <c:pt idx="4">
                  <c:v>1</c:v>
                </c:pt>
              </c:numCache>
            </c:numRef>
          </c:val>
          <c:smooth val="0"/>
          <c:extLst xmlns:c16r2="http://schemas.microsoft.com/office/drawing/2015/06/chart">
            <c:ext xmlns:c16="http://schemas.microsoft.com/office/drawing/2014/chart" uri="{C3380CC4-5D6E-409C-BE32-E72D297353CC}">
              <c16:uniqueId val="{00000001-B4EC-4A62-AD34-BBC51AA74FF5}"/>
            </c:ext>
          </c:extLst>
        </c:ser>
        <c:dLbls>
          <c:showLegendKey val="0"/>
          <c:showVal val="0"/>
          <c:showCatName val="0"/>
          <c:showSerName val="0"/>
          <c:showPercent val="0"/>
          <c:showBubbleSize val="0"/>
        </c:dLbls>
        <c:marker val="1"/>
        <c:smooth val="0"/>
        <c:axId val="870178936"/>
        <c:axId val="870180504"/>
      </c:lineChart>
      <c:catAx>
        <c:axId val="87017893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Number of featur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zh-CN"/>
          </a:p>
        </c:txPr>
        <c:crossAx val="870180504"/>
        <c:crosses val="autoZero"/>
        <c:auto val="1"/>
        <c:lblAlgn val="ctr"/>
        <c:lblOffset val="100"/>
        <c:noMultiLvlLbl val="0"/>
      </c:catAx>
      <c:valAx>
        <c:axId val="870180504"/>
        <c:scaling>
          <c:orientation val="minMax"/>
          <c:max val="1.01"/>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Mean accuracy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zh-CN"/>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870178936"/>
        <c:crosses val="autoZero"/>
        <c:crossBetween val="between"/>
      </c:valAx>
      <c:spPr>
        <a:noFill/>
        <a:ln>
          <a:noFill/>
        </a:ln>
        <a:effectLst/>
      </c:spPr>
    </c:plotArea>
    <c:legend>
      <c:legendPos val="b"/>
      <c:layout>
        <c:manualLayout>
          <c:xMode val="edge"/>
          <c:yMode val="edge"/>
          <c:x val="0.64185984893000991"/>
          <c:y val="0.7337385812523266"/>
          <c:w val="0.29111379395079007"/>
          <c:h val="5.6746921819606361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3.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1FDC246-061D-46C0-8B3D-582608F50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2</TotalTime>
  <Pages>15</Pages>
  <Words>21361</Words>
  <Characters>121760</Characters>
  <Application>Microsoft Office Word</Application>
  <DocSecurity>0</DocSecurity>
  <Lines>1014</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Peng, Hong</cp:lastModifiedBy>
  <cp:revision>193</cp:revision>
  <cp:lastPrinted>2020-01-14T05:59:00Z</cp:lastPrinted>
  <dcterms:created xsi:type="dcterms:W3CDTF">2020-03-29T08:18:00Z</dcterms:created>
  <dcterms:modified xsi:type="dcterms:W3CDTF">2020-03-31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